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F878A" w14:textId="0C0A9E28" w:rsidR="005254C5" w:rsidDel="007037A1" w:rsidRDefault="005254C5" w:rsidP="00620431">
      <w:pPr>
        <w:spacing w:line="480" w:lineRule="auto"/>
        <w:jc w:val="both"/>
        <w:rPr>
          <w:del w:id="0" w:author="Alejandro Andreas Jaume Losa" w:date="2024-02-13T11:57:00Z"/>
          <w:rFonts w:ascii="Times New Roman" w:hAnsi="Times New Roman" w:cs="Times New Roman"/>
          <w:b/>
          <w:bCs/>
        </w:rPr>
      </w:pPr>
      <w:r w:rsidRPr="005254C5">
        <w:rPr>
          <w:rFonts w:ascii="Times New Roman" w:hAnsi="Times New Roman" w:cs="Times New Roman"/>
          <w:b/>
          <w:bCs/>
        </w:rPr>
        <w:t>Literature review</w:t>
      </w:r>
    </w:p>
    <w:p w14:paraId="5FEC3221" w14:textId="5E18CEEC" w:rsidR="005D274C" w:rsidDel="007037A1" w:rsidRDefault="005D274C" w:rsidP="00EA7C42">
      <w:pPr>
        <w:spacing w:line="480" w:lineRule="auto"/>
        <w:ind w:firstLine="720"/>
        <w:jc w:val="both"/>
        <w:rPr>
          <w:del w:id="1" w:author="Alejandro Andreas Jaume Losa" w:date="2024-02-13T11:57:00Z"/>
          <w:rFonts w:ascii="Times New Roman" w:hAnsi="Times New Roman" w:cs="Times New Roman"/>
        </w:rPr>
      </w:pPr>
      <w:del w:id="2" w:author="Alejandro Andreas Jaume Losa" w:date="2024-02-13T11:57:00Z">
        <w:r w:rsidRPr="007037A1" w:rsidDel="007037A1">
          <w:rPr>
            <w:rFonts w:ascii="Times New Roman" w:hAnsi="Times New Roman" w:cs="Times New Roman"/>
            <w:highlight w:val="yellow"/>
            <w:rPrChange w:id="3" w:author="Alejandro Andreas Jaume Losa" w:date="2024-02-13T11:58:00Z">
              <w:rPr>
                <w:rFonts w:ascii="Times New Roman" w:hAnsi="Times New Roman" w:cs="Times New Roman"/>
              </w:rPr>
            </w:rPrChange>
          </w:rPr>
          <w:delText>The Balearic Islands are an archipelago in the western Mediterranean Sea, consisting of four main islands (Mallorca, Menorca, Ibiza, and Formentera) and more than a hundred small islands and islets</w:delText>
        </w:r>
        <w:r w:rsidR="00FE0A36" w:rsidRPr="007037A1" w:rsidDel="007037A1">
          <w:rPr>
            <w:rFonts w:ascii="Times New Roman" w:hAnsi="Times New Roman" w:cs="Times New Roman"/>
            <w:highlight w:val="yellow"/>
            <w:rPrChange w:id="4" w:author="Alejandro Andreas Jaume Losa" w:date="2024-02-13T11:58:00Z">
              <w:rPr>
                <w:rFonts w:ascii="Times New Roman" w:hAnsi="Times New Roman" w:cs="Times New Roman"/>
              </w:rPr>
            </w:rPrChange>
          </w:rPr>
          <w:delText>,</w:delText>
        </w:r>
        <w:r w:rsidRPr="007037A1" w:rsidDel="007037A1">
          <w:rPr>
            <w:rFonts w:ascii="Times New Roman" w:hAnsi="Times New Roman" w:cs="Times New Roman"/>
            <w:highlight w:val="yellow"/>
            <w:rPrChange w:id="5" w:author="Alejandro Andreas Jaume Losa" w:date="2024-02-13T11:58:00Z">
              <w:rPr>
                <w:rFonts w:ascii="Times New Roman" w:hAnsi="Times New Roman" w:cs="Times New Roman"/>
              </w:rPr>
            </w:rPrChange>
          </w:rPr>
          <w:delText xml:space="preserve"> all of which are situated near the eastern coast of the Iberian Peninsula. The archipelago is a province and is one of the seventeen Autonomous Communities of Spain. The Balearic Islands have a population of approximately 1.8 million inhabitants, with 80% of the population residing in Mallorca. Fifty percent of Mallorca’s population lives within Palma, the island’s capital and largest city (IBESTAT</w:delText>
        </w:r>
        <w:commentRangeStart w:id="6"/>
        <w:r w:rsidRPr="007037A1" w:rsidDel="007037A1">
          <w:rPr>
            <w:rFonts w:ascii="Times New Roman" w:hAnsi="Times New Roman" w:cs="Times New Roman"/>
            <w:highlight w:val="yellow"/>
            <w:rPrChange w:id="7" w:author="Alejandro Andreas Jaume Losa" w:date="2024-02-13T11:58:00Z">
              <w:rPr>
                <w:rFonts w:ascii="Times New Roman" w:hAnsi="Times New Roman" w:cs="Times New Roman"/>
              </w:rPr>
            </w:rPrChange>
          </w:rPr>
          <w:delText>,</w:delText>
        </w:r>
        <w:commentRangeEnd w:id="6"/>
        <w:r w:rsidR="00FE0A36" w:rsidRPr="007037A1" w:rsidDel="007037A1">
          <w:rPr>
            <w:rStyle w:val="CommentReference"/>
            <w:highlight w:val="yellow"/>
            <w:rPrChange w:id="8" w:author="Alejandro Andreas Jaume Losa" w:date="2024-02-13T11:58:00Z">
              <w:rPr>
                <w:rStyle w:val="CommentReference"/>
              </w:rPr>
            </w:rPrChange>
          </w:rPr>
          <w:commentReference w:id="6"/>
        </w:r>
        <w:r w:rsidRPr="007037A1" w:rsidDel="007037A1">
          <w:rPr>
            <w:rFonts w:ascii="Times New Roman" w:hAnsi="Times New Roman" w:cs="Times New Roman"/>
            <w:highlight w:val="yellow"/>
            <w:rPrChange w:id="9" w:author="Alejandro Andreas Jaume Losa" w:date="2024-02-13T11:58:00Z">
              <w:rPr>
                <w:rFonts w:ascii="Times New Roman" w:hAnsi="Times New Roman" w:cs="Times New Roman"/>
              </w:rPr>
            </w:rPrChange>
          </w:rPr>
          <w:delText xml:space="preserve"> 2023). </w:delText>
        </w:r>
        <w:commentRangeStart w:id="10"/>
        <w:r w:rsidR="007429CE" w:rsidRPr="007037A1" w:rsidDel="007037A1">
          <w:rPr>
            <w:rFonts w:ascii="Times New Roman" w:hAnsi="Times New Roman" w:cs="Times New Roman"/>
            <w:highlight w:val="yellow"/>
            <w:rPrChange w:id="11" w:author="Alejandro Andreas Jaume Losa" w:date="2024-02-13T11:58:00Z">
              <w:rPr>
                <w:rFonts w:ascii="Times New Roman" w:hAnsi="Times New Roman" w:cs="Times New Roman"/>
              </w:rPr>
            </w:rPrChange>
          </w:rPr>
          <w:delText>Moreover</w:delText>
        </w:r>
        <w:r w:rsidRPr="007037A1" w:rsidDel="007037A1">
          <w:rPr>
            <w:rFonts w:ascii="Times New Roman" w:hAnsi="Times New Roman" w:cs="Times New Roman"/>
            <w:highlight w:val="yellow"/>
            <w:rPrChange w:id="12" w:author="Alejandro Andreas Jaume Losa" w:date="2024-02-13T11:58:00Z">
              <w:rPr>
                <w:rFonts w:ascii="Times New Roman" w:hAnsi="Times New Roman" w:cs="Times New Roman"/>
              </w:rPr>
            </w:rPrChange>
          </w:rPr>
          <w:delText xml:space="preserve">, </w:delText>
        </w:r>
        <w:commentRangeEnd w:id="10"/>
        <w:r w:rsidR="00FE0A36" w:rsidRPr="007037A1" w:rsidDel="007037A1">
          <w:rPr>
            <w:rStyle w:val="CommentReference"/>
            <w:highlight w:val="yellow"/>
            <w:rPrChange w:id="13" w:author="Alejandro Andreas Jaume Losa" w:date="2024-02-13T11:58:00Z">
              <w:rPr>
                <w:rStyle w:val="CommentReference"/>
              </w:rPr>
            </w:rPrChange>
          </w:rPr>
          <w:commentReference w:id="10"/>
        </w:r>
        <w:r w:rsidRPr="007037A1" w:rsidDel="007037A1">
          <w:rPr>
            <w:rFonts w:ascii="Times New Roman" w:hAnsi="Times New Roman" w:cs="Times New Roman"/>
            <w:highlight w:val="yellow"/>
            <w:rPrChange w:id="14" w:author="Alejandro Andreas Jaume Losa" w:date="2024-02-13T11:58:00Z">
              <w:rPr>
                <w:rFonts w:ascii="Times New Roman" w:hAnsi="Times New Roman" w:cs="Times New Roman"/>
              </w:rPr>
            </w:rPrChange>
          </w:rPr>
          <w:delText>46% of the population of the archipelago was born abroad, both in other Autonomous Communities and other countries. Of those born abroad, 74% reside in Mallorca, with half being in Palma (IBESTAT, 2023).</w:delText>
        </w:r>
      </w:del>
    </w:p>
    <w:p w14:paraId="26FB18C4" w14:textId="5B9B9599" w:rsidR="00EA7C42" w:rsidDel="007037A1" w:rsidRDefault="005254C5" w:rsidP="007429CE">
      <w:pPr>
        <w:spacing w:line="480" w:lineRule="auto"/>
        <w:ind w:firstLine="720"/>
        <w:jc w:val="both"/>
        <w:rPr>
          <w:del w:id="15" w:author="Alejandro Andreas Jaume Losa" w:date="2024-02-13T11:57:00Z"/>
          <w:rFonts w:ascii="Times New Roman" w:hAnsi="Times New Roman" w:cs="Times New Roman"/>
        </w:rPr>
      </w:pPr>
      <w:del w:id="16" w:author="Alejandro Andreas Jaume Losa" w:date="2024-02-13T11:57:00Z">
        <w:r w:rsidDel="007037A1">
          <w:rPr>
            <w:rFonts w:ascii="Times New Roman" w:hAnsi="Times New Roman" w:cs="Times New Roman"/>
          </w:rPr>
          <w:delText>According to Blas–Arroyo, this situation makes the Balearic Islands “a melting pot of people from different geographic, economic and cultural origins” (2007</w:delText>
        </w:r>
        <w:r w:rsidR="00533A52" w:rsidDel="007037A1">
          <w:rPr>
            <w:rFonts w:ascii="Times New Roman" w:hAnsi="Times New Roman" w:cs="Times New Roman"/>
          </w:rPr>
          <w:delText xml:space="preserve">, p. </w:delText>
        </w:r>
        <w:r w:rsidDel="007037A1">
          <w:rPr>
            <w:rFonts w:ascii="Times New Roman" w:hAnsi="Times New Roman" w:cs="Times New Roman"/>
          </w:rPr>
          <w:delText xml:space="preserve">80), which </w:delText>
        </w:r>
        <w:r w:rsidR="00FE0A36" w:rsidDel="007037A1">
          <w:rPr>
            <w:rFonts w:ascii="Times New Roman" w:hAnsi="Times New Roman" w:cs="Times New Roman"/>
          </w:rPr>
          <w:delText xml:space="preserve">has had a </w:delText>
        </w:r>
        <w:r w:rsidDel="007037A1">
          <w:rPr>
            <w:rFonts w:ascii="Times New Roman" w:hAnsi="Times New Roman" w:cs="Times New Roman"/>
          </w:rPr>
          <w:delText>significant impact on the linguistic situation</w:delText>
        </w:r>
        <w:r w:rsidR="00A846C2" w:rsidDel="007037A1">
          <w:rPr>
            <w:rFonts w:ascii="Times New Roman" w:hAnsi="Times New Roman" w:cs="Times New Roman"/>
          </w:rPr>
          <w:delText>. This phenomenon is p</w:delText>
        </w:r>
        <w:r w:rsidDel="007037A1">
          <w:rPr>
            <w:rFonts w:ascii="Times New Roman" w:hAnsi="Times New Roman" w:cs="Times New Roman"/>
          </w:rPr>
          <w:delText>articularl</w:delText>
        </w:r>
        <w:r w:rsidR="00A846C2" w:rsidDel="007037A1">
          <w:rPr>
            <w:rFonts w:ascii="Times New Roman" w:hAnsi="Times New Roman" w:cs="Times New Roman"/>
          </w:rPr>
          <w:delText>y interesting in Palma, where all these linguistic and cultural backgrounds share the space with the two official languages of the Balearic Islands: Catalan and Spanish</w:delText>
        </w:r>
        <w:r w:rsidDel="007037A1">
          <w:rPr>
            <w:rFonts w:ascii="Times New Roman" w:hAnsi="Times New Roman" w:cs="Times New Roman"/>
          </w:rPr>
          <w:delText xml:space="preserve">. </w:delText>
        </w:r>
        <w:r w:rsidR="00F16B35" w:rsidDel="007037A1">
          <w:rPr>
            <w:rFonts w:ascii="Times New Roman" w:hAnsi="Times New Roman" w:cs="Times New Roman"/>
          </w:rPr>
          <w:delText xml:space="preserve">Historically, the Balearic Islands have been part of the Catalan linguistic domain along with other territories in the east of the Iberian Peninsula, essentially Catalonia and the Valencian Community. For centuries, Catalan was the main language of communication and the archipelago’s own language, despite the introduction of </w:delText>
        </w:r>
        <w:commentRangeStart w:id="17"/>
        <w:r w:rsidR="00F16B35" w:rsidDel="007037A1">
          <w:rPr>
            <w:rFonts w:ascii="Times New Roman" w:hAnsi="Times New Roman" w:cs="Times New Roman"/>
          </w:rPr>
          <w:delText>Spanish later on</w:delText>
        </w:r>
        <w:commentRangeEnd w:id="17"/>
        <w:r w:rsidR="00FE0A36" w:rsidDel="007037A1">
          <w:rPr>
            <w:rStyle w:val="CommentReference"/>
          </w:rPr>
          <w:commentReference w:id="17"/>
        </w:r>
        <w:r w:rsidR="007429CE" w:rsidDel="007037A1">
          <w:rPr>
            <w:rFonts w:ascii="Times New Roman" w:hAnsi="Times New Roman" w:cs="Times New Roman"/>
          </w:rPr>
          <w:delText xml:space="preserve"> (</w:delText>
        </w:r>
        <w:r w:rsidR="005C32EE" w:rsidDel="007037A1">
          <w:rPr>
            <w:rFonts w:ascii="Times New Roman" w:hAnsi="Times New Roman" w:cs="Times New Roman"/>
          </w:rPr>
          <w:delText>in the</w:delText>
        </w:r>
        <w:r w:rsidR="007429CE" w:rsidDel="007037A1">
          <w:rPr>
            <w:rFonts w:ascii="Times New Roman" w:hAnsi="Times New Roman" w:cs="Times New Roman"/>
          </w:rPr>
          <w:delText>16</w:delText>
        </w:r>
        <w:r w:rsidR="007429CE" w:rsidRPr="00491025" w:rsidDel="007037A1">
          <w:rPr>
            <w:rFonts w:ascii="Times New Roman" w:hAnsi="Times New Roman" w:cs="Times New Roman"/>
            <w:vertAlign w:val="superscript"/>
          </w:rPr>
          <w:delText>th</w:delText>
        </w:r>
        <w:r w:rsidR="007429CE" w:rsidDel="007037A1">
          <w:rPr>
            <w:rFonts w:ascii="Times New Roman" w:hAnsi="Times New Roman" w:cs="Times New Roman"/>
          </w:rPr>
          <w:delText xml:space="preserve"> century)</w:delText>
        </w:r>
        <w:r w:rsidR="00F16B35" w:rsidDel="007037A1">
          <w:rPr>
            <w:rFonts w:ascii="Times New Roman" w:hAnsi="Times New Roman" w:cs="Times New Roman"/>
          </w:rPr>
          <w:delText xml:space="preserve">. During Franco’s </w:delText>
        </w:r>
        <w:commentRangeStart w:id="18"/>
        <w:r w:rsidR="00F16B35" w:rsidDel="007037A1">
          <w:rPr>
            <w:rFonts w:ascii="Times New Roman" w:hAnsi="Times New Roman" w:cs="Times New Roman"/>
          </w:rPr>
          <w:delText>dictatorship</w:delText>
        </w:r>
        <w:commentRangeEnd w:id="18"/>
        <w:r w:rsidR="005C32EE" w:rsidDel="007037A1">
          <w:rPr>
            <w:rStyle w:val="CommentReference"/>
          </w:rPr>
          <w:commentReference w:id="18"/>
        </w:r>
        <w:r w:rsidR="00F16B35" w:rsidDel="007037A1">
          <w:rPr>
            <w:rFonts w:ascii="Times New Roman" w:hAnsi="Times New Roman" w:cs="Times New Roman"/>
          </w:rPr>
          <w:delText xml:space="preserve">, </w:delText>
        </w:r>
        <w:r w:rsidR="007429CE" w:rsidDel="007037A1">
          <w:rPr>
            <w:rFonts w:ascii="Times New Roman" w:hAnsi="Times New Roman" w:cs="Times New Roman"/>
          </w:rPr>
          <w:delText xml:space="preserve">Catalan was forbidden and removed from the public domain, which </w:delText>
        </w:r>
      </w:del>
      <w:commentRangeStart w:id="19"/>
      <w:del w:id="20" w:author="Alejandro Andreas Jaume Losa" w:date="2024-02-13T11:42:00Z">
        <w:r w:rsidR="007429CE" w:rsidDel="007037A1">
          <w:rPr>
            <w:rFonts w:ascii="Times New Roman" w:hAnsi="Times New Roman" w:cs="Times New Roman"/>
          </w:rPr>
          <w:delText>generated</w:delText>
        </w:r>
        <w:commentRangeEnd w:id="19"/>
        <w:r w:rsidR="00B03ABB" w:rsidDel="007037A1">
          <w:rPr>
            <w:rStyle w:val="CommentReference"/>
          </w:rPr>
          <w:commentReference w:id="19"/>
        </w:r>
        <w:r w:rsidR="007429CE" w:rsidDel="007037A1">
          <w:rPr>
            <w:rFonts w:ascii="Times New Roman" w:hAnsi="Times New Roman" w:cs="Times New Roman"/>
          </w:rPr>
          <w:delText xml:space="preserve"> a s</w:delText>
        </w:r>
      </w:del>
      <w:del w:id="21" w:author="Alejandro Andreas Jaume Losa" w:date="2024-02-13T11:57:00Z">
        <w:r w:rsidR="007429CE" w:rsidDel="007037A1">
          <w:rPr>
            <w:rFonts w:ascii="Times New Roman" w:hAnsi="Times New Roman" w:cs="Times New Roman"/>
          </w:rPr>
          <w:delText xml:space="preserve">ituation of diglossia and, eventually, a process of </w:delText>
        </w:r>
        <w:r w:rsidR="00F16B35" w:rsidDel="007037A1">
          <w:rPr>
            <w:rFonts w:ascii="Times New Roman" w:hAnsi="Times New Roman" w:cs="Times New Roman"/>
          </w:rPr>
          <w:delText>language substitution</w:delText>
        </w:r>
        <w:r w:rsidR="007429CE" w:rsidDel="007037A1">
          <w:rPr>
            <w:rFonts w:ascii="Times New Roman" w:hAnsi="Times New Roman" w:cs="Times New Roman"/>
          </w:rPr>
          <w:delText xml:space="preserve">. Consequently, </w:delText>
        </w:r>
        <w:r w:rsidR="00F16B35" w:rsidDel="007037A1">
          <w:rPr>
            <w:rFonts w:ascii="Times New Roman" w:hAnsi="Times New Roman" w:cs="Times New Roman"/>
          </w:rPr>
          <w:delText>Catalan was relegated to the family and personal domain</w:delText>
        </w:r>
        <w:r w:rsidR="00980324" w:rsidDel="007037A1">
          <w:rPr>
            <w:rFonts w:ascii="Times New Roman" w:hAnsi="Times New Roman" w:cs="Times New Roman"/>
          </w:rPr>
          <w:delText xml:space="preserve"> (</w:delText>
        </w:r>
        <w:r w:rsidR="00980324" w:rsidRPr="00980324" w:rsidDel="007037A1">
          <w:rPr>
            <w:rFonts w:ascii="Times New Roman" w:hAnsi="Times New Roman" w:cs="Times New Roman"/>
          </w:rPr>
          <w:delText>Joan i Marí, 2005)</w:delText>
        </w:r>
        <w:r w:rsidR="00F16B35" w:rsidDel="007037A1">
          <w:rPr>
            <w:rFonts w:ascii="Times New Roman" w:hAnsi="Times New Roman" w:cs="Times New Roman"/>
          </w:rPr>
          <w:delText xml:space="preserve">. </w:delText>
        </w:r>
        <w:r w:rsidR="005D274C" w:rsidDel="007037A1">
          <w:rPr>
            <w:rFonts w:ascii="Times New Roman" w:hAnsi="Times New Roman" w:cs="Times New Roman"/>
          </w:rPr>
          <w:delText>At the same time</w:delText>
        </w:r>
        <w:r w:rsidR="00F16B35" w:rsidDel="007037A1">
          <w:rPr>
            <w:rFonts w:ascii="Times New Roman" w:hAnsi="Times New Roman" w:cs="Times New Roman"/>
          </w:rPr>
          <w:delText xml:space="preserve">, Spanish became the language of </w:delText>
        </w:r>
        <w:r w:rsidR="00FE0A36" w:rsidDel="007037A1">
          <w:rPr>
            <w:rFonts w:ascii="Times New Roman" w:hAnsi="Times New Roman" w:cs="Times New Roman"/>
          </w:rPr>
          <w:delText>a</w:delText>
        </w:r>
        <w:r w:rsidR="00F16B35" w:rsidDel="007037A1">
          <w:rPr>
            <w:rFonts w:ascii="Times New Roman" w:hAnsi="Times New Roman" w:cs="Times New Roman"/>
          </w:rPr>
          <w:delText xml:space="preserve">dministration and education as well as the prestigious language used for official communications. However, Catalan continued to be the language used by the majority of the population, which prevented its disappearance. Forty years later, with the restoration of Spanish democracy, a process of linguistic normalization of Catalan began, and it became the official language of the Balearic Islands together with Spanish. Since then, a legal framework has been developed for both languages, although especially focused on Catalan, which has </w:delText>
        </w:r>
        <w:r w:rsidR="00FE0A36" w:rsidDel="007037A1">
          <w:rPr>
            <w:rFonts w:ascii="Times New Roman" w:hAnsi="Times New Roman" w:cs="Times New Roman"/>
          </w:rPr>
          <w:delText>had a lasting impact on</w:delText>
        </w:r>
        <w:r w:rsidR="00F16B35" w:rsidDel="007037A1">
          <w:rPr>
            <w:rFonts w:ascii="Times New Roman" w:hAnsi="Times New Roman" w:cs="Times New Roman"/>
          </w:rPr>
          <w:delText xml:space="preserve"> the linguistic </w:delText>
        </w:r>
        <w:r w:rsidR="00EA7C42" w:rsidDel="007037A1">
          <w:rPr>
            <w:rFonts w:ascii="Times New Roman" w:hAnsi="Times New Roman" w:cs="Times New Roman"/>
          </w:rPr>
          <w:delText>reality</w:delText>
        </w:r>
        <w:r w:rsidR="00F16B35" w:rsidDel="007037A1">
          <w:rPr>
            <w:rFonts w:ascii="Times New Roman" w:hAnsi="Times New Roman" w:cs="Times New Roman"/>
          </w:rPr>
          <w:delText xml:space="preserve"> of the islands. </w:delText>
        </w:r>
      </w:del>
    </w:p>
    <w:p w14:paraId="37790143" w14:textId="77777777" w:rsidR="00620431" w:rsidRDefault="00620431" w:rsidP="00620431">
      <w:pPr>
        <w:spacing w:line="480" w:lineRule="auto"/>
        <w:jc w:val="both"/>
        <w:rPr>
          <w:rFonts w:ascii="Times New Roman" w:hAnsi="Times New Roman" w:cs="Times New Roman"/>
          <w:b/>
          <w:bCs/>
        </w:rPr>
      </w:pPr>
    </w:p>
    <w:p w14:paraId="0183DA3C" w14:textId="6D401499" w:rsidR="00EA7C42" w:rsidRPr="00F87982" w:rsidDel="00F87982" w:rsidRDefault="00F87982" w:rsidP="007037A1">
      <w:pPr>
        <w:spacing w:line="480" w:lineRule="auto"/>
        <w:ind w:firstLine="720"/>
        <w:jc w:val="both"/>
        <w:rPr>
          <w:del w:id="22" w:author="Alejandro Andreas Jaume Losa" w:date="2024-02-20T10:36:00Z"/>
          <w:rFonts w:ascii="Times New Roman" w:hAnsi="Times New Roman" w:cs="Times New Roman"/>
          <w:rPrChange w:id="23" w:author="Alejandro Andreas Jaume Losa" w:date="2024-03-09T11:03:00Z">
            <w:rPr>
              <w:del w:id="24" w:author="Alejandro Andreas Jaume Losa" w:date="2024-02-20T10:36:00Z"/>
              <w:rFonts w:ascii="Times New Roman" w:hAnsi="Times New Roman" w:cs="Times New Roman"/>
              <w:b/>
              <w:bCs/>
            </w:rPr>
          </w:rPrChange>
        </w:rPr>
      </w:pPr>
      <w:ins w:id="25" w:author="Alejandro Andreas Jaume Losa" w:date="2024-03-09T11:04:00Z">
        <w:r>
          <w:rPr>
            <w:rFonts w:ascii="Times New Roman" w:hAnsi="Times New Roman" w:cs="Times New Roman"/>
          </w:rPr>
          <w:tab/>
        </w:r>
      </w:ins>
      <w:del w:id="26" w:author="Alejandro Andreas Jaume Losa" w:date="2024-02-20T10:36:00Z">
        <w:r w:rsidR="00EA7C42" w:rsidRPr="00F87982" w:rsidDel="00B7040A">
          <w:rPr>
            <w:rFonts w:ascii="Times New Roman" w:hAnsi="Times New Roman" w:cs="Times New Roman"/>
            <w:rPrChange w:id="27" w:author="Alejandro Andreas Jaume Losa" w:date="2024-03-09T11:03:00Z">
              <w:rPr>
                <w:rFonts w:ascii="Times New Roman" w:hAnsi="Times New Roman" w:cs="Times New Roman"/>
                <w:b/>
                <w:bCs/>
              </w:rPr>
            </w:rPrChange>
          </w:rPr>
          <w:delText>Legal framework</w:delText>
        </w:r>
      </w:del>
    </w:p>
    <w:p w14:paraId="00652E47" w14:textId="416A4CCE" w:rsidR="00EA7C42" w:rsidDel="007037A1" w:rsidRDefault="00F87982" w:rsidP="00F87982">
      <w:pPr>
        <w:spacing w:line="480" w:lineRule="auto"/>
        <w:ind w:firstLine="720"/>
        <w:jc w:val="both"/>
        <w:rPr>
          <w:del w:id="28" w:author="Alejandro Andreas Jaume Losa" w:date="2024-02-13T12:06:00Z"/>
          <w:rFonts w:ascii="Times New Roman" w:hAnsi="Times New Roman" w:cs="Times New Roman"/>
        </w:rPr>
        <w:pPrChange w:id="29" w:author="Alejandro Andreas Jaume Losa" w:date="2024-03-09T11:04:00Z">
          <w:pPr>
            <w:spacing w:line="480" w:lineRule="auto"/>
            <w:ind w:firstLine="720"/>
            <w:jc w:val="both"/>
          </w:pPr>
        </w:pPrChange>
      </w:pPr>
      <w:ins w:id="30" w:author="Alejandro Andreas Jaume Losa" w:date="2024-03-09T11:02:00Z">
        <w:r w:rsidRPr="00F87982">
          <w:rPr>
            <w:rFonts w:ascii="Times New Roman" w:hAnsi="Times New Roman" w:cs="Times New Roman"/>
            <w:rPrChange w:id="31" w:author="Alejandro Andreas Jaume Losa" w:date="2024-03-09T11:03:00Z">
              <w:rPr>
                <w:rFonts w:ascii="Times New Roman" w:hAnsi="Times New Roman" w:cs="Times New Roman"/>
                <w:b/>
                <w:bCs/>
              </w:rPr>
            </w:rPrChange>
          </w:rPr>
          <w:t xml:space="preserve">In order to contextualize the study of language attitudes toward Catalan and Spanish in the Balearic Islands, it is necessary </w:t>
        </w:r>
      </w:ins>
      <w:ins w:id="32" w:author="Alejandro Andreas Jaume Losa" w:date="2024-03-09T11:03:00Z">
        <w:r w:rsidRPr="00F87982">
          <w:rPr>
            <w:rFonts w:ascii="Times New Roman" w:hAnsi="Times New Roman" w:cs="Times New Roman"/>
            <w:rPrChange w:id="33" w:author="Alejandro Andreas Jaume Losa" w:date="2024-03-09T11:03:00Z">
              <w:rPr>
                <w:rFonts w:ascii="Times New Roman" w:hAnsi="Times New Roman" w:cs="Times New Roman"/>
                <w:b/>
                <w:bCs/>
              </w:rPr>
            </w:rPrChange>
          </w:rPr>
          <w:t xml:space="preserve">to briefly present the legal framework </w:t>
        </w:r>
      </w:ins>
      <w:ins w:id="34" w:author="Alejandro Andreas Jaume Losa" w:date="2024-03-09T11:04:00Z">
        <w:r>
          <w:rPr>
            <w:rFonts w:ascii="Times New Roman" w:hAnsi="Times New Roman" w:cs="Times New Roman"/>
          </w:rPr>
          <w:t>surrounding both languages and their status there. Accordingly, t</w:t>
        </w:r>
      </w:ins>
      <w:ins w:id="35" w:author="Alejandro Andreas Jaume Losa" w:date="2024-02-13T12:04:00Z">
        <w:r w:rsidR="007037A1">
          <w:rPr>
            <w:rFonts w:ascii="Times New Roman" w:hAnsi="Times New Roman" w:cs="Times New Roman"/>
          </w:rPr>
          <w:t xml:space="preserve">hree </w:t>
        </w:r>
      </w:ins>
      <w:ins w:id="36" w:author="Alejandro Andreas Jaume Losa" w:date="2024-02-13T12:05:00Z">
        <w:r w:rsidR="007037A1">
          <w:rPr>
            <w:rFonts w:ascii="Times New Roman" w:hAnsi="Times New Roman" w:cs="Times New Roman"/>
          </w:rPr>
          <w:t>main documents constitute t</w:t>
        </w:r>
      </w:ins>
      <w:del w:id="37" w:author="Alejandro Andreas Jaume Losa" w:date="2024-02-13T12:05:00Z">
        <w:r w:rsidR="005D274C" w:rsidDel="007037A1">
          <w:rPr>
            <w:rFonts w:ascii="Times New Roman" w:hAnsi="Times New Roman" w:cs="Times New Roman"/>
          </w:rPr>
          <w:delText>T</w:delText>
        </w:r>
      </w:del>
      <w:r w:rsidR="00EA7C42">
        <w:rPr>
          <w:rFonts w:ascii="Times New Roman" w:hAnsi="Times New Roman" w:cs="Times New Roman"/>
        </w:rPr>
        <w:t>he legal framework concerning the two official languages of the Balearic Islands</w:t>
      </w:r>
      <w:ins w:id="38" w:author="Alejandro Andreas Jaume Losa" w:date="2024-02-13T12:05:00Z">
        <w:r w:rsidR="007037A1">
          <w:rPr>
            <w:rFonts w:ascii="Times New Roman" w:hAnsi="Times New Roman" w:cs="Times New Roman"/>
          </w:rPr>
          <w:t>.</w:t>
        </w:r>
      </w:ins>
      <w:ins w:id="39" w:author="Alejandro Andreas Jaume Losa" w:date="2024-02-13T12:06:00Z">
        <w:r w:rsidR="007037A1">
          <w:rPr>
            <w:rFonts w:ascii="Times New Roman" w:hAnsi="Times New Roman" w:cs="Times New Roman"/>
          </w:rPr>
          <w:t xml:space="preserve"> </w:t>
        </w:r>
      </w:ins>
      <w:del w:id="40" w:author="Alejandro Andreas Jaume Losa" w:date="2024-02-13T12:05:00Z">
        <w:r w:rsidR="00EA7C42" w:rsidDel="007037A1">
          <w:rPr>
            <w:rFonts w:ascii="Times New Roman" w:hAnsi="Times New Roman" w:cs="Times New Roman"/>
          </w:rPr>
          <w:delText xml:space="preserve"> has developed in the form of various laws, decrees, and regulations. </w:delText>
        </w:r>
        <w:r w:rsidR="00620431" w:rsidDel="007037A1">
          <w:rPr>
            <w:rFonts w:ascii="Times New Roman" w:hAnsi="Times New Roman" w:cs="Times New Roman"/>
          </w:rPr>
          <w:delText>However, three legal documents in particular</w:delText>
        </w:r>
        <w:r w:rsidR="00EA7C42" w:rsidDel="007037A1">
          <w:rPr>
            <w:rFonts w:ascii="Times New Roman" w:hAnsi="Times New Roman" w:cs="Times New Roman"/>
          </w:rPr>
          <w:delText xml:space="preserve"> constitute the bedrock of </w:delText>
        </w:r>
        <w:r w:rsidR="00620431" w:rsidDel="007037A1">
          <w:rPr>
            <w:rFonts w:ascii="Times New Roman" w:hAnsi="Times New Roman" w:cs="Times New Roman"/>
          </w:rPr>
          <w:delText>this framework</w:delText>
        </w:r>
        <w:r w:rsidR="00EA7C42" w:rsidDel="007037A1">
          <w:rPr>
            <w:rFonts w:ascii="Times New Roman" w:hAnsi="Times New Roman" w:cs="Times New Roman"/>
          </w:rPr>
          <w:delText xml:space="preserve">: </w:delText>
        </w:r>
      </w:del>
      <w:del w:id="41" w:author="Alejandro Andreas Jaume Losa" w:date="2024-02-13T12:06:00Z">
        <w:r w:rsidR="00EA7C42" w:rsidDel="007037A1">
          <w:rPr>
            <w:rFonts w:ascii="Times New Roman" w:hAnsi="Times New Roman" w:cs="Times New Roman"/>
          </w:rPr>
          <w:delText xml:space="preserve">the </w:delText>
        </w:r>
        <w:r w:rsidR="00EA7C42" w:rsidRPr="00EA7C42" w:rsidDel="007037A1">
          <w:rPr>
            <w:rFonts w:ascii="Times New Roman" w:hAnsi="Times New Roman" w:cs="Times New Roman"/>
            <w:i/>
            <w:iCs/>
          </w:rPr>
          <w:delText>Constitución Española</w:delText>
        </w:r>
        <w:r w:rsidR="00EA7C42" w:rsidDel="007037A1">
          <w:rPr>
            <w:rFonts w:ascii="Times New Roman" w:hAnsi="Times New Roman" w:cs="Times New Roman"/>
          </w:rPr>
          <w:delText xml:space="preserve"> </w:delText>
        </w:r>
        <w:r w:rsidR="00620431" w:rsidDel="007037A1">
          <w:rPr>
            <w:rFonts w:ascii="Times New Roman" w:hAnsi="Times New Roman" w:cs="Times New Roman"/>
          </w:rPr>
          <w:delText>(‘</w:delText>
        </w:r>
        <w:r w:rsidR="00EA7C42" w:rsidDel="007037A1">
          <w:rPr>
            <w:rFonts w:ascii="Times New Roman" w:hAnsi="Times New Roman" w:cs="Times New Roman"/>
          </w:rPr>
          <w:delText>Spanish Constitution</w:delText>
        </w:r>
        <w:r w:rsidR="00620431" w:rsidDel="007037A1">
          <w:rPr>
            <w:rFonts w:ascii="Times New Roman" w:hAnsi="Times New Roman" w:cs="Times New Roman"/>
          </w:rPr>
          <w:delText>’)</w:delText>
        </w:r>
        <w:r w:rsidR="00EA7C42" w:rsidDel="007037A1">
          <w:rPr>
            <w:rFonts w:ascii="Times New Roman" w:hAnsi="Times New Roman" w:cs="Times New Roman"/>
          </w:rPr>
          <w:delText xml:space="preserve"> (1978), the </w:delText>
        </w:r>
        <w:r w:rsidR="00EA7C42" w:rsidRPr="00EA7C42" w:rsidDel="007037A1">
          <w:rPr>
            <w:rFonts w:ascii="Times New Roman" w:hAnsi="Times New Roman" w:cs="Times New Roman"/>
            <w:i/>
            <w:iCs/>
          </w:rPr>
          <w:delText>Estatut d’Autonomia de les Illes Balears</w:delText>
        </w:r>
        <w:r w:rsidR="00EA7C42" w:rsidDel="007037A1">
          <w:rPr>
            <w:rFonts w:ascii="Times New Roman" w:hAnsi="Times New Roman" w:cs="Times New Roman"/>
          </w:rPr>
          <w:delText xml:space="preserve"> </w:delText>
        </w:r>
        <w:r w:rsidR="00620431" w:rsidDel="007037A1">
          <w:rPr>
            <w:rFonts w:ascii="Times New Roman" w:hAnsi="Times New Roman" w:cs="Times New Roman"/>
          </w:rPr>
          <w:delText>(‘</w:delText>
        </w:r>
        <w:bookmarkStart w:id="42" w:name="_Hlk147139007"/>
        <w:r w:rsidR="00EA7C42" w:rsidDel="007037A1">
          <w:rPr>
            <w:rFonts w:ascii="Times New Roman" w:hAnsi="Times New Roman" w:cs="Times New Roman"/>
          </w:rPr>
          <w:delText>Statute of Autonomy of the Balearic Islands</w:delText>
        </w:r>
        <w:bookmarkEnd w:id="42"/>
        <w:r w:rsidR="00620431" w:rsidDel="007037A1">
          <w:rPr>
            <w:rFonts w:ascii="Times New Roman" w:hAnsi="Times New Roman" w:cs="Times New Roman"/>
          </w:rPr>
          <w:delText>’)</w:delText>
        </w:r>
        <w:r w:rsidR="00EA7C42" w:rsidDel="007037A1">
          <w:rPr>
            <w:rFonts w:ascii="Times New Roman" w:hAnsi="Times New Roman" w:cs="Times New Roman"/>
          </w:rPr>
          <w:delText xml:space="preserve"> (1983), and the </w:delText>
        </w:r>
        <w:r w:rsidR="00EA7C42" w:rsidRPr="00EA7C42" w:rsidDel="007037A1">
          <w:rPr>
            <w:rFonts w:ascii="Times New Roman" w:hAnsi="Times New Roman" w:cs="Times New Roman"/>
            <w:i/>
            <w:iCs/>
          </w:rPr>
          <w:delText>Llei de Normalització Lingüística a les Illes Balears</w:delText>
        </w:r>
        <w:r w:rsidR="00EA7C42" w:rsidDel="007037A1">
          <w:rPr>
            <w:rFonts w:ascii="Times New Roman" w:hAnsi="Times New Roman" w:cs="Times New Roman"/>
          </w:rPr>
          <w:delText xml:space="preserve"> </w:delText>
        </w:r>
        <w:r w:rsidR="00620431" w:rsidDel="007037A1">
          <w:rPr>
            <w:rFonts w:ascii="Times New Roman" w:hAnsi="Times New Roman" w:cs="Times New Roman"/>
          </w:rPr>
          <w:delText>‘(</w:delText>
        </w:r>
        <w:r w:rsidR="00EA7C42" w:rsidDel="007037A1">
          <w:rPr>
            <w:rFonts w:ascii="Times New Roman" w:hAnsi="Times New Roman" w:cs="Times New Roman"/>
          </w:rPr>
          <w:delText>Linguistic Normalization of the Balearic Islands Act</w:delText>
        </w:r>
        <w:r w:rsidR="00620431" w:rsidDel="007037A1">
          <w:rPr>
            <w:rFonts w:ascii="Times New Roman" w:hAnsi="Times New Roman" w:cs="Times New Roman"/>
          </w:rPr>
          <w:delText>’)</w:delText>
        </w:r>
        <w:r w:rsidR="00EA7C42" w:rsidDel="007037A1">
          <w:rPr>
            <w:rFonts w:ascii="Times New Roman" w:hAnsi="Times New Roman" w:cs="Times New Roman"/>
          </w:rPr>
          <w:delText xml:space="preserve"> (1986). </w:delText>
        </w:r>
      </w:del>
    </w:p>
    <w:p w14:paraId="40F717BB" w14:textId="5588EEFE" w:rsidR="00B5015B" w:rsidDel="007037A1" w:rsidRDefault="007037A1" w:rsidP="00F87982">
      <w:pPr>
        <w:spacing w:line="480" w:lineRule="auto"/>
        <w:jc w:val="both"/>
        <w:rPr>
          <w:del w:id="43" w:author="Alejandro Andreas Jaume Losa" w:date="2024-02-13T12:29:00Z"/>
          <w:rFonts w:ascii="Times New Roman" w:hAnsi="Times New Roman" w:cs="Times New Roman"/>
        </w:rPr>
        <w:pPrChange w:id="44" w:author="Alejandro Andreas Jaume Losa" w:date="2024-03-09T11:04:00Z">
          <w:pPr>
            <w:spacing w:line="480" w:lineRule="auto"/>
            <w:ind w:firstLine="720"/>
            <w:jc w:val="both"/>
          </w:pPr>
        </w:pPrChange>
      </w:pPr>
      <w:ins w:id="45" w:author="Alejandro Andreas Jaume Losa" w:date="2024-02-13T12:06:00Z">
        <w:r>
          <w:rPr>
            <w:rFonts w:ascii="Times New Roman" w:hAnsi="Times New Roman" w:cs="Times New Roman"/>
          </w:rPr>
          <w:t xml:space="preserve">The first one is the </w:t>
        </w:r>
      </w:ins>
      <w:del w:id="46" w:author="Alejandro Andreas Jaume Losa" w:date="2024-02-13T12:06:00Z">
        <w:r w:rsidR="005D274C" w:rsidRPr="007037A1" w:rsidDel="007037A1">
          <w:rPr>
            <w:rFonts w:ascii="Times New Roman" w:hAnsi="Times New Roman" w:cs="Times New Roman"/>
            <w:i/>
            <w:iCs/>
            <w:rPrChange w:id="47" w:author="Alejandro Andreas Jaume Losa" w:date="2024-02-13T12:17:00Z">
              <w:rPr>
                <w:rFonts w:ascii="Times New Roman" w:hAnsi="Times New Roman" w:cs="Times New Roman"/>
              </w:rPr>
            </w:rPrChange>
          </w:rPr>
          <w:delText>The first of these documents, t</w:delText>
        </w:r>
        <w:r w:rsidR="00EA7C42" w:rsidRPr="007037A1" w:rsidDel="007037A1">
          <w:rPr>
            <w:rFonts w:ascii="Times New Roman" w:hAnsi="Times New Roman" w:cs="Times New Roman"/>
            <w:i/>
            <w:iCs/>
            <w:rPrChange w:id="48" w:author="Alejandro Andreas Jaume Losa" w:date="2024-02-13T12:17:00Z">
              <w:rPr>
                <w:rFonts w:ascii="Times New Roman" w:hAnsi="Times New Roman" w:cs="Times New Roman"/>
              </w:rPr>
            </w:rPrChange>
          </w:rPr>
          <w:delText xml:space="preserve">he </w:delText>
        </w:r>
      </w:del>
      <w:r w:rsidR="00EA7C42" w:rsidRPr="007037A1">
        <w:rPr>
          <w:rFonts w:ascii="Times New Roman" w:hAnsi="Times New Roman" w:cs="Times New Roman"/>
          <w:i/>
          <w:iCs/>
          <w:rPrChange w:id="49" w:author="Alejandro Andreas Jaume Losa" w:date="2024-02-13T12:17:00Z">
            <w:rPr>
              <w:rFonts w:ascii="Times New Roman" w:hAnsi="Times New Roman" w:cs="Times New Roman"/>
            </w:rPr>
          </w:rPrChange>
        </w:rPr>
        <w:t>Spanish Constitution</w:t>
      </w:r>
      <w:ins w:id="50" w:author="Alejandro Andreas Jaume Losa" w:date="2024-02-13T12:06:00Z">
        <w:r>
          <w:rPr>
            <w:rFonts w:ascii="Times New Roman" w:hAnsi="Times New Roman" w:cs="Times New Roman"/>
          </w:rPr>
          <w:t xml:space="preserve"> (1978). This document i</w:t>
        </w:r>
      </w:ins>
      <w:del w:id="51" w:author="Alejandro Andreas Jaume Losa" w:date="2024-02-13T12:06:00Z">
        <w:r w:rsidR="005D274C" w:rsidDel="007037A1">
          <w:rPr>
            <w:rFonts w:ascii="Times New Roman" w:hAnsi="Times New Roman" w:cs="Times New Roman"/>
          </w:rPr>
          <w:delText>, i</w:delText>
        </w:r>
      </w:del>
      <w:r w:rsidR="005D274C">
        <w:rPr>
          <w:rFonts w:ascii="Times New Roman" w:hAnsi="Times New Roman" w:cs="Times New Roman"/>
        </w:rPr>
        <w:t>mpacted the configuration of the linguistic reality of the Balearic Islands in three different ways. First, it recognized</w:t>
      </w:r>
      <w:r w:rsidR="00EA7C42">
        <w:rPr>
          <w:rFonts w:ascii="Times New Roman" w:hAnsi="Times New Roman" w:cs="Times New Roman"/>
        </w:rPr>
        <w:t xml:space="preserve">, for the first time in forty years, not only the existence of languages other than Spanish in </w:t>
      </w:r>
      <w:r w:rsidR="005D274C">
        <w:rPr>
          <w:rFonts w:ascii="Times New Roman" w:hAnsi="Times New Roman" w:cs="Times New Roman"/>
        </w:rPr>
        <w:t>the nation</w:t>
      </w:r>
      <w:r w:rsidR="00EA7C42">
        <w:rPr>
          <w:rFonts w:ascii="Times New Roman" w:hAnsi="Times New Roman" w:cs="Times New Roman"/>
        </w:rPr>
        <w:t>, but also their officiality in the territories where they were spoken</w:t>
      </w:r>
      <w:ins w:id="52" w:author="Alejandro Andreas Jaume Losa" w:date="2024-02-13T12:08:00Z">
        <w:r>
          <w:rPr>
            <w:rFonts w:ascii="Times New Roman" w:hAnsi="Times New Roman" w:cs="Times New Roman"/>
          </w:rPr>
          <w:t xml:space="preserve"> (</w:t>
        </w:r>
      </w:ins>
      <w:del w:id="53" w:author="Alejandro Andreas Jaume Losa" w:date="2024-02-13T12:08:00Z">
        <w:r w:rsidR="005D274C" w:rsidDel="007037A1">
          <w:rPr>
            <w:rFonts w:ascii="Times New Roman" w:hAnsi="Times New Roman" w:cs="Times New Roman"/>
          </w:rPr>
          <w:delText xml:space="preserve">, as stated in </w:delText>
        </w:r>
      </w:del>
      <w:r w:rsidR="00CA55DA">
        <w:rPr>
          <w:rFonts w:ascii="Times New Roman" w:hAnsi="Times New Roman" w:cs="Times New Roman"/>
        </w:rPr>
        <w:t>Ar</w:t>
      </w:r>
      <w:ins w:id="54" w:author="Alejandro Andreas Jaume Losa" w:date="2024-02-13T12:08:00Z">
        <w:r>
          <w:rPr>
            <w:rFonts w:ascii="Times New Roman" w:hAnsi="Times New Roman" w:cs="Times New Roman"/>
          </w:rPr>
          <w:t>t.</w:t>
        </w:r>
      </w:ins>
      <w:del w:id="55" w:author="Alejandro Andreas Jaume Losa" w:date="2024-02-13T12:08:00Z">
        <w:r w:rsidR="00CA55DA" w:rsidDel="007037A1">
          <w:rPr>
            <w:rFonts w:ascii="Times New Roman" w:hAnsi="Times New Roman" w:cs="Times New Roman"/>
          </w:rPr>
          <w:delText>ticle</w:delText>
        </w:r>
      </w:del>
      <w:r w:rsidR="00CA55DA">
        <w:rPr>
          <w:rFonts w:ascii="Times New Roman" w:hAnsi="Times New Roman" w:cs="Times New Roman"/>
        </w:rPr>
        <w:t xml:space="preserve"> 3.2</w:t>
      </w:r>
      <w:ins w:id="56" w:author="Alejandro Andreas Jaume Losa" w:date="2024-02-13T12:08:00Z">
        <w:r>
          <w:rPr>
            <w:rFonts w:ascii="Times New Roman" w:hAnsi="Times New Roman" w:cs="Times New Roman"/>
          </w:rPr>
          <w:t xml:space="preserve">). </w:t>
        </w:r>
      </w:ins>
      <w:del w:id="57" w:author="Alejandro Andreas Jaume Losa" w:date="2024-02-13T12:08:00Z">
        <w:r w:rsidR="00EA7C42" w:rsidDel="007037A1">
          <w:rPr>
            <w:rFonts w:ascii="Times New Roman" w:hAnsi="Times New Roman" w:cs="Times New Roman"/>
          </w:rPr>
          <w:delText xml:space="preserve">: </w:delText>
        </w:r>
        <w:r w:rsidR="00B6388E" w:rsidDel="007037A1">
          <w:rPr>
            <w:rFonts w:ascii="Times New Roman" w:hAnsi="Times New Roman" w:cs="Times New Roman"/>
          </w:rPr>
          <w:delText>“</w:delText>
        </w:r>
        <w:r w:rsidR="00EA7C42" w:rsidRPr="00CE762F" w:rsidDel="007037A1">
          <w:rPr>
            <w:rFonts w:ascii="Times New Roman" w:hAnsi="Times New Roman" w:cs="Times New Roman"/>
          </w:rPr>
          <w:delText>The other Spanish languages will also be official in their respective Autonomous Communities in accordance with their Statutes</w:delText>
        </w:r>
        <w:r w:rsidR="00B6388E" w:rsidDel="007037A1">
          <w:rPr>
            <w:rFonts w:ascii="Times New Roman" w:hAnsi="Times New Roman" w:cs="Times New Roman"/>
          </w:rPr>
          <w:delText>”</w:delText>
        </w:r>
        <w:r w:rsidR="00EA7C42" w:rsidDel="007037A1">
          <w:rPr>
            <w:rFonts w:ascii="Times New Roman" w:hAnsi="Times New Roman" w:cs="Times New Roman"/>
          </w:rPr>
          <w:delText xml:space="preserve">. </w:delText>
        </w:r>
      </w:del>
      <w:r w:rsidR="00EA7C42" w:rsidRPr="00EA7C42">
        <w:rPr>
          <w:rFonts w:ascii="Times New Roman" w:hAnsi="Times New Roman" w:cs="Times New Roman"/>
        </w:rPr>
        <w:t xml:space="preserve">Likewise, it was </w:t>
      </w:r>
      <w:r w:rsidR="00CA55DA">
        <w:rPr>
          <w:rFonts w:ascii="Times New Roman" w:hAnsi="Times New Roman" w:cs="Times New Roman"/>
        </w:rPr>
        <w:t xml:space="preserve">also </w:t>
      </w:r>
      <w:r w:rsidR="00EA7C42" w:rsidRPr="00EA7C42">
        <w:rPr>
          <w:rFonts w:ascii="Times New Roman" w:hAnsi="Times New Roman" w:cs="Times New Roman"/>
        </w:rPr>
        <w:t>declared that these languages constituted a cultural heritage to be respected and protected</w:t>
      </w:r>
      <w:r w:rsidR="00CA55DA">
        <w:rPr>
          <w:rFonts w:ascii="Times New Roman" w:hAnsi="Times New Roman" w:cs="Times New Roman"/>
        </w:rPr>
        <w:t xml:space="preserve">, which granted </w:t>
      </w:r>
      <w:r w:rsidR="00620431">
        <w:rPr>
          <w:rFonts w:ascii="Times New Roman" w:hAnsi="Times New Roman" w:cs="Times New Roman"/>
        </w:rPr>
        <w:t>legal protection for the Catalan language</w:t>
      </w:r>
      <w:r w:rsidR="00CA55DA">
        <w:rPr>
          <w:rFonts w:ascii="Times New Roman" w:hAnsi="Times New Roman" w:cs="Times New Roman"/>
        </w:rPr>
        <w:t xml:space="preserve"> after forty years of repression, as stated in </w:t>
      </w:r>
      <w:ins w:id="58" w:author="Alejandro Andreas Jaume Losa" w:date="2024-02-13T12:10:00Z">
        <w:r>
          <w:rPr>
            <w:rFonts w:ascii="Times New Roman" w:hAnsi="Times New Roman" w:cs="Times New Roman"/>
          </w:rPr>
          <w:t>(</w:t>
        </w:r>
      </w:ins>
      <w:r w:rsidR="00CA55DA">
        <w:rPr>
          <w:rFonts w:ascii="Times New Roman" w:hAnsi="Times New Roman" w:cs="Times New Roman"/>
        </w:rPr>
        <w:t>Article 3.3</w:t>
      </w:r>
      <w:ins w:id="59" w:author="Alejandro Andreas Jaume Losa" w:date="2024-02-13T12:10:00Z">
        <w:r>
          <w:rPr>
            <w:rFonts w:ascii="Times New Roman" w:hAnsi="Times New Roman" w:cs="Times New Roman"/>
          </w:rPr>
          <w:t>)</w:t>
        </w:r>
      </w:ins>
      <w:del w:id="60" w:author="Alejandro Andreas Jaume Losa" w:date="2024-02-13T12:10:00Z">
        <w:r w:rsidR="00CA55DA" w:rsidDel="007037A1">
          <w:rPr>
            <w:rFonts w:ascii="Times New Roman" w:hAnsi="Times New Roman" w:cs="Times New Roman"/>
          </w:rPr>
          <w:delText>:</w:delText>
        </w:r>
        <w:r w:rsidR="00EA7C42" w:rsidRPr="00EA7C42" w:rsidDel="007037A1">
          <w:rPr>
            <w:rFonts w:ascii="Times New Roman" w:hAnsi="Times New Roman" w:cs="Times New Roman"/>
          </w:rPr>
          <w:delText xml:space="preserve"> “The richness of the different</w:delText>
        </w:r>
        <w:r w:rsidR="00EA7C42" w:rsidDel="007037A1">
          <w:rPr>
            <w:rFonts w:ascii="Times New Roman" w:hAnsi="Times New Roman" w:cs="Times New Roman"/>
          </w:rPr>
          <w:delText xml:space="preserve"> linguistic modalities of Spain is a cultural heritage that will be the object of special respect and protection</w:delText>
        </w:r>
        <w:r w:rsidR="00B6388E" w:rsidDel="007037A1">
          <w:rPr>
            <w:rFonts w:ascii="Times New Roman" w:hAnsi="Times New Roman" w:cs="Times New Roman"/>
          </w:rPr>
          <w:delText>”</w:delText>
        </w:r>
        <w:r w:rsidR="00EA7C42" w:rsidDel="007037A1">
          <w:rPr>
            <w:rFonts w:ascii="Times New Roman" w:hAnsi="Times New Roman" w:cs="Times New Roman"/>
          </w:rPr>
          <w:delText>.</w:delText>
        </w:r>
      </w:del>
      <w:r w:rsidR="007429CE">
        <w:rPr>
          <w:rStyle w:val="FootnoteReference"/>
          <w:rFonts w:ascii="Times New Roman" w:hAnsi="Times New Roman" w:cs="Times New Roman"/>
        </w:rPr>
        <w:footnoteReference w:id="1"/>
      </w:r>
      <w:ins w:id="63" w:author="Alejandro Andreas Jaume Losa" w:date="2024-02-13T12:10:00Z">
        <w:r>
          <w:rPr>
            <w:rFonts w:ascii="Times New Roman" w:hAnsi="Times New Roman" w:cs="Times New Roman"/>
          </w:rPr>
          <w:t xml:space="preserve">. </w:t>
        </w:r>
      </w:ins>
      <w:del w:id="64" w:author="Alejandro Andreas Jaume Losa" w:date="2024-02-13T12:10:00Z">
        <w:r w:rsidR="007429CE" w:rsidDel="007037A1">
          <w:rPr>
            <w:rFonts w:ascii="Times New Roman" w:hAnsi="Times New Roman" w:cs="Times New Roman"/>
          </w:rPr>
          <w:delText xml:space="preserve"> </w:delText>
        </w:r>
      </w:del>
      <w:r w:rsidR="00EA7C42">
        <w:rPr>
          <w:rFonts w:ascii="Times New Roman" w:hAnsi="Times New Roman" w:cs="Times New Roman"/>
        </w:rPr>
        <w:t xml:space="preserve">Finally, </w:t>
      </w:r>
      <w:r w:rsidR="00CA55DA">
        <w:rPr>
          <w:rFonts w:ascii="Times New Roman" w:hAnsi="Times New Roman" w:cs="Times New Roman"/>
        </w:rPr>
        <w:t>the Constitution gave the Autonomous Communities the</w:t>
      </w:r>
      <w:r w:rsidR="007429CE">
        <w:rPr>
          <w:rFonts w:ascii="Times New Roman" w:hAnsi="Times New Roman" w:cs="Times New Roman"/>
        </w:rPr>
        <w:t xml:space="preserve"> </w:t>
      </w:r>
      <w:commentRangeStart w:id="65"/>
      <w:r w:rsidR="007429CE">
        <w:rPr>
          <w:rFonts w:ascii="Times New Roman" w:hAnsi="Times New Roman" w:cs="Times New Roman"/>
        </w:rPr>
        <w:t>jurisdiction</w:t>
      </w:r>
      <w:commentRangeEnd w:id="65"/>
      <w:r w:rsidR="00805635">
        <w:rPr>
          <w:rStyle w:val="CommentReference"/>
        </w:rPr>
        <w:commentReference w:id="65"/>
      </w:r>
      <w:r w:rsidR="007429CE">
        <w:rPr>
          <w:rFonts w:ascii="Times New Roman" w:hAnsi="Times New Roman" w:cs="Times New Roman"/>
        </w:rPr>
        <w:t xml:space="preserve"> </w:t>
      </w:r>
      <w:commentRangeStart w:id="66"/>
      <w:commentRangeEnd w:id="66"/>
      <w:r w:rsidR="0010104D">
        <w:rPr>
          <w:rStyle w:val="CommentReference"/>
        </w:rPr>
        <w:commentReference w:id="66"/>
      </w:r>
      <w:r w:rsidR="00CA55DA">
        <w:rPr>
          <w:rFonts w:ascii="Times New Roman" w:hAnsi="Times New Roman" w:cs="Times New Roman"/>
        </w:rPr>
        <w:t xml:space="preserve">in </w:t>
      </w:r>
      <w:r w:rsidR="00EA7C42">
        <w:rPr>
          <w:rFonts w:ascii="Times New Roman" w:hAnsi="Times New Roman" w:cs="Times New Roman"/>
        </w:rPr>
        <w:t>the teaching of their co-official language</w:t>
      </w:r>
      <w:r w:rsidR="00CA55DA">
        <w:rPr>
          <w:rFonts w:ascii="Times New Roman" w:hAnsi="Times New Roman" w:cs="Times New Roman"/>
        </w:rPr>
        <w:t>s</w:t>
      </w:r>
      <w:del w:id="67" w:author="Alejandro Andreas Jaume Losa" w:date="2024-02-13T12:11:00Z">
        <w:r w:rsidR="00CA55DA" w:rsidDel="007037A1">
          <w:rPr>
            <w:rFonts w:ascii="Times New Roman" w:hAnsi="Times New Roman" w:cs="Times New Roman"/>
          </w:rPr>
          <w:delText>, as stated in</w:delText>
        </w:r>
      </w:del>
      <w:r w:rsidR="00CA55DA">
        <w:rPr>
          <w:rFonts w:ascii="Times New Roman" w:hAnsi="Times New Roman" w:cs="Times New Roman"/>
        </w:rPr>
        <w:t xml:space="preserve"> </w:t>
      </w:r>
      <w:ins w:id="68" w:author="Alejandro Andreas Jaume Losa" w:date="2024-02-13T12:11:00Z">
        <w:r>
          <w:rPr>
            <w:rFonts w:ascii="Times New Roman" w:hAnsi="Times New Roman" w:cs="Times New Roman"/>
          </w:rPr>
          <w:t>(</w:t>
        </w:r>
      </w:ins>
      <w:r w:rsidR="00CA55DA">
        <w:rPr>
          <w:rFonts w:ascii="Times New Roman" w:hAnsi="Times New Roman" w:cs="Times New Roman"/>
        </w:rPr>
        <w:t>Art</w:t>
      </w:r>
      <w:ins w:id="69" w:author="Alejandro Andreas Jaume Losa" w:date="2024-02-13T12:11:00Z">
        <w:r>
          <w:rPr>
            <w:rFonts w:ascii="Times New Roman" w:hAnsi="Times New Roman" w:cs="Times New Roman"/>
          </w:rPr>
          <w:t>.</w:t>
        </w:r>
      </w:ins>
      <w:del w:id="70" w:author="Alejandro Andreas Jaume Losa" w:date="2024-02-13T12:11:00Z">
        <w:r w:rsidR="00CA55DA" w:rsidDel="007037A1">
          <w:rPr>
            <w:rFonts w:ascii="Times New Roman" w:hAnsi="Times New Roman" w:cs="Times New Roman"/>
          </w:rPr>
          <w:delText>icle</w:delText>
        </w:r>
      </w:del>
      <w:r w:rsidR="00CA55DA">
        <w:rPr>
          <w:rFonts w:ascii="Times New Roman" w:hAnsi="Times New Roman" w:cs="Times New Roman"/>
        </w:rPr>
        <w:t xml:space="preserve"> 148.1.17</w:t>
      </w:r>
      <w:ins w:id="71" w:author="Alejandro Andreas Jaume Losa" w:date="2024-02-13T12:11:00Z">
        <w:r>
          <w:rPr>
            <w:rFonts w:ascii="Times New Roman" w:hAnsi="Times New Roman" w:cs="Times New Roman"/>
          </w:rPr>
          <w:t xml:space="preserve">). </w:t>
        </w:r>
      </w:ins>
      <w:del w:id="72" w:author="Alejandro Andreas Jaume Losa" w:date="2024-02-13T12:11:00Z">
        <w:r w:rsidR="00CA55DA" w:rsidDel="007037A1">
          <w:rPr>
            <w:rFonts w:ascii="Times New Roman" w:hAnsi="Times New Roman" w:cs="Times New Roman"/>
          </w:rPr>
          <w:delText xml:space="preserve">: </w:delText>
        </w:r>
        <w:r w:rsidR="00B6388E" w:rsidDel="007037A1">
          <w:rPr>
            <w:rFonts w:ascii="Times New Roman" w:hAnsi="Times New Roman" w:cs="Times New Roman"/>
          </w:rPr>
          <w:delText>“</w:delText>
        </w:r>
        <w:r w:rsidR="0084007B" w:rsidRPr="00B6388E" w:rsidDel="007037A1">
          <w:rPr>
            <w:rFonts w:ascii="Times New Roman" w:hAnsi="Times New Roman" w:cs="Times New Roman"/>
          </w:rPr>
          <w:delText xml:space="preserve">The Autonomous Communities may assume competences in the following areas: [...] </w:delText>
        </w:r>
        <w:r w:rsidR="0084007B" w:rsidRPr="0084007B" w:rsidDel="007037A1">
          <w:rPr>
            <w:rFonts w:ascii="Times New Roman" w:hAnsi="Times New Roman" w:cs="Times New Roman"/>
          </w:rPr>
          <w:delText>The promotion of culture, research and, where appropriate, the teaching of the language of the Autonomous Community</w:delText>
        </w:r>
        <w:r w:rsidR="00B6388E" w:rsidDel="007037A1">
          <w:rPr>
            <w:rFonts w:ascii="Times New Roman" w:hAnsi="Times New Roman" w:cs="Times New Roman"/>
          </w:rPr>
          <w:delText>”</w:delText>
        </w:r>
        <w:r w:rsidR="0084007B" w:rsidDel="007037A1">
          <w:rPr>
            <w:rFonts w:ascii="Times New Roman" w:hAnsi="Times New Roman" w:cs="Times New Roman"/>
          </w:rPr>
          <w:delText xml:space="preserve">. </w:delText>
        </w:r>
      </w:del>
      <w:r w:rsidR="0084007B">
        <w:rPr>
          <w:rFonts w:ascii="Times New Roman" w:hAnsi="Times New Roman" w:cs="Times New Roman"/>
        </w:rPr>
        <w:t>Th</w:t>
      </w:r>
      <w:ins w:id="73" w:author="Alejandro Andreas Jaume Losa" w:date="2024-02-13T12:11:00Z">
        <w:r>
          <w:rPr>
            <w:rFonts w:ascii="Times New Roman" w:hAnsi="Times New Roman" w:cs="Times New Roman"/>
          </w:rPr>
          <w:t xml:space="preserve">is </w:t>
        </w:r>
      </w:ins>
      <w:del w:id="74" w:author="Alejandro Andreas Jaume Losa" w:date="2024-02-13T12:11:00Z">
        <w:r w:rsidR="0041355A" w:rsidDel="007037A1">
          <w:rPr>
            <w:rFonts w:ascii="Times New Roman" w:hAnsi="Times New Roman" w:cs="Times New Roman"/>
          </w:rPr>
          <w:delText xml:space="preserve">e latter </w:delText>
        </w:r>
      </w:del>
      <w:r w:rsidR="0041355A">
        <w:rPr>
          <w:rFonts w:ascii="Times New Roman" w:hAnsi="Times New Roman" w:cs="Times New Roman"/>
        </w:rPr>
        <w:t>was</w:t>
      </w:r>
      <w:ins w:id="75" w:author="Alejandro Andreas Jaume Losa" w:date="2024-02-13T12:11:00Z">
        <w:r>
          <w:rPr>
            <w:rFonts w:ascii="Times New Roman" w:hAnsi="Times New Roman" w:cs="Times New Roman"/>
          </w:rPr>
          <w:t xml:space="preserve"> </w:t>
        </w:r>
      </w:ins>
      <w:del w:id="76" w:author="Alejandro Andreas Jaume Losa" w:date="2024-02-13T12:11:00Z">
        <w:r w:rsidR="0041355A" w:rsidDel="007037A1">
          <w:rPr>
            <w:rFonts w:ascii="Times New Roman" w:hAnsi="Times New Roman" w:cs="Times New Roman"/>
          </w:rPr>
          <w:delText xml:space="preserve"> </w:delText>
        </w:r>
      </w:del>
      <w:r w:rsidR="0041355A">
        <w:rPr>
          <w:rFonts w:ascii="Times New Roman" w:hAnsi="Times New Roman" w:cs="Times New Roman"/>
        </w:rPr>
        <w:t xml:space="preserve">of particular relevance, since it gave the </w:t>
      </w:r>
      <w:del w:id="77" w:author="Alejandro Andreas Jaume Losa" w:date="2024-02-13T12:11:00Z">
        <w:r w:rsidR="0041355A" w:rsidDel="007037A1">
          <w:rPr>
            <w:rFonts w:ascii="Times New Roman" w:hAnsi="Times New Roman" w:cs="Times New Roman"/>
          </w:rPr>
          <w:delText xml:space="preserve">future </w:delText>
        </w:r>
      </w:del>
      <w:r w:rsidR="0041355A">
        <w:rPr>
          <w:rFonts w:ascii="Times New Roman" w:hAnsi="Times New Roman" w:cs="Times New Roman"/>
        </w:rPr>
        <w:t>Government of the Balearic Islands the capacity to implement the teaching of Catalan</w:t>
      </w:r>
      <w:r w:rsidR="0010104D">
        <w:rPr>
          <w:rFonts w:ascii="Times New Roman" w:hAnsi="Times New Roman" w:cs="Times New Roman"/>
        </w:rPr>
        <w:t>, impacting</w:t>
      </w:r>
      <w:r w:rsidR="0041355A">
        <w:rPr>
          <w:rFonts w:ascii="Times New Roman" w:hAnsi="Times New Roman" w:cs="Times New Roman"/>
        </w:rPr>
        <w:t xml:space="preserve"> not only the linguistic panorama of the island</w:t>
      </w:r>
      <w:r w:rsidR="00B5015B">
        <w:rPr>
          <w:rFonts w:ascii="Times New Roman" w:hAnsi="Times New Roman" w:cs="Times New Roman"/>
        </w:rPr>
        <w:t>s</w:t>
      </w:r>
      <w:r w:rsidR="0041355A">
        <w:rPr>
          <w:rFonts w:ascii="Times New Roman" w:hAnsi="Times New Roman" w:cs="Times New Roman"/>
        </w:rPr>
        <w:t xml:space="preserve">, but also the status that this language had </w:t>
      </w:r>
      <w:r w:rsidR="0010104D">
        <w:rPr>
          <w:rFonts w:ascii="Times New Roman" w:hAnsi="Times New Roman" w:cs="Times New Roman"/>
        </w:rPr>
        <w:t>up to that point</w:t>
      </w:r>
      <w:r w:rsidR="0041355A">
        <w:rPr>
          <w:rFonts w:ascii="Times New Roman" w:hAnsi="Times New Roman" w:cs="Times New Roman"/>
        </w:rPr>
        <w:t xml:space="preserve">. Consequently, </w:t>
      </w:r>
      <w:r w:rsidR="00B5015B">
        <w:rPr>
          <w:rFonts w:ascii="Times New Roman" w:hAnsi="Times New Roman" w:cs="Times New Roman"/>
        </w:rPr>
        <w:t xml:space="preserve">education became </w:t>
      </w:r>
      <w:r w:rsidR="00E42010">
        <w:rPr>
          <w:rFonts w:ascii="Times New Roman" w:hAnsi="Times New Roman" w:cs="Times New Roman"/>
        </w:rPr>
        <w:t>one of the most important</w:t>
      </w:r>
      <w:r w:rsidR="00B5015B">
        <w:rPr>
          <w:rFonts w:ascii="Times New Roman" w:hAnsi="Times New Roman" w:cs="Times New Roman"/>
        </w:rPr>
        <w:t xml:space="preserve"> tool</w:t>
      </w:r>
      <w:r w:rsidR="00E42010">
        <w:rPr>
          <w:rFonts w:ascii="Times New Roman" w:hAnsi="Times New Roman" w:cs="Times New Roman"/>
        </w:rPr>
        <w:t>s</w:t>
      </w:r>
      <w:r w:rsidR="00B5015B">
        <w:rPr>
          <w:rFonts w:ascii="Times New Roman" w:hAnsi="Times New Roman" w:cs="Times New Roman"/>
        </w:rPr>
        <w:t xml:space="preserve"> </w:t>
      </w:r>
      <w:r w:rsidR="0010104D">
        <w:rPr>
          <w:rFonts w:ascii="Times New Roman" w:hAnsi="Times New Roman" w:cs="Times New Roman"/>
        </w:rPr>
        <w:t>in ending</w:t>
      </w:r>
      <w:r w:rsidR="007429CE">
        <w:rPr>
          <w:rFonts w:ascii="Times New Roman" w:hAnsi="Times New Roman" w:cs="Times New Roman"/>
        </w:rPr>
        <w:t xml:space="preserve"> </w:t>
      </w:r>
      <w:r w:rsidR="00B5015B">
        <w:rPr>
          <w:rFonts w:ascii="Times New Roman" w:hAnsi="Times New Roman" w:cs="Times New Roman"/>
        </w:rPr>
        <w:t>the situation of diglossia and linguistic substitution in the archipelago.</w:t>
      </w:r>
    </w:p>
    <w:p w14:paraId="13262AFA" w14:textId="77777777" w:rsidR="007037A1" w:rsidRDefault="007037A1" w:rsidP="00F87982">
      <w:pPr>
        <w:spacing w:line="480" w:lineRule="auto"/>
        <w:jc w:val="both"/>
        <w:rPr>
          <w:ins w:id="78" w:author="Alejandro Andreas Jaume Losa" w:date="2024-02-13T12:16:00Z"/>
          <w:rFonts w:ascii="Times New Roman" w:hAnsi="Times New Roman" w:cs="Times New Roman"/>
        </w:rPr>
        <w:pPrChange w:id="79" w:author="Alejandro Andreas Jaume Losa" w:date="2024-03-09T11:04:00Z">
          <w:pPr>
            <w:spacing w:line="480" w:lineRule="auto"/>
            <w:ind w:firstLine="720"/>
            <w:jc w:val="both"/>
          </w:pPr>
        </w:pPrChange>
      </w:pPr>
    </w:p>
    <w:p w14:paraId="20C8DFEC" w14:textId="00442F45" w:rsidR="00E42010" w:rsidDel="007037A1" w:rsidRDefault="003D0EB8">
      <w:pPr>
        <w:spacing w:line="480" w:lineRule="auto"/>
        <w:ind w:firstLine="720"/>
        <w:jc w:val="both"/>
        <w:rPr>
          <w:del w:id="80" w:author="Alejandro Andreas Jaume Losa" w:date="2024-02-13T12:27:00Z"/>
          <w:rFonts w:ascii="Times New Roman" w:hAnsi="Times New Roman" w:cs="Times New Roman"/>
        </w:rPr>
      </w:pPr>
      <w:r>
        <w:rPr>
          <w:rFonts w:ascii="Times New Roman" w:hAnsi="Times New Roman" w:cs="Times New Roman"/>
        </w:rPr>
        <w:t>The second document</w:t>
      </w:r>
      <w:ins w:id="81" w:author="Alejandro Andreas Jaume Losa" w:date="2024-02-13T12:19:00Z">
        <w:r w:rsidR="007037A1">
          <w:rPr>
            <w:rFonts w:ascii="Times New Roman" w:hAnsi="Times New Roman" w:cs="Times New Roman"/>
          </w:rPr>
          <w:t xml:space="preserve"> is</w:t>
        </w:r>
      </w:ins>
      <w:del w:id="82" w:author="Alejandro Andreas Jaume Losa" w:date="2024-02-13T12:19:00Z">
        <w:r w:rsidDel="007037A1">
          <w:rPr>
            <w:rFonts w:ascii="Times New Roman" w:hAnsi="Times New Roman" w:cs="Times New Roman"/>
          </w:rPr>
          <w:delText>, the</w:delText>
        </w:r>
      </w:del>
      <w:r>
        <w:rPr>
          <w:rFonts w:ascii="Times New Roman" w:hAnsi="Times New Roman" w:cs="Times New Roman"/>
        </w:rPr>
        <w:t xml:space="preserve"> </w:t>
      </w:r>
      <w:r w:rsidRPr="007037A1">
        <w:rPr>
          <w:rFonts w:ascii="Times New Roman" w:hAnsi="Times New Roman" w:cs="Times New Roman"/>
          <w:i/>
          <w:iCs/>
          <w:rPrChange w:id="83" w:author="Alejandro Andreas Jaume Losa" w:date="2024-02-13T12:19:00Z">
            <w:rPr>
              <w:rFonts w:ascii="Times New Roman" w:hAnsi="Times New Roman" w:cs="Times New Roman"/>
            </w:rPr>
          </w:rPrChange>
        </w:rPr>
        <w:t>Statute of Autonomy of the Balearic Islands</w:t>
      </w:r>
      <w:ins w:id="84" w:author="Alejandro Andreas Jaume Losa" w:date="2024-02-13T12:19:00Z">
        <w:r w:rsidR="007037A1">
          <w:rPr>
            <w:rFonts w:ascii="Times New Roman" w:hAnsi="Times New Roman" w:cs="Times New Roman"/>
          </w:rPr>
          <w:t xml:space="preserve"> (1983)</w:t>
        </w:r>
      </w:ins>
      <w:ins w:id="85" w:author="Alejandro Andreas Jaume Losa" w:date="2024-02-13T12:20:00Z">
        <w:r w:rsidR="007037A1">
          <w:rPr>
            <w:rFonts w:ascii="Times New Roman" w:hAnsi="Times New Roman" w:cs="Times New Roman"/>
          </w:rPr>
          <w:t xml:space="preserve">, which </w:t>
        </w:r>
      </w:ins>
      <w:del w:id="86" w:author="Alejandro Andreas Jaume Losa" w:date="2024-02-13T12:20:00Z">
        <w:r w:rsidDel="007037A1">
          <w:rPr>
            <w:rFonts w:ascii="Times New Roman" w:hAnsi="Times New Roman" w:cs="Times New Roman"/>
          </w:rPr>
          <w:delText xml:space="preserve">, was </w:delText>
        </w:r>
        <w:r w:rsidR="006529E5" w:rsidDel="007037A1">
          <w:rPr>
            <w:rFonts w:ascii="Times New Roman" w:hAnsi="Times New Roman" w:cs="Times New Roman"/>
          </w:rPr>
          <w:delText>passed</w:delText>
        </w:r>
        <w:r w:rsidDel="007037A1">
          <w:rPr>
            <w:rFonts w:ascii="Times New Roman" w:hAnsi="Times New Roman" w:cs="Times New Roman"/>
          </w:rPr>
          <w:delText xml:space="preserve"> five years after the approval of the Spanish Constitution and </w:delText>
        </w:r>
      </w:del>
      <w:r>
        <w:rPr>
          <w:rFonts w:ascii="Times New Roman" w:hAnsi="Times New Roman" w:cs="Times New Roman"/>
        </w:rPr>
        <w:t>led to the establishment of a system of self-government</w:t>
      </w:r>
      <w:r w:rsidR="00CF58DB">
        <w:rPr>
          <w:rFonts w:ascii="Times New Roman" w:hAnsi="Times New Roman" w:cs="Times New Roman"/>
        </w:rPr>
        <w:t xml:space="preserve"> in the region</w:t>
      </w:r>
      <w:r>
        <w:rPr>
          <w:rFonts w:ascii="Times New Roman" w:hAnsi="Times New Roman" w:cs="Times New Roman"/>
        </w:rPr>
        <w:t>.</w:t>
      </w:r>
      <w:r w:rsidR="001C691B">
        <w:rPr>
          <w:rFonts w:ascii="Times New Roman" w:hAnsi="Times New Roman" w:cs="Times New Roman"/>
        </w:rPr>
        <w:t xml:space="preserve"> One of the most important aspects of this document in terms of language was the recognition of Catalan as the archipelago’s own language and </w:t>
      </w:r>
      <w:r w:rsidR="00C24AA2">
        <w:rPr>
          <w:rFonts w:ascii="Times New Roman" w:hAnsi="Times New Roman" w:cs="Times New Roman"/>
        </w:rPr>
        <w:t>its status as co-official with Spanish</w:t>
      </w:r>
      <w:ins w:id="87" w:author="Alejandro Andreas Jaume Losa" w:date="2024-02-13T12:26:00Z">
        <w:r w:rsidR="007037A1">
          <w:rPr>
            <w:rFonts w:ascii="Times New Roman" w:hAnsi="Times New Roman" w:cs="Times New Roman"/>
          </w:rPr>
          <w:t xml:space="preserve"> (</w:t>
        </w:r>
      </w:ins>
      <w:del w:id="88" w:author="Alejandro Andreas Jaume Losa" w:date="2024-02-13T12:26:00Z">
        <w:r w:rsidR="001C691B" w:rsidDel="007037A1">
          <w:rPr>
            <w:rFonts w:ascii="Times New Roman" w:hAnsi="Times New Roman" w:cs="Times New Roman"/>
          </w:rPr>
          <w:delText xml:space="preserve">, as stated in </w:delText>
        </w:r>
      </w:del>
      <w:r w:rsidR="001C691B">
        <w:rPr>
          <w:rFonts w:ascii="Times New Roman" w:hAnsi="Times New Roman" w:cs="Times New Roman"/>
        </w:rPr>
        <w:t>Art</w:t>
      </w:r>
      <w:ins w:id="89" w:author="Alejandro Andreas Jaume Losa" w:date="2024-02-13T12:27:00Z">
        <w:r w:rsidR="007037A1">
          <w:rPr>
            <w:rFonts w:ascii="Times New Roman" w:hAnsi="Times New Roman" w:cs="Times New Roman"/>
          </w:rPr>
          <w:t>.</w:t>
        </w:r>
      </w:ins>
      <w:del w:id="90" w:author="Alejandro Andreas Jaume Losa" w:date="2024-02-13T12:27:00Z">
        <w:r w:rsidR="001C691B" w:rsidDel="007037A1">
          <w:rPr>
            <w:rFonts w:ascii="Times New Roman" w:hAnsi="Times New Roman" w:cs="Times New Roman"/>
          </w:rPr>
          <w:delText>icle</w:delText>
        </w:r>
      </w:del>
      <w:r w:rsidR="001C691B">
        <w:rPr>
          <w:rFonts w:ascii="Times New Roman" w:hAnsi="Times New Roman" w:cs="Times New Roman"/>
        </w:rPr>
        <w:t xml:space="preserve"> 4.1</w:t>
      </w:r>
      <w:ins w:id="91" w:author="Alejandro Andreas Jaume Losa" w:date="2024-02-13T12:27:00Z">
        <w:r w:rsidR="007037A1">
          <w:rPr>
            <w:rFonts w:ascii="Times New Roman" w:hAnsi="Times New Roman" w:cs="Times New Roman"/>
          </w:rPr>
          <w:t>).</w:t>
        </w:r>
      </w:ins>
      <w:del w:id="92" w:author="Alejandro Andreas Jaume Losa" w:date="2024-02-13T12:26:00Z">
        <w:r w:rsidR="001C691B" w:rsidDel="007037A1">
          <w:rPr>
            <w:rFonts w:ascii="Times New Roman" w:hAnsi="Times New Roman" w:cs="Times New Roman"/>
          </w:rPr>
          <w:delText>.</w:delText>
        </w:r>
      </w:del>
      <w:r w:rsidR="001C691B">
        <w:rPr>
          <w:rFonts w:ascii="Times New Roman" w:hAnsi="Times New Roman" w:cs="Times New Roman"/>
        </w:rPr>
        <w:t xml:space="preserve"> </w:t>
      </w:r>
      <w:r w:rsidR="00C24AA2">
        <w:rPr>
          <w:rFonts w:ascii="Times New Roman" w:hAnsi="Times New Roman" w:cs="Times New Roman"/>
        </w:rPr>
        <w:t>Importantly, it also declared that</w:t>
      </w:r>
      <w:r w:rsidR="001C691B">
        <w:rPr>
          <w:rFonts w:ascii="Times New Roman" w:hAnsi="Times New Roman" w:cs="Times New Roman"/>
        </w:rPr>
        <w:t xml:space="preserve"> every citizen had the right to use the language and </w:t>
      </w:r>
      <w:r w:rsidR="00C24AA2">
        <w:rPr>
          <w:rFonts w:ascii="Times New Roman" w:hAnsi="Times New Roman" w:cs="Times New Roman"/>
        </w:rPr>
        <w:t>prohibited discrimination on linguistic grounds</w:t>
      </w:r>
      <w:r w:rsidR="001C691B">
        <w:rPr>
          <w:rFonts w:ascii="Times New Roman" w:hAnsi="Times New Roman" w:cs="Times New Roman"/>
        </w:rPr>
        <w:t xml:space="preserve"> </w:t>
      </w:r>
      <w:r w:rsidR="001C691B">
        <w:rPr>
          <w:rFonts w:ascii="Times New Roman" w:hAnsi="Times New Roman" w:cs="Times New Roman"/>
        </w:rPr>
        <w:lastRenderedPageBreak/>
        <w:t>(Art</w:t>
      </w:r>
      <w:ins w:id="93" w:author="Alejandro Andreas Jaume Losa" w:date="2024-02-13T12:27:00Z">
        <w:r w:rsidR="007037A1">
          <w:rPr>
            <w:rFonts w:ascii="Times New Roman" w:hAnsi="Times New Roman" w:cs="Times New Roman"/>
          </w:rPr>
          <w:t>.</w:t>
        </w:r>
      </w:ins>
      <w:del w:id="94" w:author="Alejandro Andreas Jaume Losa" w:date="2024-02-13T12:27:00Z">
        <w:r w:rsidR="001C691B" w:rsidDel="007037A1">
          <w:rPr>
            <w:rFonts w:ascii="Times New Roman" w:hAnsi="Times New Roman" w:cs="Times New Roman"/>
          </w:rPr>
          <w:delText>icle</w:delText>
        </w:r>
      </w:del>
      <w:r w:rsidR="001C691B">
        <w:rPr>
          <w:rFonts w:ascii="Times New Roman" w:hAnsi="Times New Roman" w:cs="Times New Roman"/>
        </w:rPr>
        <w:t xml:space="preserve"> 4.2)</w:t>
      </w:r>
      <w:ins w:id="95" w:author="Alejandro Andreas Jaume Losa" w:date="2024-02-13T12:27:00Z">
        <w:r w:rsidR="007037A1">
          <w:rPr>
            <w:rFonts w:ascii="Times New Roman" w:hAnsi="Times New Roman" w:cs="Times New Roman"/>
          </w:rPr>
          <w:t xml:space="preserve">. </w:t>
        </w:r>
      </w:ins>
      <w:del w:id="96" w:author="Alejandro Andreas Jaume Losa" w:date="2024-02-13T12:27:00Z">
        <w:r w:rsidR="001C691B" w:rsidDel="007037A1">
          <w:rPr>
            <w:rFonts w:ascii="Times New Roman" w:hAnsi="Times New Roman" w:cs="Times New Roman"/>
          </w:rPr>
          <w:delText xml:space="preserve">. </w:delText>
        </w:r>
      </w:del>
      <w:r w:rsidR="001C691B">
        <w:rPr>
          <w:rFonts w:ascii="Times New Roman" w:hAnsi="Times New Roman" w:cs="Times New Roman"/>
        </w:rPr>
        <w:t xml:space="preserve">However, of special relevance was the Article 4.3, </w:t>
      </w:r>
      <w:del w:id="97" w:author="Alejandro Andreas Jaume Losa" w:date="2024-02-13T12:27:00Z">
        <w:r w:rsidR="001C691B" w:rsidDel="007037A1">
          <w:rPr>
            <w:rFonts w:ascii="Times New Roman" w:hAnsi="Times New Roman" w:cs="Times New Roman"/>
          </w:rPr>
          <w:delText>which stated that:</w:delText>
        </w:r>
      </w:del>
    </w:p>
    <w:p w14:paraId="6F6423A4" w14:textId="28FDD094" w:rsidR="001C691B" w:rsidDel="007037A1" w:rsidRDefault="001C691B">
      <w:pPr>
        <w:spacing w:line="480" w:lineRule="auto"/>
        <w:ind w:firstLine="720"/>
        <w:jc w:val="both"/>
        <w:rPr>
          <w:del w:id="98" w:author="Alejandro Andreas Jaume Losa" w:date="2024-02-13T12:27:00Z"/>
          <w:rFonts w:ascii="Times New Roman" w:hAnsi="Times New Roman" w:cs="Times New Roman"/>
        </w:rPr>
        <w:pPrChange w:id="99" w:author="Alejandro Andreas Jaume Losa" w:date="2024-02-13T12:41:00Z">
          <w:pPr>
            <w:spacing w:line="480" w:lineRule="auto"/>
            <w:ind w:left="720"/>
            <w:jc w:val="both"/>
          </w:pPr>
        </w:pPrChange>
      </w:pPr>
      <w:del w:id="100" w:author="Alejandro Andreas Jaume Losa" w:date="2024-02-13T12:27:00Z">
        <w:r w:rsidRPr="001C691B" w:rsidDel="007037A1">
          <w:rPr>
            <w:rFonts w:ascii="Times New Roman" w:hAnsi="Times New Roman" w:cs="Times New Roman"/>
          </w:rPr>
          <w:delText>The institutions of the Balearic Islands will guarantee the normal and official use of the two languages, will take the necessary measures to ensure their knowledge and will create the conditions to achieve full equality in the two languages in terms of the rights of the citizens of the Balearic Islands</w:delText>
        </w:r>
        <w:r w:rsidR="00665F66" w:rsidDel="007037A1">
          <w:rPr>
            <w:rFonts w:ascii="Times New Roman" w:hAnsi="Times New Roman" w:cs="Times New Roman"/>
          </w:rPr>
          <w:delText xml:space="preserve"> (Article 4.3)</w:delText>
        </w:r>
      </w:del>
    </w:p>
    <w:p w14:paraId="775AD2B8" w14:textId="106E58BC" w:rsidR="00B5015B" w:rsidRPr="00B6388E" w:rsidDel="007037A1" w:rsidRDefault="00FD2BCE">
      <w:pPr>
        <w:spacing w:line="480" w:lineRule="auto"/>
        <w:ind w:firstLine="720"/>
        <w:jc w:val="both"/>
        <w:rPr>
          <w:del w:id="101" w:author="Alejandro Andreas Jaume Losa" w:date="2024-02-13T12:35:00Z"/>
          <w:rFonts w:ascii="Times New Roman" w:hAnsi="Times New Roman" w:cs="Times New Roman"/>
        </w:rPr>
      </w:pPr>
      <w:del w:id="102" w:author="Alejandro Andreas Jaume Losa" w:date="2024-02-13T12:27:00Z">
        <w:r w:rsidDel="007037A1">
          <w:rPr>
            <w:rFonts w:ascii="Times New Roman" w:hAnsi="Times New Roman" w:cs="Times New Roman"/>
          </w:rPr>
          <w:delText>In this paragraph, the</w:delText>
        </w:r>
      </w:del>
      <w:ins w:id="103" w:author="Alejandro Andreas Jaume Losa" w:date="2024-02-13T12:27:00Z">
        <w:r w:rsidR="007037A1">
          <w:rPr>
            <w:rFonts w:ascii="Times New Roman" w:hAnsi="Times New Roman" w:cs="Times New Roman"/>
          </w:rPr>
          <w:t>which committed the</w:t>
        </w:r>
      </w:ins>
      <w:r>
        <w:rPr>
          <w:rFonts w:ascii="Times New Roman" w:hAnsi="Times New Roman" w:cs="Times New Roman"/>
        </w:rPr>
        <w:t xml:space="preserve"> Government committed to taking all the necessary steps to reach equality between both languages in all domains, but especially to ensure that every citizen in the Balearic Islands had knowledge of both languages</w:t>
      </w:r>
      <w:r w:rsidR="00AE50D6">
        <w:rPr>
          <w:rFonts w:ascii="Times New Roman" w:hAnsi="Times New Roman" w:cs="Times New Roman"/>
        </w:rPr>
        <w:t xml:space="preserve">. </w:t>
      </w:r>
      <w:del w:id="104" w:author="Alejandro Andreas Jaume Losa" w:date="2024-02-13T12:28:00Z">
        <w:r w:rsidR="00AE50D6" w:rsidDel="007037A1">
          <w:rPr>
            <w:rFonts w:ascii="Times New Roman" w:hAnsi="Times New Roman" w:cs="Times New Roman"/>
          </w:rPr>
          <w:delText>Importantly</w:delText>
        </w:r>
        <w:r w:rsidR="00805635" w:rsidDel="007037A1">
          <w:rPr>
            <w:rFonts w:ascii="Times New Roman" w:hAnsi="Times New Roman" w:cs="Times New Roman"/>
          </w:rPr>
          <w:delText>,</w:delText>
        </w:r>
        <w:r w:rsidDel="007037A1">
          <w:rPr>
            <w:rFonts w:ascii="Times New Roman" w:hAnsi="Times New Roman" w:cs="Times New Roman"/>
          </w:rPr>
          <w:delText xml:space="preserve"> </w:delText>
        </w:r>
      </w:del>
      <w:ins w:id="105" w:author="Alejandro Andreas Jaume Losa" w:date="2024-02-13T12:28:00Z">
        <w:r w:rsidR="007037A1">
          <w:rPr>
            <w:rFonts w:ascii="Times New Roman" w:hAnsi="Times New Roman" w:cs="Times New Roman"/>
          </w:rPr>
          <w:t>T</w:t>
        </w:r>
      </w:ins>
      <w:del w:id="106" w:author="Alejandro Andreas Jaume Losa" w:date="2024-02-13T12:28:00Z">
        <w:r w:rsidR="00AE50D6" w:rsidDel="007037A1">
          <w:rPr>
            <w:rFonts w:ascii="Times New Roman" w:hAnsi="Times New Roman" w:cs="Times New Roman"/>
          </w:rPr>
          <w:delText>t</w:delText>
        </w:r>
      </w:del>
      <w:r w:rsidR="00AE50D6">
        <w:rPr>
          <w:rFonts w:ascii="Times New Roman" w:hAnsi="Times New Roman" w:cs="Times New Roman"/>
        </w:rPr>
        <w:t>his</w:t>
      </w:r>
      <w:r>
        <w:rPr>
          <w:rFonts w:ascii="Times New Roman" w:hAnsi="Times New Roman" w:cs="Times New Roman"/>
        </w:rPr>
        <w:t xml:space="preserve"> implied a </w:t>
      </w:r>
      <w:r w:rsidR="00790344">
        <w:rPr>
          <w:rFonts w:ascii="Times New Roman" w:hAnsi="Times New Roman" w:cs="Times New Roman"/>
        </w:rPr>
        <w:t xml:space="preserve">complete </w:t>
      </w:r>
      <w:r>
        <w:rPr>
          <w:rFonts w:ascii="Times New Roman" w:hAnsi="Times New Roman" w:cs="Times New Roman"/>
        </w:rPr>
        <w:t>renovation of the education</w:t>
      </w:r>
      <w:r w:rsidR="00AE50D6">
        <w:rPr>
          <w:rFonts w:ascii="Times New Roman" w:hAnsi="Times New Roman" w:cs="Times New Roman"/>
        </w:rPr>
        <w:t>al</w:t>
      </w:r>
      <w:r>
        <w:rPr>
          <w:rFonts w:ascii="Times New Roman" w:hAnsi="Times New Roman" w:cs="Times New Roman"/>
        </w:rPr>
        <w:t xml:space="preserve"> system</w:t>
      </w:r>
      <w:ins w:id="107" w:author="Alejandro Andreas Jaume Losa" w:date="2024-02-13T12:28:00Z">
        <w:r w:rsidR="007037A1">
          <w:rPr>
            <w:rFonts w:ascii="Times New Roman" w:hAnsi="Times New Roman" w:cs="Times New Roman"/>
          </w:rPr>
          <w:t xml:space="preserve"> </w:t>
        </w:r>
      </w:ins>
      <w:ins w:id="108" w:author="Alejandro Andreas Jaume Losa" w:date="2024-02-13T12:29:00Z">
        <w:r w:rsidR="007037A1">
          <w:rPr>
            <w:rFonts w:ascii="Times New Roman" w:hAnsi="Times New Roman" w:cs="Times New Roman"/>
          </w:rPr>
          <w:t xml:space="preserve">and, </w:t>
        </w:r>
      </w:ins>
      <w:del w:id="109" w:author="Alejandro Andreas Jaume Losa" w:date="2024-02-13T12:28:00Z">
        <w:r w:rsidR="00790344" w:rsidDel="007037A1">
          <w:rPr>
            <w:rFonts w:ascii="Times New Roman" w:hAnsi="Times New Roman" w:cs="Times New Roman"/>
          </w:rPr>
          <w:delText>.</w:delText>
        </w:r>
        <w:r w:rsidDel="007037A1">
          <w:rPr>
            <w:rFonts w:ascii="Times New Roman" w:hAnsi="Times New Roman" w:cs="Times New Roman"/>
          </w:rPr>
          <w:delText xml:space="preserve"> </w:delText>
        </w:r>
      </w:del>
      <w:ins w:id="110" w:author="Alejandro Andreas Jaume Losa" w:date="2024-02-13T12:29:00Z">
        <w:r w:rsidR="007037A1">
          <w:rPr>
            <w:rFonts w:ascii="Times New Roman" w:hAnsi="Times New Roman" w:cs="Times New Roman"/>
          </w:rPr>
          <w:t>t</w:t>
        </w:r>
      </w:ins>
      <w:del w:id="111" w:author="Alejandro Andreas Jaume Losa" w:date="2024-02-13T12:29:00Z">
        <w:r w:rsidDel="007037A1">
          <w:rPr>
            <w:rFonts w:ascii="Times New Roman" w:hAnsi="Times New Roman" w:cs="Times New Roman"/>
          </w:rPr>
          <w:delText>T</w:delText>
        </w:r>
      </w:del>
      <w:r>
        <w:rPr>
          <w:rFonts w:ascii="Times New Roman" w:hAnsi="Times New Roman" w:cs="Times New Roman"/>
        </w:rPr>
        <w:t>o</w:t>
      </w:r>
      <w:ins w:id="112" w:author="Alejandro Andreas Jaume Losa" w:date="2024-02-13T12:29:00Z">
        <w:r w:rsidR="007037A1">
          <w:rPr>
            <w:rFonts w:ascii="Times New Roman" w:hAnsi="Times New Roman" w:cs="Times New Roman"/>
          </w:rPr>
          <w:t xml:space="preserve"> </w:t>
        </w:r>
      </w:ins>
      <w:del w:id="113" w:author="Alejandro Andreas Jaume Losa" w:date="2024-02-13T12:29:00Z">
        <w:r w:rsidDel="007037A1">
          <w:rPr>
            <w:rFonts w:ascii="Times New Roman" w:hAnsi="Times New Roman" w:cs="Times New Roman"/>
          </w:rPr>
          <w:delText xml:space="preserve"> </w:delText>
        </w:r>
      </w:del>
      <w:r>
        <w:rPr>
          <w:rFonts w:ascii="Times New Roman" w:hAnsi="Times New Roman" w:cs="Times New Roman"/>
        </w:rPr>
        <w:t xml:space="preserve">do so, the Government granted itself exclusive </w:t>
      </w:r>
      <w:r w:rsidR="007429CE">
        <w:rPr>
          <w:rFonts w:ascii="Times New Roman" w:hAnsi="Times New Roman" w:cs="Times New Roman"/>
        </w:rPr>
        <w:t xml:space="preserve">jurisdiction </w:t>
      </w:r>
      <w:r w:rsidR="00B6388E">
        <w:rPr>
          <w:rFonts w:ascii="Times New Roman" w:hAnsi="Times New Roman" w:cs="Times New Roman"/>
        </w:rPr>
        <w:t>for the teaching of Catalan</w:t>
      </w:r>
      <w:ins w:id="114" w:author="Alejandro Andreas Jaume Losa" w:date="2024-02-13T12:29:00Z">
        <w:r w:rsidR="007037A1">
          <w:rPr>
            <w:rFonts w:ascii="Times New Roman" w:hAnsi="Times New Roman" w:cs="Times New Roman"/>
          </w:rPr>
          <w:t>.</w:t>
        </w:r>
      </w:ins>
      <w:del w:id="115" w:author="Alejandro Andreas Jaume Losa" w:date="2024-02-13T12:29:00Z">
        <w:r w:rsidR="00B6388E" w:rsidDel="007037A1">
          <w:rPr>
            <w:rFonts w:ascii="Times New Roman" w:hAnsi="Times New Roman" w:cs="Times New Roman"/>
          </w:rPr>
          <w:delText>, as stated in Article 35:</w:delText>
        </w:r>
      </w:del>
      <w:ins w:id="116" w:author="Alejandro Andreas Jaume Losa" w:date="2024-02-13T12:35:00Z">
        <w:r w:rsidR="007037A1">
          <w:rPr>
            <w:rFonts w:ascii="Times New Roman" w:hAnsi="Times New Roman" w:cs="Times New Roman"/>
          </w:rPr>
          <w:t xml:space="preserve"> </w:t>
        </w:r>
      </w:ins>
    </w:p>
    <w:p w14:paraId="7881185A" w14:textId="4A59221D" w:rsidR="007429CE" w:rsidDel="007037A1" w:rsidRDefault="00B6388E">
      <w:pPr>
        <w:spacing w:line="480" w:lineRule="auto"/>
        <w:ind w:firstLine="720"/>
        <w:jc w:val="both"/>
        <w:rPr>
          <w:del w:id="117" w:author="Alejandro Andreas Jaume Losa" w:date="2024-02-13T12:28:00Z"/>
          <w:rFonts w:ascii="Times New Roman" w:hAnsi="Times New Roman" w:cs="Times New Roman"/>
        </w:rPr>
        <w:pPrChange w:id="118" w:author="Alejandro Andreas Jaume Losa" w:date="2024-02-13T12:41:00Z">
          <w:pPr>
            <w:spacing w:line="480" w:lineRule="auto"/>
            <w:ind w:left="720"/>
            <w:jc w:val="both"/>
          </w:pPr>
        </w:pPrChange>
      </w:pPr>
      <w:del w:id="119" w:author="Alejandro Andreas Jaume Losa" w:date="2024-02-13T12:28:00Z">
        <w:r w:rsidRPr="00B6388E" w:rsidDel="007037A1">
          <w:rPr>
            <w:rFonts w:ascii="Times New Roman" w:hAnsi="Times New Roman" w:cs="Times New Roman"/>
          </w:rPr>
          <w:delText xml:space="preserve">The Autonomous Community has exclusive competence for the teaching of the Catalan language, </w:delText>
        </w:r>
        <w:r w:rsidDel="007037A1">
          <w:rPr>
            <w:rFonts w:ascii="Times New Roman" w:hAnsi="Times New Roman" w:cs="Times New Roman"/>
          </w:rPr>
          <w:delText xml:space="preserve">the own language of </w:delText>
        </w:r>
        <w:r w:rsidRPr="00B6388E" w:rsidDel="007037A1">
          <w:rPr>
            <w:rFonts w:ascii="Times New Roman" w:hAnsi="Times New Roman" w:cs="Times New Roman"/>
          </w:rPr>
          <w:delText xml:space="preserve">the Balearic Islands, in accordance with the autochthonous literary tradition. To normalize it will be an objective of the public authorities of the Autonomous Community. The insular modalities of the Catalan of </w:delText>
        </w:r>
        <w:r w:rsidR="005C015D" w:rsidDel="007037A1">
          <w:rPr>
            <w:rFonts w:ascii="Times New Roman" w:hAnsi="Times New Roman" w:cs="Times New Roman"/>
          </w:rPr>
          <w:delText>Mallorca</w:delText>
        </w:r>
        <w:r w:rsidRPr="00B6388E" w:rsidDel="007037A1">
          <w:rPr>
            <w:rFonts w:ascii="Times New Roman" w:hAnsi="Times New Roman" w:cs="Times New Roman"/>
          </w:rPr>
          <w:delText xml:space="preserve">, </w:delText>
        </w:r>
        <w:r w:rsidR="005C015D" w:rsidDel="007037A1">
          <w:rPr>
            <w:rFonts w:ascii="Times New Roman" w:hAnsi="Times New Roman" w:cs="Times New Roman"/>
          </w:rPr>
          <w:delText>Menorca</w:delText>
        </w:r>
        <w:r w:rsidRPr="00B6388E" w:rsidDel="007037A1">
          <w:rPr>
            <w:rFonts w:ascii="Times New Roman" w:hAnsi="Times New Roman" w:cs="Times New Roman"/>
          </w:rPr>
          <w:delText xml:space="preserve">, </w:delText>
        </w:r>
        <w:r w:rsidR="005C015D" w:rsidDel="007037A1">
          <w:rPr>
            <w:rFonts w:ascii="Times New Roman" w:hAnsi="Times New Roman" w:cs="Times New Roman"/>
          </w:rPr>
          <w:delText>Eivissa</w:delText>
        </w:r>
        <w:r w:rsidRPr="00B6388E" w:rsidDel="007037A1">
          <w:rPr>
            <w:rFonts w:ascii="Times New Roman" w:hAnsi="Times New Roman" w:cs="Times New Roman"/>
          </w:rPr>
          <w:delText xml:space="preserve"> and Formentera will be the object of study and protection, without prejudice to the unity of the language.</w:delText>
        </w:r>
      </w:del>
    </w:p>
    <w:p w14:paraId="7D580BFB" w14:textId="67777F50" w:rsidR="009A2819" w:rsidDel="007037A1" w:rsidRDefault="007429CE">
      <w:pPr>
        <w:spacing w:line="480" w:lineRule="auto"/>
        <w:ind w:firstLine="720"/>
        <w:jc w:val="both"/>
        <w:rPr>
          <w:del w:id="120" w:author="Alejandro Andreas Jaume Losa" w:date="2024-02-13T12:34:00Z"/>
          <w:rFonts w:ascii="Times New Roman" w:hAnsi="Times New Roman" w:cs="Times New Roman"/>
        </w:rPr>
      </w:pPr>
      <w:r w:rsidRPr="00491025">
        <w:rPr>
          <w:rFonts w:ascii="Times New Roman" w:hAnsi="Times New Roman" w:cs="Times New Roman"/>
        </w:rPr>
        <w:t xml:space="preserve">In addition to the </w:t>
      </w:r>
      <w:r>
        <w:rPr>
          <w:rFonts w:ascii="Times New Roman" w:hAnsi="Times New Roman" w:cs="Times New Roman"/>
        </w:rPr>
        <w:t>teaching</w:t>
      </w:r>
      <w:r w:rsidRPr="00491025">
        <w:rPr>
          <w:rFonts w:ascii="Times New Roman" w:hAnsi="Times New Roman" w:cs="Times New Roman"/>
        </w:rPr>
        <w:t xml:space="preserve"> of Catalan, the </w:t>
      </w:r>
      <w:r>
        <w:rPr>
          <w:rFonts w:ascii="Times New Roman" w:hAnsi="Times New Roman" w:cs="Times New Roman"/>
        </w:rPr>
        <w:t>G</w:t>
      </w:r>
      <w:r w:rsidRPr="00491025">
        <w:rPr>
          <w:rFonts w:ascii="Times New Roman" w:hAnsi="Times New Roman" w:cs="Times New Roman"/>
        </w:rPr>
        <w:t xml:space="preserve">overnment undertook the </w:t>
      </w:r>
      <w:del w:id="121" w:author="Alejandro Andreas Jaume Losa" w:date="2024-02-13T12:40:00Z">
        <w:r w:rsidRPr="00491025" w:rsidDel="007037A1">
          <w:rPr>
            <w:rFonts w:ascii="Times New Roman" w:hAnsi="Times New Roman" w:cs="Times New Roman"/>
          </w:rPr>
          <w:delText xml:space="preserve">challenging </w:delText>
        </w:r>
      </w:del>
      <w:r w:rsidRPr="00491025">
        <w:rPr>
          <w:rFonts w:ascii="Times New Roman" w:hAnsi="Times New Roman" w:cs="Times New Roman"/>
        </w:rPr>
        <w:t>task of fostering the normalization of the language</w:t>
      </w:r>
      <w:ins w:id="122" w:author="Alejandro Andreas Jaume Losa" w:date="2024-02-13T12:34:00Z">
        <w:r w:rsidR="007037A1">
          <w:rPr>
            <w:rFonts w:ascii="Times New Roman" w:hAnsi="Times New Roman" w:cs="Times New Roman"/>
          </w:rPr>
          <w:t xml:space="preserve">, that is, </w:t>
        </w:r>
      </w:ins>
      <w:del w:id="123" w:author="Alejandro Andreas Jaume Losa" w:date="2024-02-13T12:30:00Z">
        <w:r w:rsidRPr="00491025" w:rsidDel="007037A1">
          <w:rPr>
            <w:rFonts w:ascii="Times New Roman" w:hAnsi="Times New Roman" w:cs="Times New Roman"/>
          </w:rPr>
          <w:delText>.</w:delText>
        </w:r>
      </w:del>
      <w:del w:id="124" w:author="Alejandro Andreas Jaume Losa" w:date="2024-02-13T12:32:00Z">
        <w:r w:rsidRPr="00491025" w:rsidDel="007037A1">
          <w:rPr>
            <w:rFonts w:ascii="Times New Roman" w:hAnsi="Times New Roman" w:cs="Times New Roman"/>
          </w:rPr>
          <w:delText xml:space="preserve"> It</w:delText>
        </w:r>
        <w:r w:rsidDel="007037A1">
          <w:rPr>
            <w:rFonts w:ascii="Times New Roman" w:hAnsi="Times New Roman" w:cs="Times New Roman"/>
          </w:rPr>
          <w:delText xml:space="preserve"> i</w:delText>
        </w:r>
        <w:r w:rsidRPr="00491025" w:rsidDel="007037A1">
          <w:rPr>
            <w:rFonts w:ascii="Times New Roman" w:hAnsi="Times New Roman" w:cs="Times New Roman"/>
          </w:rPr>
          <w:delText xml:space="preserve">s worth noting that, within this context, the term </w:delText>
        </w:r>
        <w:r w:rsidDel="007037A1">
          <w:rPr>
            <w:rFonts w:ascii="Times New Roman" w:hAnsi="Times New Roman" w:cs="Times New Roman"/>
          </w:rPr>
          <w:delText>“</w:delText>
        </w:r>
        <w:r w:rsidRPr="00491025" w:rsidDel="007037A1">
          <w:rPr>
            <w:rFonts w:ascii="Times New Roman" w:hAnsi="Times New Roman" w:cs="Times New Roman"/>
          </w:rPr>
          <w:delText>normalization</w:delText>
        </w:r>
        <w:r w:rsidDel="007037A1">
          <w:rPr>
            <w:rFonts w:ascii="Times New Roman" w:hAnsi="Times New Roman" w:cs="Times New Roman"/>
          </w:rPr>
          <w:delText>”</w:delText>
        </w:r>
        <w:r w:rsidRPr="00491025" w:rsidDel="007037A1">
          <w:rPr>
            <w:rFonts w:ascii="Times New Roman" w:hAnsi="Times New Roman" w:cs="Times New Roman"/>
          </w:rPr>
          <w:delText xml:space="preserve"> carries two distinct connotations. </w:delText>
        </w:r>
        <w:r w:rsidDel="007037A1">
          <w:rPr>
            <w:rFonts w:ascii="Times New Roman" w:hAnsi="Times New Roman" w:cs="Times New Roman"/>
          </w:rPr>
          <w:delText>On the one hand</w:delText>
        </w:r>
        <w:r w:rsidRPr="00491025" w:rsidDel="007037A1">
          <w:rPr>
            <w:rFonts w:ascii="Times New Roman" w:hAnsi="Times New Roman" w:cs="Times New Roman"/>
          </w:rPr>
          <w:delText xml:space="preserve">, it can pertain to the establishment of linguistic </w:delText>
        </w:r>
        <w:r w:rsidDel="007037A1">
          <w:rPr>
            <w:rFonts w:ascii="Times New Roman" w:hAnsi="Times New Roman" w:cs="Times New Roman"/>
          </w:rPr>
          <w:delText>“</w:delText>
        </w:r>
        <w:r w:rsidRPr="00491025" w:rsidDel="007037A1">
          <w:rPr>
            <w:rFonts w:ascii="Times New Roman" w:hAnsi="Times New Roman" w:cs="Times New Roman"/>
          </w:rPr>
          <w:delText>norms</w:delText>
        </w:r>
        <w:r w:rsidDel="007037A1">
          <w:rPr>
            <w:rFonts w:ascii="Times New Roman" w:hAnsi="Times New Roman" w:cs="Times New Roman"/>
          </w:rPr>
          <w:delText xml:space="preserve">” </w:delText>
        </w:r>
        <w:r w:rsidRPr="00491025" w:rsidDel="007037A1">
          <w:rPr>
            <w:rFonts w:ascii="Times New Roman" w:hAnsi="Times New Roman" w:cs="Times New Roman"/>
          </w:rPr>
          <w:delText xml:space="preserve">or rules, encompassing aspects such as grammar and orthography. </w:delText>
        </w:r>
        <w:r w:rsidDel="007037A1">
          <w:rPr>
            <w:rFonts w:ascii="Times New Roman" w:hAnsi="Times New Roman" w:cs="Times New Roman"/>
          </w:rPr>
          <w:delText xml:space="preserve">In this regard, we need to keep three aspects in mind. First, Catalan’s </w:delText>
        </w:r>
        <w:r w:rsidR="00805635" w:rsidDel="007037A1">
          <w:rPr>
            <w:rFonts w:ascii="Times New Roman" w:hAnsi="Times New Roman" w:cs="Times New Roman"/>
          </w:rPr>
          <w:delText>previous</w:delText>
        </w:r>
        <w:r w:rsidDel="007037A1">
          <w:rPr>
            <w:rFonts w:ascii="Times New Roman" w:hAnsi="Times New Roman" w:cs="Times New Roman"/>
          </w:rPr>
          <w:delText xml:space="preserve"> process of normalization had taken place between 1913 and 1930,</w:delText>
        </w:r>
      </w:del>
      <w:del w:id="125" w:author="Alejandro Andreas Jaume Losa" w:date="2024-02-13T11:45:00Z">
        <w:r w:rsidDel="007037A1">
          <w:rPr>
            <w:rFonts w:ascii="Times New Roman" w:hAnsi="Times New Roman" w:cs="Times New Roman"/>
          </w:rPr>
          <w:delText xml:space="preserve"> </w:delText>
        </w:r>
        <w:commentRangeStart w:id="126"/>
        <w:r w:rsidDel="007037A1">
          <w:rPr>
            <w:rFonts w:ascii="Times New Roman" w:hAnsi="Times New Roman" w:cs="Times New Roman"/>
          </w:rPr>
          <w:delText xml:space="preserve">which means that its grammar and orthography </w:delText>
        </w:r>
        <w:r w:rsidRPr="00491025" w:rsidDel="007037A1">
          <w:rPr>
            <w:rFonts w:ascii="Times New Roman" w:hAnsi="Times New Roman" w:cs="Times New Roman"/>
            <w:highlight w:val="yellow"/>
          </w:rPr>
          <w:delText>needed to be modernized</w:delText>
        </w:r>
      </w:del>
      <w:del w:id="127" w:author="Alejandro Andreas Jaume Losa" w:date="2024-02-13T12:33:00Z">
        <w:r w:rsidDel="007037A1">
          <w:rPr>
            <w:rFonts w:ascii="Times New Roman" w:hAnsi="Times New Roman" w:cs="Times New Roman"/>
          </w:rPr>
          <w:delText xml:space="preserve">. </w:delText>
        </w:r>
        <w:commentRangeEnd w:id="126"/>
        <w:r w:rsidR="00805635" w:rsidDel="007037A1">
          <w:rPr>
            <w:rStyle w:val="CommentReference"/>
          </w:rPr>
          <w:commentReference w:id="126"/>
        </w:r>
        <w:r w:rsidDel="007037A1">
          <w:rPr>
            <w:rFonts w:ascii="Times New Roman" w:hAnsi="Times New Roman" w:cs="Times New Roman"/>
          </w:rPr>
          <w:delText>Second, the</w:delText>
        </w:r>
        <w:r w:rsidRPr="00491025" w:rsidDel="007037A1">
          <w:rPr>
            <w:rFonts w:ascii="Times New Roman" w:hAnsi="Times New Roman" w:cs="Times New Roman"/>
          </w:rPr>
          <w:delText xml:space="preserve"> teaching and learning of Catalan had been </w:delText>
        </w:r>
        <w:r w:rsidDel="007037A1">
          <w:rPr>
            <w:rFonts w:ascii="Times New Roman" w:hAnsi="Times New Roman" w:cs="Times New Roman"/>
          </w:rPr>
          <w:delText>forbidden</w:delText>
        </w:r>
        <w:r w:rsidRPr="00491025" w:rsidDel="007037A1">
          <w:rPr>
            <w:rFonts w:ascii="Times New Roman" w:hAnsi="Times New Roman" w:cs="Times New Roman"/>
          </w:rPr>
          <w:delText xml:space="preserve"> for four decades</w:delText>
        </w:r>
        <w:r w:rsidDel="007037A1">
          <w:rPr>
            <w:rFonts w:ascii="Times New Roman" w:hAnsi="Times New Roman" w:cs="Times New Roman"/>
          </w:rPr>
          <w:delText xml:space="preserve"> under Franco’s dictatorship</w:delText>
        </w:r>
        <w:r w:rsidRPr="00491025" w:rsidDel="007037A1">
          <w:rPr>
            <w:rFonts w:ascii="Times New Roman" w:hAnsi="Times New Roman" w:cs="Times New Roman"/>
          </w:rPr>
          <w:delText xml:space="preserve">, hindering formal education in the language. </w:delText>
        </w:r>
        <w:r w:rsidDel="007037A1">
          <w:rPr>
            <w:rFonts w:ascii="Times New Roman" w:hAnsi="Times New Roman" w:cs="Times New Roman"/>
          </w:rPr>
          <w:delText>Finally</w:delText>
        </w:r>
        <w:r w:rsidRPr="00491025" w:rsidDel="007037A1">
          <w:rPr>
            <w:rFonts w:ascii="Times New Roman" w:hAnsi="Times New Roman" w:cs="Times New Roman"/>
          </w:rPr>
          <w:delText>, due to Catalan</w:delText>
        </w:r>
        <w:r w:rsidDel="007037A1">
          <w:rPr>
            <w:rFonts w:ascii="Times New Roman" w:hAnsi="Times New Roman" w:cs="Times New Roman"/>
          </w:rPr>
          <w:delText>’</w:delText>
        </w:r>
        <w:r w:rsidRPr="00491025" w:rsidDel="007037A1">
          <w:rPr>
            <w:rFonts w:ascii="Times New Roman" w:hAnsi="Times New Roman" w:cs="Times New Roman"/>
          </w:rPr>
          <w:delText>s subordinate status during this period, it had been significantly influenced by Spanish</w:delText>
        </w:r>
        <w:r w:rsidDel="007037A1">
          <w:rPr>
            <w:rFonts w:ascii="Times New Roman" w:hAnsi="Times New Roman" w:cs="Times New Roman"/>
          </w:rPr>
          <w:delText>. On the other hand, t</w:delText>
        </w:r>
        <w:r w:rsidR="00CD11FF" w:rsidDel="007037A1">
          <w:rPr>
            <w:rFonts w:ascii="Times New Roman" w:hAnsi="Times New Roman" w:cs="Times New Roman"/>
          </w:rPr>
          <w:delText>he word “normalization” also</w:delText>
        </w:r>
      </w:del>
      <w:del w:id="128" w:author="Alejandro Andreas Jaume Losa" w:date="2024-02-13T12:34:00Z">
        <w:r w:rsidR="00CD11FF" w:rsidDel="007037A1">
          <w:rPr>
            <w:rFonts w:ascii="Times New Roman" w:hAnsi="Times New Roman" w:cs="Times New Roman"/>
          </w:rPr>
          <w:delText xml:space="preserve"> referred to the process of </w:delText>
        </w:r>
      </w:del>
      <w:del w:id="129" w:author="Alejandro Andreas Jaume Losa" w:date="2024-02-13T12:41:00Z">
        <w:r w:rsidR="00CD11FF" w:rsidDel="007037A1">
          <w:rPr>
            <w:rFonts w:ascii="Times New Roman" w:hAnsi="Times New Roman" w:cs="Times New Roman"/>
          </w:rPr>
          <w:delText xml:space="preserve">normalizing and </w:delText>
        </w:r>
      </w:del>
      <w:r w:rsidR="00CD11FF">
        <w:rPr>
          <w:rFonts w:ascii="Times New Roman" w:hAnsi="Times New Roman" w:cs="Times New Roman"/>
        </w:rPr>
        <w:t>promoting the use of the language in all contexts</w:t>
      </w:r>
      <w:ins w:id="130" w:author="Alejandro Andreas Jaume Losa" w:date="2024-02-13T12:41:00Z">
        <w:r w:rsidR="007037A1">
          <w:rPr>
            <w:rFonts w:ascii="Times New Roman" w:hAnsi="Times New Roman" w:cs="Times New Roman"/>
          </w:rPr>
          <w:t xml:space="preserve"> (public </w:t>
        </w:r>
      </w:ins>
      <w:del w:id="131" w:author="Alejandro Andreas Jaume Losa" w:date="2024-02-13T12:41:00Z">
        <w:r w:rsidR="008A6593" w:rsidDel="007037A1">
          <w:rPr>
            <w:rFonts w:ascii="Times New Roman" w:hAnsi="Times New Roman" w:cs="Times New Roman"/>
          </w:rPr>
          <w:delText xml:space="preserve">, including the public </w:delText>
        </w:r>
      </w:del>
      <w:r w:rsidR="008A6593">
        <w:rPr>
          <w:rFonts w:ascii="Times New Roman" w:hAnsi="Times New Roman" w:cs="Times New Roman"/>
        </w:rPr>
        <w:t>administration, education, and the media</w:t>
      </w:r>
      <w:ins w:id="132" w:author="Alejandro Andreas Jaume Losa" w:date="2024-02-13T12:41:00Z">
        <w:r w:rsidR="007037A1">
          <w:rPr>
            <w:rFonts w:ascii="Times New Roman" w:hAnsi="Times New Roman" w:cs="Times New Roman"/>
          </w:rPr>
          <w:t>).</w:t>
        </w:r>
      </w:ins>
      <w:del w:id="133" w:author="Alejandro Andreas Jaume Losa" w:date="2024-02-13T12:41:00Z">
        <w:r w:rsidR="008A6593" w:rsidDel="007037A1">
          <w:rPr>
            <w:rFonts w:ascii="Times New Roman" w:hAnsi="Times New Roman" w:cs="Times New Roman"/>
          </w:rPr>
          <w:delText>.</w:delText>
        </w:r>
      </w:del>
      <w:r w:rsidR="008A6593">
        <w:rPr>
          <w:rFonts w:ascii="Times New Roman" w:hAnsi="Times New Roman" w:cs="Times New Roman"/>
        </w:rPr>
        <w:t xml:space="preserve"> The idea was to encourage the Balearic society to become accustomed to using Catalan </w:t>
      </w:r>
      <w:del w:id="134" w:author="Alejandro Andreas Jaume Losa" w:date="2024-02-13T12:40:00Z">
        <w:r w:rsidR="008A6593" w:rsidDel="007037A1">
          <w:rPr>
            <w:rFonts w:ascii="Times New Roman" w:hAnsi="Times New Roman" w:cs="Times New Roman"/>
          </w:rPr>
          <w:delText>in places where only Spanish had been allowed to be used</w:delText>
        </w:r>
      </w:del>
      <w:ins w:id="135" w:author="Alejandro Andreas Jaume Losa" w:date="2024-02-13T12:40:00Z">
        <w:r w:rsidR="007037A1">
          <w:rPr>
            <w:rFonts w:ascii="Times New Roman" w:hAnsi="Times New Roman" w:cs="Times New Roman"/>
          </w:rPr>
          <w:t xml:space="preserve">after forty years of being forbidden under </w:t>
        </w:r>
      </w:ins>
      <w:ins w:id="136" w:author="Alejandro Andreas Jaume Losa" w:date="2024-02-13T12:36:00Z">
        <w:r w:rsidR="007037A1">
          <w:rPr>
            <w:rFonts w:ascii="Times New Roman" w:hAnsi="Times New Roman" w:cs="Times New Roman"/>
          </w:rPr>
          <w:t>Franco’s regime</w:t>
        </w:r>
      </w:ins>
      <w:ins w:id="137" w:author="Alejandro Andreas Jaume Losa" w:date="2024-02-13T12:40:00Z">
        <w:r w:rsidR="007037A1">
          <w:rPr>
            <w:rFonts w:ascii="Times New Roman" w:hAnsi="Times New Roman" w:cs="Times New Roman"/>
          </w:rPr>
          <w:t>.</w:t>
        </w:r>
      </w:ins>
      <w:del w:id="138" w:author="Alejandro Andreas Jaume Losa" w:date="2024-02-13T12:34:00Z">
        <w:r w:rsidR="008A6593" w:rsidDel="007037A1">
          <w:rPr>
            <w:rFonts w:ascii="Times New Roman" w:hAnsi="Times New Roman" w:cs="Times New Roman"/>
          </w:rPr>
          <w:delText xml:space="preserve">, </w:delText>
        </w:r>
        <w:r w:rsidR="00424704" w:rsidDel="007037A1">
          <w:rPr>
            <w:rFonts w:ascii="Times New Roman" w:hAnsi="Times New Roman" w:cs="Times New Roman"/>
          </w:rPr>
          <w:delText>which can also be seen in the Article 14.3:</w:delText>
        </w:r>
      </w:del>
    </w:p>
    <w:p w14:paraId="4A7A4973" w14:textId="0F2DA9C4" w:rsidR="00424704" w:rsidDel="007037A1" w:rsidRDefault="00424704">
      <w:pPr>
        <w:spacing w:line="480" w:lineRule="auto"/>
        <w:ind w:firstLine="720"/>
        <w:jc w:val="both"/>
        <w:rPr>
          <w:del w:id="139" w:author="Alejandro Andreas Jaume Losa" w:date="2024-02-13T12:41:00Z"/>
          <w:rFonts w:ascii="Times New Roman" w:hAnsi="Times New Roman" w:cs="Times New Roman"/>
        </w:rPr>
        <w:pPrChange w:id="140" w:author="Alejandro Andreas Jaume Losa" w:date="2024-02-13T12:41:00Z">
          <w:pPr>
            <w:spacing w:line="480" w:lineRule="auto"/>
            <w:jc w:val="both"/>
          </w:pPr>
        </w:pPrChange>
      </w:pPr>
      <w:del w:id="141" w:author="Alejandro Andreas Jaume Losa" w:date="2024-02-13T12:34:00Z">
        <w:r w:rsidRPr="00424704" w:rsidDel="007037A1">
          <w:rPr>
            <w:rFonts w:ascii="Times New Roman" w:hAnsi="Times New Roman" w:cs="Times New Roman"/>
          </w:rPr>
          <w:delText>The citizens of the Balearic Islands shall have the right to address the Administration of the Autonomous Community in any of its two official languages and to receive a reply in the same language used.</w:delText>
        </w:r>
      </w:del>
    </w:p>
    <w:p w14:paraId="30CD4646" w14:textId="77777777" w:rsidR="007037A1" w:rsidRDefault="007037A1">
      <w:pPr>
        <w:spacing w:line="480" w:lineRule="auto"/>
        <w:ind w:firstLine="720"/>
        <w:jc w:val="both"/>
        <w:rPr>
          <w:ins w:id="142" w:author="Alejandro Andreas Jaume Losa" w:date="2024-02-13T12:41:00Z"/>
          <w:rFonts w:ascii="Times New Roman" w:hAnsi="Times New Roman" w:cs="Times New Roman"/>
        </w:rPr>
        <w:pPrChange w:id="143" w:author="Alejandro Andreas Jaume Losa" w:date="2024-02-13T12:41:00Z">
          <w:pPr>
            <w:spacing w:line="480" w:lineRule="auto"/>
            <w:ind w:left="720"/>
            <w:jc w:val="both"/>
          </w:pPr>
        </w:pPrChange>
      </w:pPr>
    </w:p>
    <w:p w14:paraId="0449BE89" w14:textId="262B6A6A" w:rsidR="00424704" w:rsidDel="007037A1" w:rsidRDefault="007037A1">
      <w:pPr>
        <w:spacing w:line="480" w:lineRule="auto"/>
        <w:jc w:val="both"/>
        <w:rPr>
          <w:del w:id="144" w:author="Alejandro Andreas Jaume Losa" w:date="2024-02-13T12:45:00Z"/>
          <w:rFonts w:ascii="Times New Roman" w:hAnsi="Times New Roman" w:cs="Times New Roman"/>
        </w:rPr>
        <w:pPrChange w:id="145" w:author="Alejandro Andreas Jaume Losa" w:date="2024-02-13T12:45:00Z">
          <w:pPr>
            <w:spacing w:line="480" w:lineRule="auto"/>
            <w:ind w:firstLine="720"/>
            <w:jc w:val="both"/>
          </w:pPr>
        </w:pPrChange>
      </w:pPr>
      <w:ins w:id="146" w:author="Alejandro Andreas Jaume Losa" w:date="2024-02-13T12:41:00Z">
        <w:r>
          <w:rPr>
            <w:rFonts w:ascii="Times New Roman" w:hAnsi="Times New Roman" w:cs="Times New Roman"/>
          </w:rPr>
          <w:tab/>
          <w:t>The third document</w:t>
        </w:r>
      </w:ins>
      <w:ins w:id="147" w:author="Alejandro Andreas Jaume Losa" w:date="2024-02-13T12:42:00Z">
        <w:r>
          <w:rPr>
            <w:rFonts w:ascii="Times New Roman" w:hAnsi="Times New Roman" w:cs="Times New Roman"/>
          </w:rPr>
          <w:t xml:space="preserve">, the </w:t>
        </w:r>
      </w:ins>
      <w:del w:id="148" w:author="Alejandro Andreas Jaume Losa" w:date="2024-02-13T12:42:00Z">
        <w:r w:rsidR="006529E5" w:rsidRPr="007037A1" w:rsidDel="007037A1">
          <w:rPr>
            <w:rFonts w:ascii="Times New Roman" w:hAnsi="Times New Roman" w:cs="Times New Roman"/>
            <w:i/>
            <w:iCs/>
            <w:rPrChange w:id="149" w:author="Alejandro Andreas Jaume Losa" w:date="2024-02-13T12:43:00Z">
              <w:rPr>
                <w:rFonts w:ascii="Times New Roman" w:hAnsi="Times New Roman" w:cs="Times New Roman"/>
              </w:rPr>
            </w:rPrChange>
          </w:rPr>
          <w:delText xml:space="preserve">This need for a process of linguistic normalization </w:delText>
        </w:r>
        <w:r w:rsidR="00D601BA" w:rsidRPr="007037A1" w:rsidDel="007037A1">
          <w:rPr>
            <w:rFonts w:ascii="Times New Roman" w:hAnsi="Times New Roman" w:cs="Times New Roman"/>
            <w:i/>
            <w:iCs/>
            <w:rPrChange w:id="150" w:author="Alejandro Andreas Jaume Losa" w:date="2024-02-13T12:43:00Z">
              <w:rPr>
                <w:rFonts w:ascii="Times New Roman" w:hAnsi="Times New Roman" w:cs="Times New Roman"/>
              </w:rPr>
            </w:rPrChange>
          </w:rPr>
          <w:delText>drove</w:delText>
        </w:r>
        <w:r w:rsidR="006529E5" w:rsidRPr="007037A1" w:rsidDel="007037A1">
          <w:rPr>
            <w:rFonts w:ascii="Times New Roman" w:hAnsi="Times New Roman" w:cs="Times New Roman"/>
            <w:i/>
            <w:iCs/>
            <w:rPrChange w:id="151" w:author="Alejandro Andreas Jaume Losa" w:date="2024-02-13T12:43:00Z">
              <w:rPr>
                <w:rFonts w:ascii="Times New Roman" w:hAnsi="Times New Roman" w:cs="Times New Roman"/>
              </w:rPr>
            </w:rPrChange>
          </w:rPr>
          <w:delText xml:space="preserve"> the passing of the </w:delText>
        </w:r>
      </w:del>
      <w:bookmarkStart w:id="152" w:name="_Hlk147496184"/>
      <w:r w:rsidR="007A7E4D" w:rsidRPr="007037A1">
        <w:rPr>
          <w:rFonts w:ascii="Times New Roman" w:hAnsi="Times New Roman" w:cs="Times New Roman"/>
          <w:i/>
          <w:iCs/>
          <w:rPrChange w:id="153" w:author="Alejandro Andreas Jaume Losa" w:date="2024-02-13T12:43:00Z">
            <w:rPr>
              <w:rFonts w:ascii="Times New Roman" w:hAnsi="Times New Roman" w:cs="Times New Roman"/>
            </w:rPr>
          </w:rPrChange>
        </w:rPr>
        <w:t>Linguistic Normalization of the Balearic Islands Act</w:t>
      </w:r>
      <w:r w:rsidR="007A7E4D">
        <w:rPr>
          <w:rFonts w:ascii="Times New Roman" w:hAnsi="Times New Roman" w:cs="Times New Roman"/>
        </w:rPr>
        <w:t xml:space="preserve"> </w:t>
      </w:r>
      <w:bookmarkEnd w:id="152"/>
      <w:ins w:id="154" w:author="Alejandro Andreas Jaume Losa" w:date="2024-02-13T12:42:00Z">
        <w:r>
          <w:rPr>
            <w:rFonts w:ascii="Times New Roman" w:hAnsi="Times New Roman" w:cs="Times New Roman"/>
          </w:rPr>
          <w:t>(</w:t>
        </w:r>
      </w:ins>
      <w:del w:id="155" w:author="Alejandro Andreas Jaume Losa" w:date="2024-02-13T12:42:00Z">
        <w:r w:rsidR="007A7E4D" w:rsidDel="007037A1">
          <w:rPr>
            <w:rFonts w:ascii="Times New Roman" w:hAnsi="Times New Roman" w:cs="Times New Roman"/>
          </w:rPr>
          <w:delText xml:space="preserve">in </w:delText>
        </w:r>
      </w:del>
      <w:r w:rsidR="007A7E4D">
        <w:rPr>
          <w:rFonts w:ascii="Times New Roman" w:hAnsi="Times New Roman" w:cs="Times New Roman"/>
        </w:rPr>
        <w:t>1986</w:t>
      </w:r>
      <w:ins w:id="156" w:author="Alejandro Andreas Jaume Losa" w:date="2024-02-13T12:42:00Z">
        <w:r>
          <w:rPr>
            <w:rFonts w:ascii="Times New Roman" w:hAnsi="Times New Roman" w:cs="Times New Roman"/>
          </w:rPr>
          <w:t xml:space="preserve">), </w:t>
        </w:r>
      </w:ins>
      <w:ins w:id="157" w:author="Alejandro Andreas Jaume Losa" w:date="2024-02-13T12:43:00Z">
        <w:r>
          <w:rPr>
            <w:rFonts w:ascii="Times New Roman" w:hAnsi="Times New Roman" w:cs="Times New Roman"/>
          </w:rPr>
          <w:t>was passed in response to this last goal stated in the previous paragraph.</w:t>
        </w:r>
      </w:ins>
      <w:ins w:id="158" w:author="Alejandro Andreas Jaume Losa" w:date="2024-02-13T12:45:00Z">
        <w:r>
          <w:rPr>
            <w:rFonts w:ascii="Times New Roman" w:hAnsi="Times New Roman" w:cs="Times New Roman"/>
          </w:rPr>
          <w:t xml:space="preserve"> The main objectives of this regulation were</w:t>
        </w:r>
      </w:ins>
      <w:del w:id="159" w:author="Alejandro Andreas Jaume Losa" w:date="2024-02-13T12:42:00Z">
        <w:r w:rsidR="007A7E4D" w:rsidDel="007037A1">
          <w:rPr>
            <w:rFonts w:ascii="Times New Roman" w:hAnsi="Times New Roman" w:cs="Times New Roman"/>
          </w:rPr>
          <w:delText xml:space="preserve">. </w:delText>
        </w:r>
      </w:del>
      <w:del w:id="160" w:author="Alejandro Andreas Jaume Losa" w:date="2024-02-13T12:44:00Z">
        <w:r w:rsidR="007A7E4D" w:rsidDel="007037A1">
          <w:rPr>
            <w:rFonts w:ascii="Times New Roman" w:hAnsi="Times New Roman" w:cs="Times New Roman"/>
          </w:rPr>
          <w:delText>Th</w:delText>
        </w:r>
        <w:r w:rsidR="00D601BA" w:rsidDel="007037A1">
          <w:rPr>
            <w:rFonts w:ascii="Times New Roman" w:hAnsi="Times New Roman" w:cs="Times New Roman"/>
          </w:rPr>
          <w:delText xml:space="preserve">e main goal of this new regulation was to </w:delText>
        </w:r>
        <w:r w:rsidR="009E2E1C" w:rsidDel="007037A1">
          <w:rPr>
            <w:rFonts w:ascii="Times New Roman" w:hAnsi="Times New Roman" w:cs="Times New Roman"/>
          </w:rPr>
          <w:delText xml:space="preserve">further </w:delText>
        </w:r>
        <w:r w:rsidR="00D601BA" w:rsidDel="007037A1">
          <w:rPr>
            <w:rFonts w:ascii="Times New Roman" w:hAnsi="Times New Roman" w:cs="Times New Roman"/>
          </w:rPr>
          <w:delText>develop the Article 3 of the Statute of Autonomy of the Balearic Islands with regards to the normalization of Catalan as the islands’ own language and to ensure the use of both Catalan and Spanish as the two official languages</w:delText>
        </w:r>
        <w:r w:rsidR="006C4A08" w:rsidDel="007037A1">
          <w:rPr>
            <w:rFonts w:ascii="Times New Roman" w:hAnsi="Times New Roman" w:cs="Times New Roman"/>
          </w:rPr>
          <w:delText xml:space="preserve">. </w:delText>
        </w:r>
      </w:del>
      <w:del w:id="161" w:author="Alejandro Andreas Jaume Losa" w:date="2024-02-13T12:45:00Z">
        <w:r w:rsidR="00D601BA" w:rsidDel="007037A1">
          <w:rPr>
            <w:rFonts w:ascii="Times New Roman" w:hAnsi="Times New Roman" w:cs="Times New Roman"/>
          </w:rPr>
          <w:delText xml:space="preserve">Accordingly, </w:delText>
        </w:r>
        <w:r w:rsidR="008023AA" w:rsidDel="007037A1">
          <w:rPr>
            <w:rFonts w:ascii="Times New Roman" w:hAnsi="Times New Roman" w:cs="Times New Roman"/>
          </w:rPr>
          <w:delText>the specific objectives of this law were stated in Article 1.2:</w:delText>
        </w:r>
      </w:del>
    </w:p>
    <w:p w14:paraId="6AEF2858" w14:textId="776468A4" w:rsidR="008023AA" w:rsidRPr="008023AA" w:rsidDel="007037A1" w:rsidRDefault="007037A1">
      <w:pPr>
        <w:spacing w:line="480" w:lineRule="auto"/>
        <w:jc w:val="both"/>
        <w:rPr>
          <w:del w:id="162" w:author="Alejandro Andreas Jaume Losa" w:date="2024-02-13T12:46:00Z"/>
          <w:rFonts w:ascii="Times New Roman" w:hAnsi="Times New Roman" w:cs="Times New Roman"/>
        </w:rPr>
        <w:pPrChange w:id="163" w:author="Alejandro Andreas Jaume Losa" w:date="2024-02-13T12:45:00Z">
          <w:pPr>
            <w:spacing w:line="480" w:lineRule="auto"/>
            <w:ind w:left="720"/>
            <w:jc w:val="both"/>
          </w:pPr>
        </w:pPrChange>
      </w:pPr>
      <w:ins w:id="164" w:author="Alejandro Andreas Jaume Losa" w:date="2024-02-13T12:45:00Z">
        <w:r>
          <w:rPr>
            <w:rFonts w:ascii="Times New Roman" w:hAnsi="Times New Roman" w:cs="Times New Roman"/>
          </w:rPr>
          <w:t xml:space="preserve"> (1</w:t>
        </w:r>
      </w:ins>
      <w:del w:id="165" w:author="Alejandro Andreas Jaume Losa" w:date="2024-02-13T12:45:00Z">
        <w:r w:rsidR="008023AA" w:rsidDel="007037A1">
          <w:rPr>
            <w:rFonts w:ascii="Times New Roman" w:hAnsi="Times New Roman" w:cs="Times New Roman"/>
          </w:rPr>
          <w:delText>a</w:delText>
        </w:r>
      </w:del>
      <w:r w:rsidR="008023AA">
        <w:rPr>
          <w:rFonts w:ascii="Times New Roman" w:hAnsi="Times New Roman" w:cs="Times New Roman"/>
        </w:rPr>
        <w:t xml:space="preserve">) </w:t>
      </w:r>
      <w:ins w:id="166" w:author="Alejandro Andreas Jaume Losa" w:date="2024-02-13T12:45:00Z">
        <w:r>
          <w:rPr>
            <w:rFonts w:ascii="Times New Roman" w:hAnsi="Times New Roman" w:cs="Times New Roman"/>
          </w:rPr>
          <w:t>t</w:t>
        </w:r>
      </w:ins>
      <w:del w:id="167" w:author="Alejandro Andreas Jaume Losa" w:date="2024-02-13T12:45:00Z">
        <w:r w:rsidR="008023AA" w:rsidRPr="008023AA" w:rsidDel="007037A1">
          <w:rPr>
            <w:rFonts w:ascii="Times New Roman" w:hAnsi="Times New Roman" w:cs="Times New Roman"/>
          </w:rPr>
          <w:delText>T</w:delText>
        </w:r>
      </w:del>
      <w:r w:rsidR="008023AA" w:rsidRPr="008023AA">
        <w:rPr>
          <w:rFonts w:ascii="Times New Roman" w:hAnsi="Times New Roman" w:cs="Times New Roman"/>
        </w:rPr>
        <w:t xml:space="preserve">o make effective the progressive and normal use of the Catalan language in the official and administrative </w:t>
      </w:r>
      <w:r w:rsidR="008023AA">
        <w:rPr>
          <w:rFonts w:ascii="Times New Roman" w:hAnsi="Times New Roman" w:cs="Times New Roman"/>
        </w:rPr>
        <w:t>domain</w:t>
      </w:r>
      <w:ins w:id="168" w:author="Alejandro Andreas Jaume Losa" w:date="2024-02-13T12:46:00Z">
        <w:r>
          <w:rPr>
            <w:rFonts w:ascii="Times New Roman" w:hAnsi="Times New Roman" w:cs="Times New Roman"/>
          </w:rPr>
          <w:t>, (2)</w:t>
        </w:r>
      </w:ins>
      <w:del w:id="169" w:author="Alejandro Andreas Jaume Losa" w:date="2024-02-13T12:46:00Z">
        <w:r w:rsidR="008023AA" w:rsidRPr="008023AA" w:rsidDel="007037A1">
          <w:rPr>
            <w:rFonts w:ascii="Times New Roman" w:hAnsi="Times New Roman" w:cs="Times New Roman"/>
          </w:rPr>
          <w:delText>.</w:delText>
        </w:r>
      </w:del>
    </w:p>
    <w:p w14:paraId="30DDB195" w14:textId="69D76787" w:rsidR="008023AA" w:rsidRPr="008023AA" w:rsidDel="007037A1" w:rsidRDefault="008023AA">
      <w:pPr>
        <w:spacing w:line="480" w:lineRule="auto"/>
        <w:jc w:val="both"/>
        <w:rPr>
          <w:del w:id="170" w:author="Alejandro Andreas Jaume Losa" w:date="2024-02-13T12:46:00Z"/>
          <w:rFonts w:ascii="Times New Roman" w:hAnsi="Times New Roman" w:cs="Times New Roman"/>
        </w:rPr>
        <w:pPrChange w:id="171" w:author="Alejandro Andreas Jaume Losa" w:date="2024-02-13T12:46:00Z">
          <w:pPr>
            <w:spacing w:line="480" w:lineRule="auto"/>
            <w:ind w:left="720"/>
            <w:jc w:val="both"/>
          </w:pPr>
        </w:pPrChange>
      </w:pPr>
      <w:del w:id="172" w:author="Alejandro Andreas Jaume Losa" w:date="2024-02-13T12:46:00Z">
        <w:r w:rsidRPr="008023AA" w:rsidDel="007037A1">
          <w:rPr>
            <w:rFonts w:ascii="Times New Roman" w:hAnsi="Times New Roman" w:cs="Times New Roman"/>
          </w:rPr>
          <w:delText xml:space="preserve">b) </w:delText>
        </w:r>
      </w:del>
      <w:ins w:id="173" w:author="Alejandro Andreas Jaume Losa" w:date="2024-02-13T12:46:00Z">
        <w:r w:rsidR="007037A1">
          <w:rPr>
            <w:rFonts w:ascii="Times New Roman" w:hAnsi="Times New Roman" w:cs="Times New Roman"/>
          </w:rPr>
          <w:t xml:space="preserve"> t</w:t>
        </w:r>
      </w:ins>
      <w:del w:id="174" w:author="Alejandro Andreas Jaume Losa" w:date="2024-02-13T12:46:00Z">
        <w:r w:rsidRPr="008023AA" w:rsidDel="007037A1">
          <w:rPr>
            <w:rFonts w:ascii="Times New Roman" w:hAnsi="Times New Roman" w:cs="Times New Roman"/>
          </w:rPr>
          <w:delText>T</w:delText>
        </w:r>
      </w:del>
      <w:r w:rsidRPr="008023AA">
        <w:rPr>
          <w:rFonts w:ascii="Times New Roman" w:hAnsi="Times New Roman" w:cs="Times New Roman"/>
        </w:rPr>
        <w:t xml:space="preserve">o ensure the knowledge and progressive use of Catalan as </w:t>
      </w:r>
      <w:r>
        <w:rPr>
          <w:rFonts w:ascii="Times New Roman" w:hAnsi="Times New Roman" w:cs="Times New Roman"/>
        </w:rPr>
        <w:t xml:space="preserve">the main </w:t>
      </w:r>
      <w:r w:rsidRPr="008023AA">
        <w:rPr>
          <w:rFonts w:ascii="Times New Roman" w:hAnsi="Times New Roman" w:cs="Times New Roman"/>
        </w:rPr>
        <w:t>language</w:t>
      </w:r>
      <w:r>
        <w:rPr>
          <w:rFonts w:ascii="Times New Roman" w:hAnsi="Times New Roman" w:cs="Times New Roman"/>
        </w:rPr>
        <w:t xml:space="preserve"> </w:t>
      </w:r>
      <w:r w:rsidRPr="008023AA">
        <w:rPr>
          <w:rFonts w:ascii="Times New Roman" w:hAnsi="Times New Roman" w:cs="Times New Roman"/>
        </w:rPr>
        <w:t>of education</w:t>
      </w:r>
      <w:ins w:id="175" w:author="Alejandro Andreas Jaume Losa" w:date="2024-02-13T12:46:00Z">
        <w:r w:rsidR="007037A1">
          <w:rPr>
            <w:rFonts w:ascii="Times New Roman" w:hAnsi="Times New Roman" w:cs="Times New Roman"/>
          </w:rPr>
          <w:t xml:space="preserve">, </w:t>
        </w:r>
      </w:ins>
      <w:del w:id="176" w:author="Alejandro Andreas Jaume Losa" w:date="2024-02-13T12:46:00Z">
        <w:r w:rsidRPr="008023AA" w:rsidDel="007037A1">
          <w:rPr>
            <w:rFonts w:ascii="Times New Roman" w:hAnsi="Times New Roman" w:cs="Times New Roman"/>
          </w:rPr>
          <w:delText>.</w:delText>
        </w:r>
      </w:del>
    </w:p>
    <w:p w14:paraId="47EB9332" w14:textId="0A9752F8" w:rsidR="008023AA" w:rsidRPr="008023AA" w:rsidDel="007037A1" w:rsidRDefault="008023AA">
      <w:pPr>
        <w:spacing w:line="480" w:lineRule="auto"/>
        <w:jc w:val="both"/>
        <w:rPr>
          <w:del w:id="177" w:author="Alejandro Andreas Jaume Losa" w:date="2024-02-13T12:46:00Z"/>
          <w:rFonts w:ascii="Times New Roman" w:hAnsi="Times New Roman" w:cs="Times New Roman"/>
        </w:rPr>
        <w:pPrChange w:id="178" w:author="Alejandro Andreas Jaume Losa" w:date="2024-02-13T12:46:00Z">
          <w:pPr>
            <w:spacing w:line="480" w:lineRule="auto"/>
            <w:ind w:left="720"/>
            <w:jc w:val="both"/>
          </w:pPr>
        </w:pPrChange>
      </w:pPr>
      <w:del w:id="179" w:author="Alejandro Andreas Jaume Losa" w:date="2024-02-13T12:46:00Z">
        <w:r w:rsidRPr="008023AA" w:rsidDel="007037A1">
          <w:rPr>
            <w:rFonts w:ascii="Times New Roman" w:hAnsi="Times New Roman" w:cs="Times New Roman"/>
          </w:rPr>
          <w:delText xml:space="preserve">c) </w:delText>
        </w:r>
      </w:del>
      <w:ins w:id="180" w:author="Alejandro Andreas Jaume Losa" w:date="2024-02-13T12:46:00Z">
        <w:r w:rsidR="007037A1">
          <w:rPr>
            <w:rFonts w:ascii="Times New Roman" w:hAnsi="Times New Roman" w:cs="Times New Roman"/>
          </w:rPr>
          <w:t>(3) t</w:t>
        </w:r>
      </w:ins>
      <w:del w:id="181" w:author="Alejandro Andreas Jaume Losa" w:date="2024-02-13T12:46:00Z">
        <w:r w:rsidRPr="008023AA" w:rsidDel="007037A1">
          <w:rPr>
            <w:rFonts w:ascii="Times New Roman" w:hAnsi="Times New Roman" w:cs="Times New Roman"/>
          </w:rPr>
          <w:delText>T</w:delText>
        </w:r>
      </w:del>
      <w:r w:rsidRPr="008023AA">
        <w:rPr>
          <w:rFonts w:ascii="Times New Roman" w:hAnsi="Times New Roman" w:cs="Times New Roman"/>
        </w:rPr>
        <w:t>o promote the use of the Catalan language in all means of social communication</w:t>
      </w:r>
      <w:ins w:id="182" w:author="Alejandro Andreas Jaume Losa" w:date="2024-02-13T12:46:00Z">
        <w:r w:rsidR="007037A1">
          <w:rPr>
            <w:rFonts w:ascii="Times New Roman" w:hAnsi="Times New Roman" w:cs="Times New Roman"/>
          </w:rPr>
          <w:t xml:space="preserve">, and (4) </w:t>
        </w:r>
      </w:ins>
      <w:del w:id="183" w:author="Alejandro Andreas Jaume Losa" w:date="2024-02-13T12:46:00Z">
        <w:r w:rsidRPr="008023AA" w:rsidDel="007037A1">
          <w:rPr>
            <w:rFonts w:ascii="Times New Roman" w:hAnsi="Times New Roman" w:cs="Times New Roman"/>
          </w:rPr>
          <w:delText>.</w:delText>
        </w:r>
      </w:del>
    </w:p>
    <w:p w14:paraId="0AE67A74" w14:textId="4D7D1792" w:rsidR="008023AA" w:rsidDel="007037A1" w:rsidRDefault="008023AA">
      <w:pPr>
        <w:spacing w:line="480" w:lineRule="auto"/>
        <w:jc w:val="both"/>
        <w:rPr>
          <w:del w:id="184" w:author="Alejandro Andreas Jaume Losa" w:date="2024-02-13T13:02:00Z"/>
          <w:rFonts w:ascii="Times New Roman" w:hAnsi="Times New Roman" w:cs="Times New Roman"/>
        </w:rPr>
        <w:pPrChange w:id="185" w:author="Alejandro Andreas Jaume Losa" w:date="2024-02-13T12:46:00Z">
          <w:pPr>
            <w:spacing w:line="480" w:lineRule="auto"/>
            <w:ind w:left="720"/>
            <w:jc w:val="both"/>
          </w:pPr>
        </w:pPrChange>
      </w:pPr>
      <w:del w:id="186" w:author="Alejandro Andreas Jaume Losa" w:date="2024-02-13T12:46:00Z">
        <w:r w:rsidRPr="008023AA" w:rsidDel="007037A1">
          <w:rPr>
            <w:rFonts w:ascii="Times New Roman" w:hAnsi="Times New Roman" w:cs="Times New Roman"/>
          </w:rPr>
          <w:delText xml:space="preserve">d) </w:delText>
        </w:r>
      </w:del>
      <w:ins w:id="187" w:author="Alejandro Andreas Jaume Losa" w:date="2024-02-13T12:46:00Z">
        <w:r w:rsidR="007037A1">
          <w:rPr>
            <w:rFonts w:ascii="Times New Roman" w:hAnsi="Times New Roman" w:cs="Times New Roman"/>
          </w:rPr>
          <w:t>t</w:t>
        </w:r>
      </w:ins>
      <w:del w:id="188" w:author="Alejandro Andreas Jaume Losa" w:date="2024-02-13T12:46:00Z">
        <w:r w:rsidRPr="008023AA" w:rsidDel="007037A1">
          <w:rPr>
            <w:rFonts w:ascii="Times New Roman" w:hAnsi="Times New Roman" w:cs="Times New Roman"/>
          </w:rPr>
          <w:delText>T</w:delText>
        </w:r>
      </w:del>
      <w:r w:rsidRPr="008023AA">
        <w:rPr>
          <w:rFonts w:ascii="Times New Roman" w:hAnsi="Times New Roman" w:cs="Times New Roman"/>
        </w:rPr>
        <w:t>o create social awareness of the importance of the knowledge and use of the Catalan language by all citizens</w:t>
      </w:r>
      <w:ins w:id="189" w:author="Alejandro Andreas Jaume Losa" w:date="2024-02-13T12:49:00Z">
        <w:r w:rsidR="007037A1">
          <w:rPr>
            <w:rFonts w:ascii="Times New Roman" w:hAnsi="Times New Roman" w:cs="Times New Roman"/>
          </w:rPr>
          <w:t xml:space="preserve"> (Art. </w:t>
        </w:r>
      </w:ins>
      <w:ins w:id="190" w:author="Alejandro Andreas Jaume Losa" w:date="2024-02-13T12:50:00Z">
        <w:r w:rsidR="007037A1">
          <w:rPr>
            <w:rFonts w:ascii="Times New Roman" w:hAnsi="Times New Roman" w:cs="Times New Roman"/>
          </w:rPr>
          <w:t>1.2).</w:t>
        </w:r>
      </w:ins>
      <w:del w:id="191" w:author="Alejandro Andreas Jaume Losa" w:date="2024-02-13T12:49:00Z">
        <w:r w:rsidRPr="008023AA" w:rsidDel="007037A1">
          <w:rPr>
            <w:rFonts w:ascii="Times New Roman" w:hAnsi="Times New Roman" w:cs="Times New Roman"/>
          </w:rPr>
          <w:delText>.</w:delText>
        </w:r>
      </w:del>
      <w:ins w:id="192" w:author="Alejandro Andreas Jaume Losa" w:date="2024-02-13T13:02:00Z">
        <w:r w:rsidR="007037A1">
          <w:rPr>
            <w:rFonts w:ascii="Times New Roman" w:hAnsi="Times New Roman" w:cs="Times New Roman"/>
          </w:rPr>
          <w:t xml:space="preserve"> </w:t>
        </w:r>
      </w:ins>
    </w:p>
    <w:p w14:paraId="5CE0BED6" w14:textId="4CCF47FC" w:rsidR="009802A4" w:rsidDel="007037A1" w:rsidRDefault="007037A1">
      <w:pPr>
        <w:spacing w:line="480" w:lineRule="auto"/>
        <w:ind w:firstLine="720"/>
        <w:jc w:val="both"/>
        <w:rPr>
          <w:del w:id="193" w:author="Alejandro Andreas Jaume Losa" w:date="2024-02-13T12:55:00Z"/>
          <w:rFonts w:ascii="Times New Roman" w:hAnsi="Times New Roman" w:cs="Times New Roman"/>
        </w:rPr>
      </w:pPr>
      <w:ins w:id="194" w:author="Alejandro Andreas Jaume Losa" w:date="2024-02-13T12:50:00Z">
        <w:r>
          <w:rPr>
            <w:rFonts w:ascii="Times New Roman" w:hAnsi="Times New Roman" w:cs="Times New Roman"/>
          </w:rPr>
          <w:t>Accordingly, Catalan was made</w:t>
        </w:r>
      </w:ins>
      <w:ins w:id="195" w:author="Alejandro Andreas Jaume Losa" w:date="2024-02-13T12:51:00Z">
        <w:r>
          <w:rPr>
            <w:rFonts w:ascii="Times New Roman" w:hAnsi="Times New Roman" w:cs="Times New Roman"/>
          </w:rPr>
          <w:t xml:space="preserve"> </w:t>
        </w:r>
      </w:ins>
      <w:del w:id="196" w:author="Alejandro Andreas Jaume Losa" w:date="2024-02-13T12:47:00Z">
        <w:r w:rsidR="006C4A08" w:rsidDel="007037A1">
          <w:rPr>
            <w:rFonts w:ascii="Times New Roman" w:hAnsi="Times New Roman" w:cs="Times New Roman"/>
          </w:rPr>
          <w:delText xml:space="preserve">These goals were used to structure the Linguistic Normalization Act in four main sections. </w:delText>
        </w:r>
        <w:r w:rsidR="00EE526F" w:rsidDel="007037A1">
          <w:rPr>
            <w:rFonts w:ascii="Times New Roman" w:hAnsi="Times New Roman" w:cs="Times New Roman"/>
          </w:rPr>
          <w:delText>The first section</w:delText>
        </w:r>
        <w:r w:rsidR="00503E87" w:rsidDel="007037A1">
          <w:rPr>
            <w:rFonts w:ascii="Times New Roman" w:hAnsi="Times New Roman" w:cs="Times New Roman"/>
          </w:rPr>
          <w:delText xml:space="preserve"> (Articles 6-16)</w:delText>
        </w:r>
        <w:r w:rsidR="00EE526F" w:rsidDel="007037A1">
          <w:rPr>
            <w:rFonts w:ascii="Times New Roman" w:hAnsi="Times New Roman" w:cs="Times New Roman"/>
          </w:rPr>
          <w:delText xml:space="preserve">, on the official use of the language and administrative domain, </w:delText>
        </w:r>
      </w:del>
      <w:del w:id="197" w:author="Alejandro Andreas Jaume Losa" w:date="2024-02-13T12:50:00Z">
        <w:r w:rsidR="00EE526F" w:rsidDel="007037A1">
          <w:rPr>
            <w:rFonts w:ascii="Times New Roman" w:hAnsi="Times New Roman" w:cs="Times New Roman"/>
          </w:rPr>
          <w:delText xml:space="preserve">stated that Catalan is </w:delText>
        </w:r>
      </w:del>
      <w:r w:rsidR="00EE526F">
        <w:rPr>
          <w:rFonts w:ascii="Times New Roman" w:hAnsi="Times New Roman" w:cs="Times New Roman"/>
        </w:rPr>
        <w:t>the preferred language of both local and autonomic institutions</w:t>
      </w:r>
      <w:ins w:id="198" w:author="Alejandro Andreas Jaume Losa" w:date="2024-02-13T12:51:00Z">
        <w:r>
          <w:rPr>
            <w:rFonts w:ascii="Times New Roman" w:hAnsi="Times New Roman" w:cs="Times New Roman"/>
          </w:rPr>
          <w:t xml:space="preserve">, official documents started to be available </w:t>
        </w:r>
      </w:ins>
      <w:del w:id="199" w:author="Alejandro Andreas Jaume Losa" w:date="2024-02-13T12:51:00Z">
        <w:r w:rsidR="00EE526F" w:rsidDel="007037A1">
          <w:rPr>
            <w:rFonts w:ascii="Times New Roman" w:hAnsi="Times New Roman" w:cs="Times New Roman"/>
          </w:rPr>
          <w:delText xml:space="preserve"> and that all regulations and official documents need to be published </w:delText>
        </w:r>
      </w:del>
      <w:r w:rsidR="00EE526F">
        <w:rPr>
          <w:rFonts w:ascii="Times New Roman" w:hAnsi="Times New Roman" w:cs="Times New Roman"/>
        </w:rPr>
        <w:t>in both Catalan and Spanish</w:t>
      </w:r>
      <w:ins w:id="200" w:author="Alejandro Andreas Jaume Losa" w:date="2024-02-13T12:52:00Z">
        <w:r>
          <w:rPr>
            <w:rFonts w:ascii="Times New Roman" w:hAnsi="Times New Roman" w:cs="Times New Roman"/>
          </w:rPr>
          <w:t xml:space="preserve">, and </w:t>
        </w:r>
      </w:ins>
      <w:del w:id="201" w:author="Alejandro Andreas Jaume Losa" w:date="2024-02-13T12:52:00Z">
        <w:r w:rsidR="00EE526F" w:rsidDel="007037A1">
          <w:rPr>
            <w:rFonts w:ascii="Times New Roman" w:hAnsi="Times New Roman" w:cs="Times New Roman"/>
          </w:rPr>
          <w:delText xml:space="preserve">. </w:delText>
        </w:r>
        <w:r w:rsidR="009E2E1C" w:rsidDel="007037A1">
          <w:rPr>
            <w:rFonts w:ascii="Times New Roman" w:hAnsi="Times New Roman" w:cs="Times New Roman"/>
          </w:rPr>
          <w:delText>Additionally,</w:delText>
        </w:r>
        <w:r w:rsidR="00EE526F" w:rsidDel="007037A1">
          <w:rPr>
            <w:rFonts w:ascii="Times New Roman" w:hAnsi="Times New Roman" w:cs="Times New Roman"/>
          </w:rPr>
          <w:delText xml:space="preserve"> it  stated that all </w:delText>
        </w:r>
      </w:del>
      <w:r w:rsidR="00EE526F">
        <w:rPr>
          <w:rFonts w:ascii="Times New Roman" w:hAnsi="Times New Roman" w:cs="Times New Roman"/>
        </w:rPr>
        <w:t xml:space="preserve">citizens </w:t>
      </w:r>
      <w:del w:id="202" w:author="Alejandro Andreas Jaume Losa" w:date="2024-02-13T12:52:00Z">
        <w:r w:rsidR="00EE526F" w:rsidDel="007037A1">
          <w:rPr>
            <w:rFonts w:ascii="Times New Roman" w:hAnsi="Times New Roman" w:cs="Times New Roman"/>
          </w:rPr>
          <w:delText>of the Balearic Islands had</w:delText>
        </w:r>
      </w:del>
      <w:ins w:id="203" w:author="Alejandro Andreas Jaume Losa" w:date="2024-02-13T12:52:00Z">
        <w:r>
          <w:rPr>
            <w:rFonts w:ascii="Times New Roman" w:hAnsi="Times New Roman" w:cs="Times New Roman"/>
          </w:rPr>
          <w:t>were granted</w:t>
        </w:r>
      </w:ins>
      <w:r w:rsidR="00EE526F">
        <w:rPr>
          <w:rFonts w:ascii="Times New Roman" w:hAnsi="Times New Roman" w:cs="Times New Roman"/>
        </w:rPr>
        <w:t xml:space="preserve"> the right to choose the language of their preference in both administrative and legal proceedings</w:t>
      </w:r>
      <w:r w:rsidR="00FF5E6D">
        <w:rPr>
          <w:rFonts w:ascii="Times New Roman" w:hAnsi="Times New Roman" w:cs="Times New Roman"/>
        </w:rPr>
        <w:t xml:space="preserve">. </w:t>
      </w:r>
      <w:ins w:id="204" w:author="Alejandro Andreas Jaume Losa" w:date="2024-02-13T12:52:00Z">
        <w:r>
          <w:rPr>
            <w:rFonts w:ascii="Times New Roman" w:hAnsi="Times New Roman" w:cs="Times New Roman"/>
          </w:rPr>
          <w:t xml:space="preserve">Catalan was also made the </w:t>
        </w:r>
      </w:ins>
      <w:del w:id="205" w:author="Alejandro Andreas Jaume Losa" w:date="2024-02-13T12:52:00Z">
        <w:r w:rsidR="00FF5E6D" w:rsidDel="007037A1">
          <w:rPr>
            <w:rFonts w:ascii="Times New Roman" w:hAnsi="Times New Roman" w:cs="Times New Roman"/>
          </w:rPr>
          <w:delText xml:space="preserve">Consequently, </w:delText>
        </w:r>
        <w:bookmarkStart w:id="206" w:name="_Hlk147488804"/>
        <w:r w:rsidR="00FF5E6D" w:rsidDel="007037A1">
          <w:rPr>
            <w:rFonts w:ascii="Times New Roman" w:hAnsi="Times New Roman" w:cs="Times New Roman"/>
          </w:rPr>
          <w:delText>it urged</w:delText>
        </w:r>
        <w:r w:rsidR="009E2E1C" w:rsidDel="007037A1">
          <w:rPr>
            <w:rFonts w:ascii="Times New Roman" w:hAnsi="Times New Roman" w:cs="Times New Roman"/>
          </w:rPr>
          <w:delText xml:space="preserve"> the </w:delText>
        </w:r>
        <w:r w:rsidR="00FF5E6D" w:rsidDel="007037A1">
          <w:rPr>
            <w:rFonts w:ascii="Times New Roman" w:hAnsi="Times New Roman" w:cs="Times New Roman"/>
          </w:rPr>
          <w:delText xml:space="preserve"> promot</w:delText>
        </w:r>
        <w:r w:rsidR="009E2E1C" w:rsidDel="007037A1">
          <w:rPr>
            <w:rFonts w:ascii="Times New Roman" w:hAnsi="Times New Roman" w:cs="Times New Roman"/>
          </w:rPr>
          <w:delText>ion of</w:delText>
        </w:r>
        <w:r w:rsidR="00FF5E6D" w:rsidDel="007037A1">
          <w:rPr>
            <w:rFonts w:ascii="Times New Roman" w:hAnsi="Times New Roman" w:cs="Times New Roman"/>
          </w:rPr>
          <w:delText xml:space="preserve"> training in Catalan</w:delText>
        </w:r>
        <w:bookmarkEnd w:id="206"/>
        <w:r w:rsidR="00FF5E6D" w:rsidDel="007037A1">
          <w:rPr>
            <w:rFonts w:ascii="Times New Roman" w:hAnsi="Times New Roman" w:cs="Times New Roman"/>
          </w:rPr>
          <w:delText xml:space="preserve"> among public workers and </w:delText>
        </w:r>
        <w:r w:rsidR="009E2E1C" w:rsidDel="007037A1">
          <w:rPr>
            <w:rFonts w:ascii="Times New Roman" w:hAnsi="Times New Roman" w:cs="Times New Roman"/>
          </w:rPr>
          <w:delText>the consideration of</w:delText>
        </w:r>
        <w:r w:rsidR="00FF5E6D" w:rsidDel="007037A1">
          <w:rPr>
            <w:rFonts w:ascii="Times New Roman" w:hAnsi="Times New Roman" w:cs="Times New Roman"/>
          </w:rPr>
          <w:delText xml:space="preserve"> knowledge of both languages in the entrance exams for public employment. </w:delText>
        </w:r>
        <w:r w:rsidR="00DF3487" w:rsidDel="007037A1">
          <w:rPr>
            <w:rFonts w:ascii="Times New Roman" w:hAnsi="Times New Roman" w:cs="Times New Roman"/>
          </w:rPr>
          <w:delText>A</w:delText>
        </w:r>
        <w:r w:rsidR="00FF5E6D" w:rsidDel="007037A1">
          <w:rPr>
            <w:rFonts w:ascii="Times New Roman" w:hAnsi="Times New Roman" w:cs="Times New Roman"/>
          </w:rPr>
          <w:delText xml:space="preserve">ccording to Segura i Ginard (2005), </w:delText>
        </w:r>
        <w:r w:rsidR="00DF3487" w:rsidDel="007037A1">
          <w:rPr>
            <w:rFonts w:ascii="Times New Roman" w:hAnsi="Times New Roman" w:cs="Times New Roman"/>
          </w:rPr>
          <w:delText>this required public administration workers to adopt certain linguistic behaviors aimed at achieving a normal and preferential use of Catalan in all proceedings. The second section</w:delText>
        </w:r>
        <w:r w:rsidR="00503E87" w:rsidDel="007037A1">
          <w:rPr>
            <w:rFonts w:ascii="Times New Roman" w:hAnsi="Times New Roman" w:cs="Times New Roman"/>
          </w:rPr>
          <w:delText xml:space="preserve"> (articles 17-26), on </w:delText>
        </w:r>
        <w:r w:rsidR="00E25BF5" w:rsidDel="007037A1">
          <w:rPr>
            <w:rFonts w:ascii="Times New Roman" w:hAnsi="Times New Roman" w:cs="Times New Roman"/>
          </w:rPr>
          <w:delText xml:space="preserve">education and the use of Catalan and Spanish in the schools of the Balearic Islands, stated that </w:delText>
        </w:r>
      </w:del>
      <w:del w:id="207" w:author="Alejandro Andreas Jaume Losa" w:date="2024-02-13T12:53:00Z">
        <w:r w:rsidR="00E25BF5" w:rsidDel="007037A1">
          <w:rPr>
            <w:rFonts w:ascii="Times New Roman" w:hAnsi="Times New Roman" w:cs="Times New Roman"/>
          </w:rPr>
          <w:delText xml:space="preserve">Catalan is the </w:delText>
        </w:r>
      </w:del>
      <w:r w:rsidR="00E25BF5">
        <w:rPr>
          <w:rFonts w:ascii="Times New Roman" w:hAnsi="Times New Roman" w:cs="Times New Roman"/>
        </w:rPr>
        <w:t>main language and medium of instruction in all levels of education</w:t>
      </w:r>
      <w:ins w:id="208" w:author="Alejandro Andreas Jaume Losa" w:date="2024-02-13T12:54:00Z">
        <w:r>
          <w:rPr>
            <w:rFonts w:ascii="Times New Roman" w:hAnsi="Times New Roman" w:cs="Times New Roman"/>
          </w:rPr>
          <w:t xml:space="preserve">, a required training in </w:t>
        </w:r>
      </w:ins>
      <w:del w:id="209" w:author="Alejandro Andreas Jaume Losa" w:date="2024-02-13T12:53:00Z">
        <w:r w:rsidR="00E25BF5" w:rsidDel="007037A1">
          <w:rPr>
            <w:rFonts w:ascii="Times New Roman" w:hAnsi="Times New Roman" w:cs="Times New Roman"/>
          </w:rPr>
          <w:delText xml:space="preserve">. </w:delText>
        </w:r>
        <w:r w:rsidR="002F7963" w:rsidDel="007037A1">
          <w:rPr>
            <w:rFonts w:ascii="Times New Roman" w:hAnsi="Times New Roman" w:cs="Times New Roman"/>
          </w:rPr>
          <w:delText xml:space="preserve">In addition, mandatory teaching of Catalan language and literature was established </w:delText>
        </w:r>
        <w:r w:rsidR="009E2E1C" w:rsidDel="007037A1">
          <w:rPr>
            <w:rFonts w:ascii="Times New Roman" w:hAnsi="Times New Roman" w:cs="Times New Roman"/>
          </w:rPr>
          <w:delText>at</w:delText>
        </w:r>
        <w:r w:rsidR="002F7963" w:rsidDel="007037A1">
          <w:rPr>
            <w:rFonts w:ascii="Times New Roman" w:hAnsi="Times New Roman" w:cs="Times New Roman"/>
          </w:rPr>
          <w:delText xml:space="preserve"> all educational levels, with equal time devoted to Spanish language and literature. </w:delText>
        </w:r>
      </w:del>
      <w:del w:id="210" w:author="Alejandro Andreas Jaume Losa" w:date="2024-02-13T12:54:00Z">
        <w:r w:rsidR="002F7963" w:rsidDel="007037A1">
          <w:rPr>
            <w:rFonts w:ascii="Times New Roman" w:hAnsi="Times New Roman" w:cs="Times New Roman"/>
          </w:rPr>
          <w:delText xml:space="preserve">Likewise, </w:delText>
        </w:r>
        <w:r w:rsidR="006D7F88" w:rsidDel="007037A1">
          <w:rPr>
            <w:rFonts w:ascii="Times New Roman" w:hAnsi="Times New Roman" w:cs="Times New Roman"/>
          </w:rPr>
          <w:delText xml:space="preserve">required </w:delText>
        </w:r>
        <w:r w:rsidR="002F7963" w:rsidDel="007037A1">
          <w:rPr>
            <w:rFonts w:ascii="Times New Roman" w:hAnsi="Times New Roman" w:cs="Times New Roman"/>
          </w:rPr>
          <w:delText xml:space="preserve">training in </w:delText>
        </w:r>
      </w:del>
      <w:r w:rsidR="002F7963">
        <w:rPr>
          <w:rFonts w:ascii="Times New Roman" w:hAnsi="Times New Roman" w:cs="Times New Roman"/>
        </w:rPr>
        <w:t>Catalan among teachers</w:t>
      </w:r>
      <w:r w:rsidR="00012047">
        <w:rPr>
          <w:rFonts w:ascii="Times New Roman" w:hAnsi="Times New Roman" w:cs="Times New Roman"/>
        </w:rPr>
        <w:t xml:space="preserve"> and other professionals in the education domain</w:t>
      </w:r>
      <w:ins w:id="211" w:author="Alejandro Andreas Jaume Losa" w:date="2024-02-13T12:54:00Z">
        <w:r>
          <w:rPr>
            <w:rFonts w:ascii="Times New Roman" w:hAnsi="Times New Roman" w:cs="Times New Roman"/>
          </w:rPr>
          <w:t xml:space="preserve"> was established, and </w:t>
        </w:r>
      </w:ins>
      <w:del w:id="212" w:author="Alejandro Andreas Jaume Losa" w:date="2024-02-13T12:54:00Z">
        <w:r w:rsidR="002F7963" w:rsidDel="007037A1">
          <w:rPr>
            <w:rFonts w:ascii="Times New Roman" w:hAnsi="Times New Roman" w:cs="Times New Roman"/>
          </w:rPr>
          <w:delText xml:space="preserve">. </w:delText>
        </w:r>
      </w:del>
      <w:ins w:id="213" w:author="Alejandro Andreas Jaume Losa" w:date="2024-02-13T12:55:00Z">
        <w:r>
          <w:rPr>
            <w:rFonts w:ascii="Times New Roman" w:hAnsi="Times New Roman" w:cs="Times New Roman"/>
          </w:rPr>
          <w:t>t</w:t>
        </w:r>
      </w:ins>
      <w:del w:id="214" w:author="Alejandro Andreas Jaume Losa" w:date="2024-02-13T12:55:00Z">
        <w:r w:rsidR="002F7963" w:rsidDel="007037A1">
          <w:rPr>
            <w:rFonts w:ascii="Times New Roman" w:hAnsi="Times New Roman" w:cs="Times New Roman"/>
          </w:rPr>
          <w:delText>T</w:delText>
        </w:r>
      </w:del>
      <w:r w:rsidR="002F7963">
        <w:rPr>
          <w:rFonts w:ascii="Times New Roman" w:hAnsi="Times New Roman" w:cs="Times New Roman"/>
        </w:rPr>
        <w:t xml:space="preserve">he ultimate goal was to promote bilingual education </w:t>
      </w:r>
      <w:ins w:id="215" w:author="Alejandro Andreas Jaume Losa" w:date="2024-02-13T12:55:00Z">
        <w:r>
          <w:rPr>
            <w:rFonts w:ascii="Times New Roman" w:hAnsi="Times New Roman" w:cs="Times New Roman"/>
          </w:rPr>
          <w:t xml:space="preserve">in Catalan and Spanish was assumed. Additionally, </w:t>
        </w:r>
      </w:ins>
      <w:ins w:id="216" w:author="Alejandro Andreas Jaume Losa" w:date="2024-02-13T13:01:00Z">
        <w:r>
          <w:rPr>
            <w:rFonts w:ascii="Times New Roman" w:hAnsi="Times New Roman" w:cs="Times New Roman"/>
          </w:rPr>
          <w:t xml:space="preserve">Catalan was established as </w:t>
        </w:r>
      </w:ins>
      <w:del w:id="217" w:author="Alejandro Andreas Jaume Losa" w:date="2024-02-13T12:55:00Z">
        <w:r w:rsidR="002F7963" w:rsidDel="007037A1">
          <w:rPr>
            <w:rFonts w:ascii="Times New Roman" w:hAnsi="Times New Roman" w:cs="Times New Roman"/>
          </w:rPr>
          <w:delText>and to ensure that all students were able to use both languages</w:delText>
        </w:r>
        <w:r w:rsidR="007429CE" w:rsidDel="007037A1">
          <w:rPr>
            <w:rFonts w:ascii="Times New Roman" w:hAnsi="Times New Roman" w:cs="Times New Roman"/>
          </w:rPr>
          <w:delText xml:space="preserve"> as established by normalization standards at</w:delText>
        </w:r>
        <w:r w:rsidR="002F7963" w:rsidDel="007037A1">
          <w:rPr>
            <w:rFonts w:ascii="Times New Roman" w:hAnsi="Times New Roman" w:cs="Times New Roman"/>
          </w:rPr>
          <w:delText xml:space="preserve"> the end of compulsory schooling.</w:delText>
        </w:r>
      </w:del>
    </w:p>
    <w:p w14:paraId="2FFEA3B0" w14:textId="14D7463E" w:rsidR="008023AA" w:rsidDel="007037A1" w:rsidRDefault="00012047">
      <w:pPr>
        <w:spacing w:line="480" w:lineRule="auto"/>
        <w:jc w:val="both"/>
        <w:rPr>
          <w:del w:id="218" w:author="Alejandro Andreas Jaume Losa" w:date="2024-02-13T13:04:00Z"/>
          <w:rFonts w:ascii="Times New Roman" w:hAnsi="Times New Roman" w:cs="Times New Roman"/>
        </w:rPr>
        <w:pPrChange w:id="219" w:author="Alejandro Andreas Jaume Losa" w:date="2024-02-13T13:04:00Z">
          <w:pPr>
            <w:spacing w:line="480" w:lineRule="auto"/>
            <w:ind w:firstLine="720"/>
            <w:jc w:val="both"/>
          </w:pPr>
        </w:pPrChange>
      </w:pPr>
      <w:del w:id="220" w:author="Alejandro Andreas Jaume Losa" w:date="2024-02-13T12:55:00Z">
        <w:r w:rsidDel="007037A1">
          <w:rPr>
            <w:rFonts w:ascii="Times New Roman" w:hAnsi="Times New Roman" w:cs="Times New Roman"/>
          </w:rPr>
          <w:delText xml:space="preserve">The third section (articles 27-32) </w:delText>
        </w:r>
        <w:r w:rsidR="00386A69" w:rsidDel="007037A1">
          <w:rPr>
            <w:rFonts w:ascii="Times New Roman" w:hAnsi="Times New Roman" w:cs="Times New Roman"/>
          </w:rPr>
          <w:delText>is aimed at strengthening the presence and use of Catalan in both the media and the culture of the Balearic Islands</w:delText>
        </w:r>
        <w:r w:rsidDel="007037A1">
          <w:rPr>
            <w:rFonts w:ascii="Times New Roman" w:hAnsi="Times New Roman" w:cs="Times New Roman"/>
          </w:rPr>
          <w:delText xml:space="preserve">. Essentially, it </w:delText>
        </w:r>
      </w:del>
      <w:del w:id="221" w:author="Alejandro Andreas Jaume Losa" w:date="2024-02-13T13:01:00Z">
        <w:r w:rsidDel="007037A1">
          <w:rPr>
            <w:rFonts w:ascii="Times New Roman" w:hAnsi="Times New Roman" w:cs="Times New Roman"/>
          </w:rPr>
          <w:delText>was established</w:delText>
        </w:r>
        <w:r w:rsidR="00386A69" w:rsidDel="007037A1">
          <w:rPr>
            <w:rFonts w:ascii="Times New Roman" w:hAnsi="Times New Roman" w:cs="Times New Roman"/>
          </w:rPr>
          <w:delText xml:space="preserve"> that Catalan should be </w:delText>
        </w:r>
      </w:del>
      <w:r w:rsidR="00386A69">
        <w:rPr>
          <w:rFonts w:ascii="Times New Roman" w:hAnsi="Times New Roman" w:cs="Times New Roman"/>
        </w:rPr>
        <w:t>the usual language of the radio, television, and other media own</w:t>
      </w:r>
      <w:r w:rsidR="00756C3C">
        <w:rPr>
          <w:rFonts w:ascii="Times New Roman" w:hAnsi="Times New Roman" w:cs="Times New Roman"/>
        </w:rPr>
        <w:t>ed</w:t>
      </w:r>
      <w:r w:rsidR="00386A69">
        <w:rPr>
          <w:rFonts w:ascii="Times New Roman" w:hAnsi="Times New Roman" w:cs="Times New Roman"/>
        </w:rPr>
        <w:t xml:space="preserve"> by the </w:t>
      </w:r>
      <w:r w:rsidR="000041DB">
        <w:rPr>
          <w:rFonts w:ascii="Times New Roman" w:hAnsi="Times New Roman" w:cs="Times New Roman"/>
        </w:rPr>
        <w:lastRenderedPageBreak/>
        <w:t>A</w:t>
      </w:r>
      <w:r w:rsidR="00386A69">
        <w:rPr>
          <w:rFonts w:ascii="Times New Roman" w:hAnsi="Times New Roman" w:cs="Times New Roman"/>
        </w:rPr>
        <w:t>dministration</w:t>
      </w:r>
      <w:del w:id="222" w:author="Alejandro Andreas Jaume Losa" w:date="2024-02-13T13:02:00Z">
        <w:r w:rsidR="00386A69" w:rsidDel="007037A1">
          <w:rPr>
            <w:rFonts w:ascii="Times New Roman" w:hAnsi="Times New Roman" w:cs="Times New Roman"/>
          </w:rPr>
          <w:delText xml:space="preserve"> </w:delText>
        </w:r>
      </w:del>
      <w:del w:id="223" w:author="Alejandro Andreas Jaume Losa" w:date="2024-02-13T12:55:00Z">
        <w:r w:rsidR="00386A69" w:rsidDel="007037A1">
          <w:rPr>
            <w:rFonts w:ascii="Times New Roman" w:hAnsi="Times New Roman" w:cs="Times New Roman"/>
          </w:rPr>
          <w:delText xml:space="preserve">and that all citizens have the right to be informed both in Catalan and Spanish. </w:delText>
        </w:r>
      </w:del>
      <w:del w:id="224" w:author="Alejandro Andreas Jaume Losa" w:date="2024-02-13T13:02:00Z">
        <w:r w:rsidR="00386A69" w:rsidDel="007037A1">
          <w:rPr>
            <w:rFonts w:ascii="Times New Roman" w:hAnsi="Times New Roman" w:cs="Times New Roman"/>
          </w:rPr>
          <w:delText>Moreover,</w:delText>
        </w:r>
      </w:del>
      <w:r w:rsidR="00386A69">
        <w:rPr>
          <w:rFonts w:ascii="Times New Roman" w:hAnsi="Times New Roman" w:cs="Times New Roman"/>
        </w:rPr>
        <w:t xml:space="preserve"> the production and exhibition of movies, plays and other cultural manifestations in Catalan </w:t>
      </w:r>
      <w:del w:id="225" w:author="Alejandro Andreas Jaume Losa" w:date="2024-02-13T13:02:00Z">
        <w:r w:rsidR="00386A69" w:rsidDel="007037A1">
          <w:rPr>
            <w:rFonts w:ascii="Times New Roman" w:hAnsi="Times New Roman" w:cs="Times New Roman"/>
          </w:rPr>
          <w:delText xml:space="preserve">are </w:delText>
        </w:r>
      </w:del>
      <w:ins w:id="226" w:author="Alejandro Andreas Jaume Losa" w:date="2024-02-13T13:02:00Z">
        <w:r w:rsidR="007037A1">
          <w:rPr>
            <w:rFonts w:ascii="Times New Roman" w:hAnsi="Times New Roman" w:cs="Times New Roman"/>
          </w:rPr>
          <w:t xml:space="preserve">was </w:t>
        </w:r>
      </w:ins>
      <w:r w:rsidR="00386A69">
        <w:rPr>
          <w:rFonts w:ascii="Times New Roman" w:hAnsi="Times New Roman" w:cs="Times New Roman"/>
        </w:rPr>
        <w:t>encourage</w:t>
      </w:r>
      <w:r w:rsidR="00863D33">
        <w:rPr>
          <w:rFonts w:ascii="Times New Roman" w:hAnsi="Times New Roman" w:cs="Times New Roman"/>
        </w:rPr>
        <w:t>d</w:t>
      </w:r>
      <w:r w:rsidR="00386A69">
        <w:rPr>
          <w:rFonts w:ascii="Times New Roman" w:hAnsi="Times New Roman" w:cs="Times New Roman"/>
        </w:rPr>
        <w:t>.</w:t>
      </w:r>
      <w:del w:id="227" w:author="Alejandro Andreas Jaume Losa" w:date="2024-02-13T13:04:00Z">
        <w:r w:rsidR="00386A69" w:rsidDel="007037A1">
          <w:rPr>
            <w:rFonts w:ascii="Times New Roman" w:hAnsi="Times New Roman" w:cs="Times New Roman"/>
          </w:rPr>
          <w:delText xml:space="preserve"> </w:delText>
        </w:r>
      </w:del>
      <w:del w:id="228" w:author="Alejandro Andreas Jaume Losa" w:date="2024-02-13T13:01:00Z">
        <w:r w:rsidR="00386A69" w:rsidDel="007037A1">
          <w:rPr>
            <w:rFonts w:ascii="Times New Roman" w:hAnsi="Times New Roman" w:cs="Times New Roman"/>
          </w:rPr>
          <w:delText>Finally, the last section (articles 33-40)</w:delText>
        </w:r>
        <w:r w:rsidR="000041DB" w:rsidDel="007037A1">
          <w:rPr>
            <w:rFonts w:ascii="Times New Roman" w:hAnsi="Times New Roman" w:cs="Times New Roman"/>
          </w:rPr>
          <w:delText xml:space="preserve"> focuses on promoting the knowledge and use of Catalan in various domains and activities</w:delText>
        </w:r>
        <w:r w:rsidR="007429CE" w:rsidDel="007037A1">
          <w:rPr>
            <w:rFonts w:ascii="Times New Roman" w:hAnsi="Times New Roman" w:cs="Times New Roman"/>
          </w:rPr>
          <w:delText xml:space="preserve">, such as the Administration, advertising, and signage. </w:delText>
        </w:r>
      </w:del>
      <w:del w:id="229" w:author="Alejandro Andreas Jaume Losa" w:date="2024-02-13T13:04:00Z">
        <w:r w:rsidR="009802A4" w:rsidRPr="009802A4" w:rsidDel="007037A1">
          <w:rPr>
            <w:rFonts w:ascii="Times New Roman" w:hAnsi="Times New Roman" w:cs="Times New Roman"/>
          </w:rPr>
          <w:delText xml:space="preserve">Finally, it </w:delText>
        </w:r>
      </w:del>
      <w:del w:id="230" w:author="Alejandro Andreas Jaume Losa" w:date="2024-02-13T13:03:00Z">
        <w:r w:rsidR="009802A4" w:rsidRPr="009802A4" w:rsidDel="007037A1">
          <w:rPr>
            <w:rFonts w:ascii="Times New Roman" w:hAnsi="Times New Roman" w:cs="Times New Roman"/>
          </w:rPr>
          <w:delText xml:space="preserve">is </w:delText>
        </w:r>
      </w:del>
      <w:del w:id="231" w:author="Alejandro Andreas Jaume Losa" w:date="2024-02-13T13:04:00Z">
        <w:r w:rsidR="009802A4" w:rsidRPr="009802A4" w:rsidDel="007037A1">
          <w:rPr>
            <w:rFonts w:ascii="Times New Roman" w:hAnsi="Times New Roman" w:cs="Times New Roman"/>
          </w:rPr>
          <w:delText xml:space="preserve">stated that the </w:delText>
        </w:r>
      </w:del>
      <w:del w:id="232" w:author="Alejandro Andreas Jaume Losa" w:date="2024-02-13T13:03:00Z">
        <w:r w:rsidR="00756C3C" w:rsidDel="007037A1">
          <w:rPr>
            <w:rFonts w:ascii="Times New Roman" w:hAnsi="Times New Roman" w:cs="Times New Roman"/>
          </w:rPr>
          <w:delText>g</w:delText>
        </w:r>
      </w:del>
      <w:del w:id="233" w:author="Alejandro Andreas Jaume Losa" w:date="2024-02-13T13:04:00Z">
        <w:r w:rsidR="009802A4" w:rsidRPr="009802A4" w:rsidDel="007037A1">
          <w:rPr>
            <w:rFonts w:ascii="Times New Roman" w:hAnsi="Times New Roman" w:cs="Times New Roman"/>
          </w:rPr>
          <w:delText xml:space="preserve">overnment is responsible for </w:delText>
        </w:r>
      </w:del>
      <w:del w:id="234" w:author="Alejandro Andreas Jaume Losa" w:date="2024-02-13T13:03:00Z">
        <w:r w:rsidR="009802A4" w:rsidRPr="009802A4" w:rsidDel="007037A1">
          <w:rPr>
            <w:rFonts w:ascii="Times New Roman" w:hAnsi="Times New Roman" w:cs="Times New Roman"/>
          </w:rPr>
          <w:delText xml:space="preserve">the normalization of the Catalan language, </w:delText>
        </w:r>
      </w:del>
      <w:del w:id="235" w:author="Alejandro Andreas Jaume Losa" w:date="2024-02-13T13:04:00Z">
        <w:r w:rsidR="009802A4" w:rsidRPr="009802A4" w:rsidDel="007037A1">
          <w:rPr>
            <w:rFonts w:ascii="Times New Roman" w:hAnsi="Times New Roman" w:cs="Times New Roman"/>
          </w:rPr>
          <w:delText xml:space="preserve">the presentation of annual reports to the </w:delText>
        </w:r>
        <w:r w:rsidR="00756C3C" w:rsidDel="007037A1">
          <w:rPr>
            <w:rFonts w:ascii="Times New Roman" w:hAnsi="Times New Roman" w:cs="Times New Roman"/>
          </w:rPr>
          <w:delText>p</w:delText>
        </w:r>
        <w:r w:rsidR="009802A4" w:rsidRPr="009802A4" w:rsidDel="007037A1">
          <w:rPr>
            <w:rFonts w:ascii="Times New Roman" w:hAnsi="Times New Roman" w:cs="Times New Roman"/>
          </w:rPr>
          <w:delText>arliament, the creation of an awareness plan, and the realization of surveys and sociolinguistic maps to evaluate the knowledge and use of Catalan in the Balearic Islands.</w:delText>
        </w:r>
      </w:del>
    </w:p>
    <w:p w14:paraId="2D271885" w14:textId="77777777" w:rsidR="007037A1" w:rsidRDefault="007037A1">
      <w:pPr>
        <w:spacing w:line="480" w:lineRule="auto"/>
        <w:jc w:val="both"/>
        <w:rPr>
          <w:ins w:id="236" w:author="Alejandro Andreas Jaume Losa" w:date="2024-02-13T12:44:00Z"/>
          <w:rFonts w:ascii="Times New Roman" w:hAnsi="Times New Roman" w:cs="Times New Roman"/>
        </w:rPr>
        <w:pPrChange w:id="237" w:author="Alejandro Andreas Jaume Losa" w:date="2024-02-13T13:04:00Z">
          <w:pPr>
            <w:spacing w:line="480" w:lineRule="auto"/>
            <w:ind w:firstLine="720"/>
            <w:jc w:val="both"/>
          </w:pPr>
        </w:pPrChange>
      </w:pPr>
    </w:p>
    <w:p w14:paraId="6A91003C" w14:textId="6155A586" w:rsidR="00767433" w:rsidRDefault="00980324" w:rsidP="007037A1">
      <w:pPr>
        <w:spacing w:line="480" w:lineRule="auto"/>
        <w:ind w:firstLine="720"/>
        <w:jc w:val="both"/>
        <w:rPr>
          <w:rFonts w:ascii="Times New Roman" w:hAnsi="Times New Roman" w:cs="Times New Roman"/>
        </w:rPr>
      </w:pPr>
      <w:r>
        <w:rPr>
          <w:rFonts w:ascii="Times New Roman" w:hAnsi="Times New Roman" w:cs="Times New Roman"/>
        </w:rPr>
        <w:t xml:space="preserve">The </w:t>
      </w:r>
      <w:r w:rsidRPr="007037A1">
        <w:rPr>
          <w:rFonts w:ascii="Times New Roman" w:hAnsi="Times New Roman" w:cs="Times New Roman"/>
          <w:i/>
          <w:iCs/>
          <w:rPrChange w:id="238" w:author="Alejandro Andreas Jaume Losa" w:date="2024-02-13T13:05:00Z">
            <w:rPr>
              <w:rFonts w:ascii="Times New Roman" w:hAnsi="Times New Roman" w:cs="Times New Roman"/>
            </w:rPr>
          </w:rPrChange>
        </w:rPr>
        <w:t>Linguistic Normalization Act</w:t>
      </w:r>
      <w:r>
        <w:rPr>
          <w:rFonts w:ascii="Times New Roman" w:hAnsi="Times New Roman" w:cs="Times New Roman"/>
        </w:rPr>
        <w:t xml:space="preserve"> </w:t>
      </w:r>
      <w:r w:rsidR="00430680">
        <w:rPr>
          <w:rFonts w:ascii="Times New Roman" w:hAnsi="Times New Roman" w:cs="Times New Roman"/>
        </w:rPr>
        <w:t xml:space="preserve">led to a series of minor decrees and regulations that aimed at expanding certain aspects of the law. </w:t>
      </w:r>
      <w:del w:id="239" w:author="Alejandro Andreas Jaume Losa" w:date="2024-02-17T08:36:00Z">
        <w:r w:rsidR="00430680" w:rsidDel="00166F24">
          <w:rPr>
            <w:rFonts w:ascii="Times New Roman" w:hAnsi="Times New Roman" w:cs="Times New Roman"/>
          </w:rPr>
          <w:delText xml:space="preserve">According to </w:delText>
        </w:r>
        <w:r w:rsidR="00430680" w:rsidRPr="00430680" w:rsidDel="00166F24">
          <w:rPr>
            <w:rFonts w:ascii="Times New Roman" w:hAnsi="Times New Roman" w:cs="Times New Roman"/>
          </w:rPr>
          <w:delText>Aguiló</w:delText>
        </w:r>
        <w:r w:rsidR="00430680" w:rsidDel="00166F24">
          <w:rPr>
            <w:rFonts w:ascii="Times New Roman" w:hAnsi="Times New Roman" w:cs="Times New Roman"/>
          </w:rPr>
          <w:delText>-</w:delText>
        </w:r>
        <w:r w:rsidR="00430680" w:rsidRPr="00430680" w:rsidDel="00166F24">
          <w:rPr>
            <w:rFonts w:ascii="Times New Roman" w:hAnsi="Times New Roman" w:cs="Times New Roman"/>
          </w:rPr>
          <w:delText>Mora</w:delText>
        </w:r>
        <w:r w:rsidR="00430680" w:rsidDel="00166F24">
          <w:rPr>
            <w:rFonts w:ascii="Times New Roman" w:hAnsi="Times New Roman" w:cs="Times New Roman"/>
          </w:rPr>
          <w:delText xml:space="preserve"> and Lynch (2017) </w:delText>
        </w:r>
      </w:del>
      <w:ins w:id="240" w:author="Alejandro Andreas Jaume Losa" w:date="2024-02-17T08:36:00Z">
        <w:r w:rsidR="00166F24">
          <w:rPr>
            <w:rFonts w:ascii="Times New Roman" w:hAnsi="Times New Roman" w:cs="Times New Roman"/>
          </w:rPr>
          <w:t>T</w:t>
        </w:r>
      </w:ins>
      <w:del w:id="241" w:author="Alejandro Andreas Jaume Losa" w:date="2024-02-17T08:36:00Z">
        <w:r w:rsidR="00430680" w:rsidDel="00166F24">
          <w:rPr>
            <w:rFonts w:ascii="Times New Roman" w:hAnsi="Times New Roman" w:cs="Times New Roman"/>
          </w:rPr>
          <w:delText>t</w:delText>
        </w:r>
      </w:del>
      <w:r w:rsidR="00430680">
        <w:rPr>
          <w:rFonts w:ascii="Times New Roman" w:hAnsi="Times New Roman" w:cs="Times New Roman"/>
        </w:rPr>
        <w:t xml:space="preserve">he most important ones were the </w:t>
      </w:r>
      <w:proofErr w:type="spellStart"/>
      <w:r w:rsidR="00430680" w:rsidRPr="001817E8">
        <w:rPr>
          <w:rFonts w:ascii="Times New Roman" w:hAnsi="Times New Roman" w:cs="Times New Roman"/>
          <w:i/>
          <w:iCs/>
        </w:rPr>
        <w:t>Decret</w:t>
      </w:r>
      <w:proofErr w:type="spellEnd"/>
      <w:r w:rsidR="00430680" w:rsidRPr="001817E8">
        <w:rPr>
          <w:rFonts w:ascii="Times New Roman" w:hAnsi="Times New Roman" w:cs="Times New Roman"/>
          <w:i/>
          <w:iCs/>
        </w:rPr>
        <w:t xml:space="preserve"> de </w:t>
      </w:r>
      <w:proofErr w:type="spellStart"/>
      <w:r w:rsidR="00430680" w:rsidRPr="001817E8">
        <w:rPr>
          <w:rFonts w:ascii="Times New Roman" w:hAnsi="Times New Roman" w:cs="Times New Roman"/>
          <w:i/>
          <w:iCs/>
        </w:rPr>
        <w:t>Mínims</w:t>
      </w:r>
      <w:proofErr w:type="spellEnd"/>
      <w:r w:rsidR="00430680">
        <w:rPr>
          <w:rFonts w:ascii="Times New Roman" w:hAnsi="Times New Roman" w:cs="Times New Roman"/>
        </w:rPr>
        <w:t xml:space="preserve"> (92/1997)</w:t>
      </w:r>
      <w:r w:rsidR="0086543B">
        <w:rPr>
          <w:rFonts w:ascii="Times New Roman" w:hAnsi="Times New Roman" w:cs="Times New Roman"/>
        </w:rPr>
        <w:t>, by which Catalan was established as the primary language of education (except for higher education) and at least 50% of the subjects had to be taught in this language; the Decree 100/1990, by which the usual language of the Administration had to be Catalan; and the Decree 25/2001 which established the obligation to accredit knowledge of Catalan in order to work in the civil service</w:t>
      </w:r>
      <w:ins w:id="242" w:author="Alejandro Andreas Jaume Losa" w:date="2024-02-17T08:36:00Z">
        <w:r w:rsidR="00166F24">
          <w:rPr>
            <w:rFonts w:ascii="Times New Roman" w:hAnsi="Times New Roman" w:cs="Times New Roman"/>
          </w:rPr>
          <w:t xml:space="preserve"> </w:t>
        </w:r>
      </w:ins>
      <w:r w:rsidR="00166F24">
        <w:rPr>
          <w:rFonts w:ascii="Times New Roman" w:hAnsi="Times New Roman" w:cs="Times New Roman"/>
        </w:rPr>
        <w:fldChar w:fldCharType="begin"/>
      </w:r>
      <w:r w:rsidR="00166F24">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166F24">
        <w:rPr>
          <w:rFonts w:ascii="Times New Roman" w:hAnsi="Times New Roman" w:cs="Times New Roman"/>
        </w:rPr>
        <w:fldChar w:fldCharType="separate"/>
      </w:r>
      <w:r w:rsidR="00166F24" w:rsidRPr="00166F24">
        <w:rPr>
          <w:rFonts w:ascii="Times New Roman" w:hAnsi="Times New Roman" w:cs="Times New Roman"/>
          <w:kern w:val="0"/>
        </w:rPr>
        <w:t>(Aguiló-Mora &amp; Lynch, 2017)</w:t>
      </w:r>
      <w:r w:rsidR="00166F24">
        <w:rPr>
          <w:rFonts w:ascii="Times New Roman" w:hAnsi="Times New Roman" w:cs="Times New Roman"/>
        </w:rPr>
        <w:fldChar w:fldCharType="end"/>
      </w:r>
      <w:r w:rsidR="0086543B">
        <w:rPr>
          <w:rFonts w:ascii="Times New Roman" w:hAnsi="Times New Roman" w:cs="Times New Roman"/>
        </w:rPr>
        <w:t>.</w:t>
      </w:r>
      <w:r w:rsidR="001817E8">
        <w:rPr>
          <w:rFonts w:ascii="Times New Roman" w:hAnsi="Times New Roman" w:cs="Times New Roman"/>
        </w:rPr>
        <w:t xml:space="preserve"> Particularly relevant </w:t>
      </w:r>
      <w:del w:id="243" w:author="Alejandro Andreas Jaume Losa" w:date="2024-02-13T13:05:00Z">
        <w:r w:rsidR="001817E8" w:rsidDel="007037A1">
          <w:rPr>
            <w:rFonts w:ascii="Times New Roman" w:hAnsi="Times New Roman" w:cs="Times New Roman"/>
          </w:rPr>
          <w:delText xml:space="preserve">for </w:delText>
        </w:r>
      </w:del>
      <w:ins w:id="244" w:author="Alejandro Andreas Jaume Losa" w:date="2024-02-13T13:05:00Z">
        <w:r w:rsidR="007037A1">
          <w:rPr>
            <w:rFonts w:ascii="Times New Roman" w:hAnsi="Times New Roman" w:cs="Times New Roman"/>
          </w:rPr>
          <w:t xml:space="preserve">to </w:t>
        </w:r>
      </w:ins>
      <w:r w:rsidR="001817E8">
        <w:rPr>
          <w:rFonts w:ascii="Times New Roman" w:hAnsi="Times New Roman" w:cs="Times New Roman"/>
        </w:rPr>
        <w:t xml:space="preserve">this study, however, is </w:t>
      </w:r>
      <w:del w:id="245" w:author="Alejandro Andreas Jaume Losa" w:date="2024-02-13T13:04:00Z">
        <w:r w:rsidR="001817E8" w:rsidDel="007037A1">
          <w:rPr>
            <w:rFonts w:ascii="Times New Roman" w:hAnsi="Times New Roman" w:cs="Times New Roman"/>
          </w:rPr>
          <w:delText xml:space="preserve">the </w:delText>
        </w:r>
        <w:r w:rsidR="001817E8" w:rsidRPr="001817E8" w:rsidDel="007037A1">
          <w:rPr>
            <w:rFonts w:ascii="Times New Roman" w:hAnsi="Times New Roman" w:cs="Times New Roman"/>
            <w:i/>
            <w:iCs/>
            <w:lang w:val="ca-ES"/>
          </w:rPr>
          <w:delText>Reglament de Normalització Lingüística de l'Ajuntament de Palma</w:delText>
        </w:r>
      </w:del>
      <w:ins w:id="246" w:author="Alejandro Andreas Jaume Losa" w:date="2024-02-13T13:05:00Z">
        <w:r w:rsidR="007037A1">
          <w:rPr>
            <w:rFonts w:ascii="Times New Roman" w:hAnsi="Times New Roman" w:cs="Times New Roman"/>
          </w:rPr>
          <w:t xml:space="preserve">the </w:t>
        </w:r>
      </w:ins>
      <w:del w:id="247" w:author="Alejandro Andreas Jaume Losa" w:date="2024-02-13T13:04:00Z">
        <w:r w:rsidR="001817E8" w:rsidRPr="007037A1" w:rsidDel="007037A1">
          <w:rPr>
            <w:rFonts w:ascii="Times New Roman" w:hAnsi="Times New Roman" w:cs="Times New Roman"/>
            <w:i/>
            <w:iCs/>
            <w:rPrChange w:id="248" w:author="Alejandro Andreas Jaume Losa" w:date="2024-02-13T13:05:00Z">
              <w:rPr>
                <w:rFonts w:ascii="Times New Roman" w:hAnsi="Times New Roman" w:cs="Times New Roman"/>
              </w:rPr>
            </w:rPrChange>
          </w:rPr>
          <w:delText xml:space="preserve"> </w:delText>
        </w:r>
      </w:del>
      <w:del w:id="249" w:author="Alejandro Andreas Jaume Losa" w:date="2024-02-13T13:05:00Z">
        <w:r w:rsidR="00D37E5B" w:rsidRPr="007037A1" w:rsidDel="007037A1">
          <w:rPr>
            <w:rFonts w:ascii="Times New Roman" w:hAnsi="Times New Roman" w:cs="Times New Roman"/>
            <w:i/>
            <w:iCs/>
            <w:rPrChange w:id="250" w:author="Alejandro Andreas Jaume Losa" w:date="2024-02-13T13:05:00Z">
              <w:rPr>
                <w:rFonts w:ascii="Times New Roman" w:hAnsi="Times New Roman" w:cs="Times New Roman"/>
              </w:rPr>
            </w:rPrChange>
          </w:rPr>
          <w:delText xml:space="preserve">(1987) </w:delText>
        </w:r>
        <w:r w:rsidR="001817E8" w:rsidRPr="007037A1" w:rsidDel="007037A1">
          <w:rPr>
            <w:rFonts w:ascii="Times New Roman" w:hAnsi="Times New Roman" w:cs="Times New Roman"/>
            <w:i/>
            <w:iCs/>
            <w:rPrChange w:id="251" w:author="Alejandro Andreas Jaume Losa" w:date="2024-02-13T13:05:00Z">
              <w:rPr>
                <w:rFonts w:ascii="Times New Roman" w:hAnsi="Times New Roman" w:cs="Times New Roman"/>
              </w:rPr>
            </w:rPrChange>
          </w:rPr>
          <w:delText>[</w:delText>
        </w:r>
      </w:del>
      <w:r w:rsidR="001817E8" w:rsidRPr="007037A1">
        <w:rPr>
          <w:rFonts w:ascii="Times New Roman" w:hAnsi="Times New Roman" w:cs="Times New Roman"/>
          <w:i/>
          <w:iCs/>
          <w:rPrChange w:id="252" w:author="Alejandro Andreas Jaume Losa" w:date="2024-02-13T13:05:00Z">
            <w:rPr>
              <w:rFonts w:ascii="Times New Roman" w:hAnsi="Times New Roman" w:cs="Times New Roman"/>
            </w:rPr>
          </w:rPrChange>
        </w:rPr>
        <w:t>Linguistic Normalization Regulation of the City Council of Palma</w:t>
      </w:r>
      <w:ins w:id="253" w:author="Alejandro Andreas Jaume Losa" w:date="2024-02-13T13:05:00Z">
        <w:r w:rsidR="007037A1">
          <w:rPr>
            <w:rFonts w:ascii="Times New Roman" w:hAnsi="Times New Roman" w:cs="Times New Roman"/>
          </w:rPr>
          <w:t xml:space="preserve"> (1987)</w:t>
        </w:r>
      </w:ins>
      <w:del w:id="254" w:author="Alejandro Andreas Jaume Losa" w:date="2024-02-13T13:05:00Z">
        <w:r w:rsidR="001817E8" w:rsidDel="007037A1">
          <w:rPr>
            <w:rFonts w:ascii="Times New Roman" w:hAnsi="Times New Roman" w:cs="Times New Roman"/>
          </w:rPr>
          <w:delText>].</w:delText>
        </w:r>
      </w:del>
      <w:r w:rsidR="001817E8">
        <w:rPr>
          <w:rFonts w:ascii="Times New Roman" w:hAnsi="Times New Roman" w:cs="Times New Roman"/>
        </w:rPr>
        <w:t xml:space="preserve"> </w:t>
      </w:r>
      <w:r w:rsidR="00D37E5B">
        <w:rPr>
          <w:rFonts w:ascii="Times New Roman" w:hAnsi="Times New Roman" w:cs="Times New Roman"/>
        </w:rPr>
        <w:t>This regulation</w:t>
      </w:r>
      <w:ins w:id="255" w:author="Alejandro Andreas Jaume Losa" w:date="2024-02-13T13:05:00Z">
        <w:r w:rsidR="007037A1">
          <w:rPr>
            <w:rFonts w:ascii="Times New Roman" w:hAnsi="Times New Roman" w:cs="Times New Roman"/>
          </w:rPr>
          <w:t xml:space="preserve"> s</w:t>
        </w:r>
      </w:ins>
      <w:del w:id="256" w:author="Alejandro Andreas Jaume Losa" w:date="2024-02-13T13:05:00Z">
        <w:r w:rsidR="00D37E5B" w:rsidDel="007037A1">
          <w:rPr>
            <w:rFonts w:ascii="Times New Roman" w:hAnsi="Times New Roman" w:cs="Times New Roman"/>
          </w:rPr>
          <w:delText>, passed in 1987 and modified in 1990, s</w:delText>
        </w:r>
      </w:del>
      <w:r w:rsidR="00D37E5B">
        <w:rPr>
          <w:rFonts w:ascii="Times New Roman" w:hAnsi="Times New Roman" w:cs="Times New Roman"/>
        </w:rPr>
        <w:t>tates that Catalan is Palma’s own language and both Catalan and Spanish are the official languages of the City Council. It also states that citizens have the right to communicate with the City Council in any of the two languages and no</w:t>
      </w:r>
      <w:r w:rsidR="00756C3C">
        <w:rPr>
          <w:rFonts w:ascii="Times New Roman" w:hAnsi="Times New Roman" w:cs="Times New Roman"/>
        </w:rPr>
        <w:t xml:space="preserve"> one can be </w:t>
      </w:r>
      <w:r w:rsidR="00D37E5B">
        <w:rPr>
          <w:rFonts w:ascii="Times New Roman" w:hAnsi="Times New Roman" w:cs="Times New Roman"/>
        </w:rPr>
        <w:t xml:space="preserve"> discriminated </w:t>
      </w:r>
      <w:r w:rsidR="00756C3C">
        <w:rPr>
          <w:rFonts w:ascii="Times New Roman" w:hAnsi="Times New Roman" w:cs="Times New Roman"/>
        </w:rPr>
        <w:t>against on</w:t>
      </w:r>
      <w:r w:rsidR="00D37E5B">
        <w:rPr>
          <w:rFonts w:ascii="Times New Roman" w:hAnsi="Times New Roman" w:cs="Times New Roman"/>
        </w:rPr>
        <w:t xml:space="preserve"> linguistic </w:t>
      </w:r>
      <w:r w:rsidR="00756C3C">
        <w:rPr>
          <w:rFonts w:ascii="Times New Roman" w:hAnsi="Times New Roman" w:cs="Times New Roman"/>
        </w:rPr>
        <w:t>grounds</w:t>
      </w:r>
      <w:r w:rsidR="00D37E5B">
        <w:rPr>
          <w:rFonts w:ascii="Times New Roman" w:hAnsi="Times New Roman" w:cs="Times New Roman"/>
        </w:rPr>
        <w:t xml:space="preserve">. </w:t>
      </w:r>
      <w:del w:id="257" w:author="Alejandro Andreas Jaume Losa" w:date="2024-02-13T13:06:00Z">
        <w:r w:rsidR="00536BC0" w:rsidDel="007037A1">
          <w:rPr>
            <w:rFonts w:ascii="Times New Roman" w:hAnsi="Times New Roman" w:cs="Times New Roman"/>
          </w:rPr>
          <w:delText xml:space="preserve">Likewise, </w:delText>
        </w:r>
        <w:r w:rsidR="00756C3C" w:rsidDel="007037A1">
          <w:rPr>
            <w:rFonts w:ascii="Times New Roman" w:hAnsi="Times New Roman" w:cs="Times New Roman"/>
          </w:rPr>
          <w:delText xml:space="preserve">it established that </w:delText>
        </w:r>
        <w:r w:rsidR="00536BC0" w:rsidDel="007037A1">
          <w:rPr>
            <w:rFonts w:ascii="Times New Roman" w:hAnsi="Times New Roman" w:cs="Times New Roman"/>
          </w:rPr>
          <w:delText>the toponyms of the city as well as the services and the municipal dependencies w</w:delText>
        </w:r>
        <w:r w:rsidR="00756C3C" w:rsidDel="007037A1">
          <w:rPr>
            <w:rFonts w:ascii="Times New Roman" w:hAnsi="Times New Roman" w:cs="Times New Roman"/>
          </w:rPr>
          <w:delText>ould</w:delText>
        </w:r>
        <w:r w:rsidR="00536BC0" w:rsidDel="007037A1">
          <w:rPr>
            <w:rFonts w:ascii="Times New Roman" w:hAnsi="Times New Roman" w:cs="Times New Roman"/>
          </w:rPr>
          <w:delText xml:space="preserve"> have </w:delText>
        </w:r>
        <w:r w:rsidR="00756C3C" w:rsidDel="007037A1">
          <w:rPr>
            <w:rFonts w:ascii="Times New Roman" w:hAnsi="Times New Roman" w:cs="Times New Roman"/>
          </w:rPr>
          <w:delText xml:space="preserve">only </w:delText>
        </w:r>
        <w:r w:rsidR="00536BC0" w:rsidDel="007037A1">
          <w:rPr>
            <w:rFonts w:ascii="Times New Roman" w:hAnsi="Times New Roman" w:cs="Times New Roman"/>
          </w:rPr>
          <w:delText xml:space="preserve">Catalan </w:delText>
        </w:r>
        <w:r w:rsidR="00756C3C" w:rsidDel="007037A1">
          <w:rPr>
            <w:rFonts w:ascii="Times New Roman" w:hAnsi="Times New Roman" w:cs="Times New Roman"/>
          </w:rPr>
          <w:delText>o</w:delText>
        </w:r>
        <w:r w:rsidR="00536BC0" w:rsidDel="007037A1">
          <w:rPr>
            <w:rFonts w:ascii="Times New Roman" w:hAnsi="Times New Roman" w:cs="Times New Roman"/>
          </w:rPr>
          <w:delText>fficial name</w:delText>
        </w:r>
        <w:r w:rsidR="00756C3C" w:rsidDel="007037A1">
          <w:rPr>
            <w:rFonts w:ascii="Times New Roman" w:hAnsi="Times New Roman" w:cs="Times New Roman"/>
          </w:rPr>
          <w:delText>s</w:delText>
        </w:r>
        <w:r w:rsidR="00536BC0" w:rsidDel="007037A1">
          <w:rPr>
            <w:rFonts w:ascii="Times New Roman" w:hAnsi="Times New Roman" w:cs="Times New Roman"/>
          </w:rPr>
          <w:delText xml:space="preserve">. </w:delText>
        </w:r>
      </w:del>
      <w:r w:rsidR="00536BC0">
        <w:rPr>
          <w:rFonts w:ascii="Times New Roman" w:hAnsi="Times New Roman" w:cs="Times New Roman"/>
        </w:rPr>
        <w:t xml:space="preserve">In addition, </w:t>
      </w:r>
      <w:ins w:id="258" w:author="Alejandro Andreas Jaume Losa" w:date="2024-02-13T13:07:00Z">
        <w:r w:rsidR="007037A1">
          <w:rPr>
            <w:rFonts w:ascii="Times New Roman" w:hAnsi="Times New Roman" w:cs="Times New Roman"/>
          </w:rPr>
          <w:t xml:space="preserve">it states that </w:t>
        </w:r>
      </w:ins>
      <w:r w:rsidR="00536BC0">
        <w:rPr>
          <w:rFonts w:ascii="Times New Roman" w:hAnsi="Times New Roman" w:cs="Times New Roman"/>
        </w:rPr>
        <w:t xml:space="preserve">all </w:t>
      </w:r>
      <w:del w:id="259" w:author="Alejandro Andreas Jaume Losa" w:date="2024-02-13T13:07:00Z">
        <w:r w:rsidR="00536BC0" w:rsidDel="007037A1">
          <w:rPr>
            <w:rFonts w:ascii="Times New Roman" w:hAnsi="Times New Roman" w:cs="Times New Roman"/>
          </w:rPr>
          <w:delText xml:space="preserve">of </w:delText>
        </w:r>
      </w:del>
      <w:r w:rsidR="00536BC0">
        <w:rPr>
          <w:rFonts w:ascii="Times New Roman" w:hAnsi="Times New Roman" w:cs="Times New Roman"/>
        </w:rPr>
        <w:t xml:space="preserve">communications from the City Council </w:t>
      </w:r>
      <w:del w:id="260" w:author="Alejandro Andreas Jaume Losa" w:date="2024-02-13T13:07:00Z">
        <w:r w:rsidR="00F9515F" w:rsidDel="007037A1">
          <w:rPr>
            <w:rFonts w:ascii="Times New Roman" w:hAnsi="Times New Roman" w:cs="Times New Roman"/>
          </w:rPr>
          <w:delText>would</w:delText>
        </w:r>
        <w:r w:rsidR="00536BC0" w:rsidDel="007037A1">
          <w:rPr>
            <w:rFonts w:ascii="Times New Roman" w:hAnsi="Times New Roman" w:cs="Times New Roman"/>
          </w:rPr>
          <w:delText xml:space="preserve"> </w:delText>
        </w:r>
      </w:del>
      <w:ins w:id="261" w:author="Alejandro Andreas Jaume Losa" w:date="2024-02-13T13:07:00Z">
        <w:r w:rsidR="007037A1">
          <w:rPr>
            <w:rFonts w:ascii="Times New Roman" w:hAnsi="Times New Roman" w:cs="Times New Roman"/>
          </w:rPr>
          <w:t xml:space="preserve">should </w:t>
        </w:r>
      </w:ins>
      <w:ins w:id="262" w:author="Alejandro Andreas Jaume Losa" w:date="2024-02-13T13:16:00Z">
        <w:r w:rsidR="009743C9">
          <w:rPr>
            <w:rFonts w:ascii="Times New Roman" w:hAnsi="Times New Roman" w:cs="Times New Roman"/>
          </w:rPr>
          <w:t xml:space="preserve">be </w:t>
        </w:r>
      </w:ins>
      <w:r w:rsidR="00536BC0">
        <w:rPr>
          <w:rFonts w:ascii="Times New Roman" w:hAnsi="Times New Roman" w:cs="Times New Roman"/>
        </w:rPr>
        <w:t>in Catalan by default, as well as any document</w:t>
      </w:r>
      <w:r w:rsidR="00767433">
        <w:rPr>
          <w:rFonts w:ascii="Times New Roman" w:hAnsi="Times New Roman" w:cs="Times New Roman"/>
        </w:rPr>
        <w:t>s</w:t>
      </w:r>
      <w:r w:rsidR="00536BC0">
        <w:rPr>
          <w:rFonts w:ascii="Times New Roman" w:hAnsi="Times New Roman" w:cs="Times New Roman"/>
        </w:rPr>
        <w:t xml:space="preserve"> or certificate</w:t>
      </w:r>
      <w:r w:rsidR="00767433">
        <w:rPr>
          <w:rFonts w:ascii="Times New Roman" w:hAnsi="Times New Roman" w:cs="Times New Roman"/>
        </w:rPr>
        <w:t>s</w:t>
      </w:r>
      <w:r w:rsidR="00536BC0">
        <w:rPr>
          <w:rFonts w:ascii="Times New Roman" w:hAnsi="Times New Roman" w:cs="Times New Roman"/>
        </w:rPr>
        <w:t xml:space="preserve"> issued</w:t>
      </w:r>
      <w:ins w:id="263" w:author="Alejandro Andreas Jaume Losa" w:date="2024-02-13T13:08:00Z">
        <w:r w:rsidR="007037A1">
          <w:rPr>
            <w:rFonts w:ascii="Times New Roman" w:hAnsi="Times New Roman" w:cs="Times New Roman"/>
          </w:rPr>
          <w:t xml:space="preserve">, and that </w:t>
        </w:r>
      </w:ins>
      <w:del w:id="264" w:author="Alejandro Andreas Jaume Losa" w:date="2024-02-13T13:08:00Z">
        <w:r w:rsidR="00536BC0" w:rsidDel="007037A1">
          <w:rPr>
            <w:rFonts w:ascii="Times New Roman" w:hAnsi="Times New Roman" w:cs="Times New Roman"/>
          </w:rPr>
          <w:delText xml:space="preserve">. On the other hand, </w:delText>
        </w:r>
      </w:del>
      <w:r w:rsidR="00536BC0">
        <w:rPr>
          <w:rFonts w:ascii="Times New Roman" w:hAnsi="Times New Roman" w:cs="Times New Roman"/>
        </w:rPr>
        <w:t xml:space="preserve">the City Council </w:t>
      </w:r>
      <w:ins w:id="265" w:author="Alejandro Andreas Jaume Losa" w:date="2024-02-13T13:08:00Z">
        <w:r w:rsidR="007037A1">
          <w:rPr>
            <w:rFonts w:ascii="Times New Roman" w:hAnsi="Times New Roman" w:cs="Times New Roman"/>
          </w:rPr>
          <w:t xml:space="preserve">is </w:t>
        </w:r>
      </w:ins>
      <w:del w:id="266" w:author="Alejandro Andreas Jaume Losa" w:date="2024-02-13T13:08:00Z">
        <w:r w:rsidR="005A0BAE" w:rsidDel="007037A1">
          <w:rPr>
            <w:rFonts w:ascii="Times New Roman" w:hAnsi="Times New Roman" w:cs="Times New Roman"/>
          </w:rPr>
          <w:delText xml:space="preserve"> </w:delText>
        </w:r>
      </w:del>
      <w:r w:rsidR="005A0BAE">
        <w:rPr>
          <w:rFonts w:ascii="Times New Roman" w:hAnsi="Times New Roman" w:cs="Times New Roman"/>
        </w:rPr>
        <w:t xml:space="preserve">committed to </w:t>
      </w:r>
      <w:del w:id="267" w:author="Alejandro Andreas Jaume Losa" w:date="2024-02-13T13:08:00Z">
        <w:r w:rsidR="005A0BAE" w:rsidDel="007037A1">
          <w:rPr>
            <w:rFonts w:ascii="Times New Roman" w:hAnsi="Times New Roman" w:cs="Times New Roman"/>
          </w:rPr>
          <w:delText xml:space="preserve">ensuring that all staff know both languages and to </w:delText>
        </w:r>
      </w:del>
      <w:r w:rsidR="005A0BAE">
        <w:rPr>
          <w:rFonts w:ascii="Times New Roman" w:hAnsi="Times New Roman" w:cs="Times New Roman"/>
        </w:rPr>
        <w:t>promoting linguistic awareness and the use of Catalan</w:t>
      </w:r>
      <w:r w:rsidR="00767433">
        <w:rPr>
          <w:rFonts w:ascii="Times New Roman" w:hAnsi="Times New Roman" w:cs="Times New Roman"/>
        </w:rPr>
        <w:t>.</w:t>
      </w:r>
    </w:p>
    <w:p w14:paraId="31EA66FF" w14:textId="6E5513E4" w:rsidR="00E74DC6" w:rsidRDefault="009743C9" w:rsidP="00CF7F7C">
      <w:pPr>
        <w:spacing w:line="480" w:lineRule="auto"/>
        <w:ind w:firstLine="720"/>
        <w:jc w:val="both"/>
        <w:rPr>
          <w:ins w:id="268" w:author="Alejandro Andreas Jaume Losa" w:date="2024-02-17T10:09:00Z"/>
          <w:rFonts w:ascii="Times New Roman" w:hAnsi="Times New Roman" w:cs="Times New Roman"/>
        </w:rPr>
      </w:pPr>
      <w:ins w:id="269" w:author="Alejandro Andreas Jaume Losa" w:date="2024-02-13T14:00:00Z">
        <w:r w:rsidRPr="00166F24">
          <w:rPr>
            <w:rFonts w:ascii="Times New Roman" w:hAnsi="Times New Roman" w:cs="Times New Roman"/>
            <w:rPrChange w:id="270" w:author="Alejandro Andreas Jaume Losa" w:date="2024-02-17T08:39:00Z">
              <w:rPr/>
            </w:rPrChange>
          </w:rPr>
          <w:t xml:space="preserve">Forty years after the approval of this legal framework, it is clear that many of the objectives proposed at the time have been achieved. For example, the general knowledge of Catalan among the Balearic population has increased considerably </w:t>
        </w:r>
      </w:ins>
      <w:r w:rsidR="00C509DF">
        <w:rPr>
          <w:rFonts w:ascii="Times New Roman" w:hAnsi="Times New Roman" w:cs="Times New Roman"/>
        </w:rPr>
        <w:fldChar w:fldCharType="begin"/>
      </w:r>
      <w:r w:rsidR="00C509DF">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C509DF">
        <w:rPr>
          <w:rFonts w:ascii="Times New Roman" w:hAnsi="Times New Roman" w:cs="Times New Roman"/>
        </w:rPr>
        <w:fldChar w:fldCharType="separate"/>
      </w:r>
      <w:r w:rsidR="00C509DF" w:rsidRPr="00C509DF">
        <w:rPr>
          <w:rFonts w:ascii="Times New Roman" w:hAnsi="Times New Roman" w:cs="Times New Roman"/>
          <w:kern w:val="0"/>
        </w:rPr>
        <w:t>(Vanrell &amp; Melià, 2017)</w:t>
      </w:r>
      <w:r w:rsidR="00C509DF">
        <w:rPr>
          <w:rFonts w:ascii="Times New Roman" w:hAnsi="Times New Roman" w:cs="Times New Roman"/>
        </w:rPr>
        <w:fldChar w:fldCharType="end"/>
      </w:r>
      <w:ins w:id="271" w:author="Alejandro Andreas Jaume Losa" w:date="2024-02-17T09:51:00Z">
        <w:r w:rsidR="00C509DF">
          <w:rPr>
            <w:rFonts w:ascii="Times New Roman" w:hAnsi="Times New Roman" w:cs="Times New Roman"/>
          </w:rPr>
          <w:t xml:space="preserve"> </w:t>
        </w:r>
      </w:ins>
      <w:ins w:id="272" w:author="Alejandro Andreas Jaume Losa" w:date="2024-02-13T14:00:00Z">
        <w:r w:rsidRPr="00166F24">
          <w:rPr>
            <w:rFonts w:ascii="Times New Roman" w:hAnsi="Times New Roman" w:cs="Times New Roman"/>
            <w:rPrChange w:id="273" w:author="Alejandro Andreas Jaume Losa" w:date="2024-02-17T08:39:00Z">
              <w:rPr/>
            </w:rPrChange>
          </w:rPr>
          <w:t xml:space="preserve">and the presence of the language in society has become much more noticeable and evident. </w:t>
        </w:r>
      </w:ins>
      <w:ins w:id="274" w:author="Alejandro Andreas Jaume Losa" w:date="2024-03-09T10:48:00Z">
        <w:r w:rsidR="00F87982">
          <w:rPr>
            <w:rFonts w:ascii="Times New Roman" w:hAnsi="Times New Roman" w:cs="Times New Roman"/>
          </w:rPr>
          <w:t>H</w:t>
        </w:r>
      </w:ins>
      <w:ins w:id="275" w:author="Alejandro Andreas Jaume Losa" w:date="2024-02-17T08:40:00Z">
        <w:r w:rsidR="00166F24">
          <w:rPr>
            <w:rFonts w:ascii="Times New Roman" w:hAnsi="Times New Roman" w:cs="Times New Roman"/>
          </w:rPr>
          <w:t>owever,</w:t>
        </w:r>
      </w:ins>
      <w:ins w:id="276" w:author="Alejandro Andreas Jaume Losa" w:date="2024-02-13T14:00:00Z">
        <w:r w:rsidRPr="00166F24">
          <w:rPr>
            <w:rFonts w:ascii="Times New Roman" w:hAnsi="Times New Roman" w:cs="Times New Roman"/>
            <w:rPrChange w:id="277" w:author="Alejandro Andreas Jaume Losa" w:date="2024-02-17T08:39:00Z">
              <w:rPr/>
            </w:rPrChange>
          </w:rPr>
          <w:t xml:space="preserve"> the establishment of this legal framework and the consequent implementation of certain language policies </w:t>
        </w:r>
      </w:ins>
      <w:ins w:id="278" w:author="Alejandro Andreas Jaume Losa" w:date="2024-02-17T08:40:00Z">
        <w:r w:rsidR="00166F24">
          <w:rPr>
            <w:rFonts w:ascii="Times New Roman" w:hAnsi="Times New Roman" w:cs="Times New Roman"/>
          </w:rPr>
          <w:t xml:space="preserve">has </w:t>
        </w:r>
        <w:r w:rsidR="00166F24" w:rsidRPr="003A450E">
          <w:rPr>
            <w:rFonts w:ascii="Times New Roman" w:hAnsi="Times New Roman" w:cs="Times New Roman"/>
          </w:rPr>
          <w:t>been accompanied by a process of polarization</w:t>
        </w:r>
        <w:r w:rsidR="00166F24">
          <w:rPr>
            <w:rFonts w:ascii="Times New Roman" w:hAnsi="Times New Roman" w:cs="Times New Roman"/>
          </w:rPr>
          <w:t xml:space="preserve"> </w:t>
        </w:r>
        <w:r w:rsidR="00166F24" w:rsidRPr="0051264A">
          <w:rPr>
            <w:rFonts w:ascii="Times New Roman" w:hAnsi="Times New Roman" w:cs="Times New Roman"/>
          </w:rPr>
          <w:t>in the Balearic society in terms of language attitudes, particularly in Palma, the capital city</w:t>
        </w:r>
      </w:ins>
      <w:ins w:id="279" w:author="Alejandro Andreas Jaume Losa" w:date="2024-02-17T09:58:00Z">
        <w:r w:rsidR="00C509DF">
          <w:rPr>
            <w:rFonts w:ascii="Times New Roman" w:hAnsi="Times New Roman" w:cs="Times New Roman"/>
          </w:rPr>
          <w:t xml:space="preserve"> </w:t>
        </w:r>
      </w:ins>
      <w:r w:rsidR="00FC1652">
        <w:rPr>
          <w:rFonts w:ascii="Times New Roman" w:hAnsi="Times New Roman" w:cs="Times New Roman"/>
        </w:rPr>
        <w:fldChar w:fldCharType="begin"/>
      </w:r>
      <w:r w:rsidR="00FC1652">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FC1652" w:rsidRPr="00F937E7">
        <w:rPr>
          <w:rFonts w:ascii="Times New Roman" w:hAnsi="Times New Roman" w:cs="Times New Roman"/>
          <w:lang w:val="es-ES"/>
        </w:rPr>
        <w:instrText xml:space="preserve"> Illes Balears","author":[{"family":"Castell","given":"Xisca"},{"family":"Cr</w:instrText>
      </w:r>
      <w:r w:rsidR="00FC1652" w:rsidRPr="00FC1652">
        <w:rPr>
          <w:rFonts w:ascii="Times New Roman" w:hAnsi="Times New Roman" w:cs="Times New Roman"/>
          <w:lang w:val="es-ES"/>
          <w:rPrChange w:id="280" w:author="Alejandro Andreas Jaume Losa" w:date="2024-02-17T10:02:00Z">
            <w:rPr>
              <w:rFonts w:ascii="Times New Roman" w:hAnsi="Times New Roman" w:cs="Times New Roman"/>
            </w:rPr>
          </w:rPrChange>
        </w:rPr>
        <w:instrText xml:space="preserve">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FC1652">
        <w:rPr>
          <w:rFonts w:ascii="Times New Roman" w:hAnsi="Times New Roman" w:cs="Times New Roman"/>
        </w:rPr>
        <w:fldChar w:fldCharType="separate"/>
      </w:r>
      <w:r w:rsidR="00FC1652" w:rsidRPr="00FC1652">
        <w:rPr>
          <w:rFonts w:ascii="Times New Roman" w:hAnsi="Times New Roman" w:cs="Times New Roman"/>
          <w:kern w:val="0"/>
          <w:lang w:val="es-ES"/>
          <w:rPrChange w:id="281" w:author="Alejandro Andreas Jaume Losa" w:date="2024-02-17T10:02:00Z">
            <w:rPr>
              <w:rFonts w:ascii="Times New Roman" w:hAnsi="Times New Roman" w:cs="Times New Roman"/>
              <w:kern w:val="0"/>
            </w:rPr>
          </w:rPrChange>
        </w:rPr>
        <w:t xml:space="preserve">(Aguiló-Mora &amp; Lynch, 2017; Calafat Vila &amp; Calero-Pons, </w:t>
      </w:r>
      <w:r w:rsidR="00FC1652" w:rsidRPr="00FC1652">
        <w:rPr>
          <w:rFonts w:ascii="Times New Roman" w:hAnsi="Times New Roman" w:cs="Times New Roman"/>
          <w:kern w:val="0"/>
          <w:lang w:val="es-ES"/>
          <w:rPrChange w:id="282" w:author="Alejandro Andreas Jaume Losa" w:date="2024-02-17T10:02:00Z">
            <w:rPr>
              <w:rFonts w:ascii="Times New Roman" w:hAnsi="Times New Roman" w:cs="Times New Roman"/>
              <w:kern w:val="0"/>
            </w:rPr>
          </w:rPrChange>
        </w:rPr>
        <w:lastRenderedPageBreak/>
        <w:t>2019; Castell et al., 2023; Ibáñez Ferreté, 2014; Tudela Isanta, 2021)</w:t>
      </w:r>
      <w:r w:rsidR="00FC1652">
        <w:rPr>
          <w:rFonts w:ascii="Times New Roman" w:hAnsi="Times New Roman" w:cs="Times New Roman"/>
        </w:rPr>
        <w:fldChar w:fldCharType="end"/>
      </w:r>
      <w:ins w:id="283" w:author="Alejandro Andreas Jaume Losa" w:date="2024-02-17T10:02:00Z">
        <w:r w:rsidR="00FC1652" w:rsidRPr="00FC1652">
          <w:rPr>
            <w:rFonts w:ascii="Times New Roman" w:hAnsi="Times New Roman" w:cs="Times New Roman"/>
            <w:lang w:val="es-ES"/>
            <w:rPrChange w:id="284" w:author="Alejandro Andreas Jaume Losa" w:date="2024-02-17T10:02:00Z">
              <w:rPr>
                <w:rFonts w:ascii="Times New Roman" w:hAnsi="Times New Roman" w:cs="Times New Roman"/>
              </w:rPr>
            </w:rPrChange>
          </w:rPr>
          <w:t xml:space="preserve">. </w:t>
        </w:r>
      </w:ins>
      <w:ins w:id="285" w:author="Alejandro Andreas Jaume Losa" w:date="2024-02-17T09:24:00Z">
        <w:r w:rsidR="00166F24" w:rsidRPr="00166F24">
          <w:rPr>
            <w:rFonts w:ascii="Times New Roman" w:hAnsi="Times New Roman" w:cs="Times New Roman"/>
            <w:rPrChange w:id="286" w:author="Alejandro Andreas Jaume Losa" w:date="2024-02-17T09:27:00Z">
              <w:rPr>
                <w:rFonts w:ascii="Times New Roman" w:hAnsi="Times New Roman" w:cs="Times New Roman"/>
                <w:lang w:val="es-ES"/>
              </w:rPr>
            </w:rPrChange>
          </w:rPr>
          <w:t xml:space="preserve">This </w:t>
        </w:r>
      </w:ins>
      <w:ins w:id="287" w:author="Alejandro Andreas Jaume Losa" w:date="2024-02-17T09:26:00Z">
        <w:r w:rsidR="00166F24" w:rsidRPr="00166F24">
          <w:rPr>
            <w:rFonts w:ascii="Times New Roman" w:hAnsi="Times New Roman" w:cs="Times New Roman"/>
            <w:rPrChange w:id="288" w:author="Alejandro Andreas Jaume Losa" w:date="2024-02-17T09:27:00Z">
              <w:rPr>
                <w:rFonts w:ascii="Times New Roman" w:hAnsi="Times New Roman" w:cs="Times New Roman"/>
                <w:lang w:val="es-ES"/>
              </w:rPr>
            </w:rPrChange>
          </w:rPr>
          <w:t>is not surprising given the close relationship between language policy and language attitudes.</w:t>
        </w:r>
      </w:ins>
      <w:ins w:id="289" w:author="Alejandro Andreas Jaume Losa" w:date="2024-02-17T09:29:00Z">
        <w:r w:rsidR="00166F24">
          <w:rPr>
            <w:rFonts w:ascii="Times New Roman" w:hAnsi="Times New Roman" w:cs="Times New Roman"/>
          </w:rPr>
          <w:t xml:space="preserve"> </w:t>
        </w:r>
      </w:ins>
      <w:ins w:id="290" w:author="Alejandro Andreas Jaume Losa" w:date="2024-02-17T09:30:00Z">
        <w:r w:rsidR="00166F24">
          <w:rPr>
            <w:rFonts w:ascii="Times New Roman" w:hAnsi="Times New Roman" w:cs="Times New Roman"/>
          </w:rPr>
          <w:t xml:space="preserve">In fact, </w:t>
        </w:r>
      </w:ins>
      <w:ins w:id="291" w:author="Alejandro Andreas Jaume Losa" w:date="2024-02-17T09:31:00Z">
        <w:r w:rsidR="00166F24">
          <w:rPr>
            <w:rFonts w:ascii="Times New Roman" w:hAnsi="Times New Roman" w:cs="Times New Roman"/>
          </w:rPr>
          <w:t xml:space="preserve">there </w:t>
        </w:r>
      </w:ins>
      <w:ins w:id="292" w:author="Alejandro Andreas Jaume Losa" w:date="2024-02-17T09:32:00Z">
        <w:r w:rsidR="00166F24">
          <w:rPr>
            <w:rFonts w:ascii="Times New Roman" w:hAnsi="Times New Roman" w:cs="Times New Roman"/>
          </w:rPr>
          <w:t>is a common assumption that much policy and planning can or should be intended to change</w:t>
        </w:r>
      </w:ins>
      <w:ins w:id="293" w:author="Alejandro Andreas Jaume Losa" w:date="2024-02-17T09:33:00Z">
        <w:r w:rsidR="00166F24">
          <w:rPr>
            <w:rFonts w:ascii="Times New Roman" w:hAnsi="Times New Roman" w:cs="Times New Roman"/>
          </w:rPr>
          <w:t xml:space="preserve"> language attitudes </w:t>
        </w:r>
      </w:ins>
      <w:r w:rsidR="00166F24">
        <w:rPr>
          <w:rFonts w:ascii="Times New Roman" w:hAnsi="Times New Roman" w:cs="Times New Roman"/>
        </w:rPr>
        <w:fldChar w:fldCharType="begin"/>
      </w:r>
      <w:r w:rsidR="00166F24">
        <w:rPr>
          <w:rFonts w:ascii="Times New Roman" w:hAnsi="Times New Roman" w:cs="Times New Roman"/>
        </w:rPr>
        <w:instrText xml:space="preserve"> ADDIN ZOTERO_ITEM CSL_CITATION {"citationID":"5REHWhYy","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166F24">
        <w:rPr>
          <w:rFonts w:ascii="Times New Roman" w:hAnsi="Times New Roman" w:cs="Times New Roman"/>
        </w:rPr>
        <w:fldChar w:fldCharType="separate"/>
      </w:r>
      <w:r w:rsidR="00166F24" w:rsidRPr="00166F24">
        <w:rPr>
          <w:rFonts w:ascii="Times New Roman" w:hAnsi="Times New Roman" w:cs="Times New Roman"/>
          <w:kern w:val="0"/>
        </w:rPr>
        <w:t>(O’Rourke &amp; Hogan‐Brun, 2012)</w:t>
      </w:r>
      <w:r w:rsidR="00166F24">
        <w:rPr>
          <w:rFonts w:ascii="Times New Roman" w:hAnsi="Times New Roman" w:cs="Times New Roman"/>
        </w:rPr>
        <w:fldChar w:fldCharType="end"/>
      </w:r>
      <w:ins w:id="294" w:author="Alejandro Andreas Jaume Losa" w:date="2024-02-17T09:34:00Z">
        <w:r w:rsidR="00166F24">
          <w:rPr>
            <w:rFonts w:ascii="Times New Roman" w:hAnsi="Times New Roman" w:cs="Times New Roman"/>
          </w:rPr>
          <w:t>.</w:t>
        </w:r>
      </w:ins>
      <w:ins w:id="295" w:author="Alejandro Andreas Jaume Losa" w:date="2024-02-17T09:35:00Z">
        <w:r w:rsidR="00166F24">
          <w:rPr>
            <w:rFonts w:ascii="Times New Roman" w:hAnsi="Times New Roman" w:cs="Times New Roman"/>
          </w:rPr>
          <w:t xml:space="preserve"> </w:t>
        </w:r>
      </w:ins>
    </w:p>
    <w:p w14:paraId="570EC9C2" w14:textId="67D8911B" w:rsidR="00537B15" w:rsidDel="00CF7F7C" w:rsidRDefault="00166F24">
      <w:pPr>
        <w:spacing w:line="480" w:lineRule="auto"/>
        <w:ind w:firstLine="720"/>
        <w:jc w:val="both"/>
        <w:rPr>
          <w:del w:id="296" w:author="Alejandro Andreas Jaume Losa" w:date="2024-02-13T11:54:00Z"/>
          <w:rFonts w:ascii="Times New Roman" w:hAnsi="Times New Roman" w:cs="Times New Roman"/>
        </w:rPr>
        <w:pPrChange w:id="297" w:author="Alejandro Andreas Jaume Losa" w:date="2024-02-17T10:11:00Z">
          <w:pPr>
            <w:spacing w:line="480" w:lineRule="auto"/>
            <w:jc w:val="both"/>
          </w:pPr>
        </w:pPrChange>
      </w:pPr>
      <w:ins w:id="298" w:author="Alejandro Andreas Jaume Losa" w:date="2024-02-17T09:35:00Z">
        <w:r>
          <w:rPr>
            <w:rFonts w:ascii="Times New Roman" w:hAnsi="Times New Roman" w:cs="Times New Roman"/>
          </w:rPr>
          <w:t xml:space="preserve">Accordingly, many studies have </w:t>
        </w:r>
      </w:ins>
      <w:ins w:id="299" w:author="Alejandro Andreas Jaume Losa" w:date="2024-02-17T09:39:00Z">
        <w:r>
          <w:rPr>
            <w:rFonts w:ascii="Times New Roman" w:hAnsi="Times New Roman" w:cs="Times New Roman"/>
          </w:rPr>
          <w:t>examined</w:t>
        </w:r>
      </w:ins>
      <w:ins w:id="300" w:author="Alejandro Andreas Jaume Losa" w:date="2024-02-17T09:35:00Z">
        <w:r>
          <w:rPr>
            <w:rFonts w:ascii="Times New Roman" w:hAnsi="Times New Roman" w:cs="Times New Roman"/>
          </w:rPr>
          <w:t xml:space="preserve"> </w:t>
        </w:r>
      </w:ins>
      <w:ins w:id="301" w:author="Alejandro Andreas Jaume Losa" w:date="2024-02-17T09:39:00Z">
        <w:r>
          <w:rPr>
            <w:rFonts w:ascii="Times New Roman" w:hAnsi="Times New Roman" w:cs="Times New Roman"/>
          </w:rPr>
          <w:t xml:space="preserve">this relationship in </w:t>
        </w:r>
      </w:ins>
      <w:ins w:id="302" w:author="Alejandro Andreas Jaume Losa" w:date="2024-02-17T09:40:00Z">
        <w:r>
          <w:rPr>
            <w:rFonts w:ascii="Times New Roman" w:hAnsi="Times New Roman" w:cs="Times New Roman"/>
          </w:rPr>
          <w:t xml:space="preserve">many different social contexts, </w:t>
        </w:r>
      </w:ins>
      <w:ins w:id="303" w:author="Alejandro Andreas Jaume Losa" w:date="2024-02-17T09:41:00Z">
        <w:r>
          <w:rPr>
            <w:rFonts w:ascii="Times New Roman" w:hAnsi="Times New Roman" w:cs="Times New Roman"/>
          </w:rPr>
          <w:t xml:space="preserve">in order to determine how policy affects language attitudes </w:t>
        </w:r>
      </w:ins>
      <w:r w:rsidR="00C509DF">
        <w:rPr>
          <w:rFonts w:ascii="Times New Roman" w:hAnsi="Times New Roman" w:cs="Times New Roman"/>
        </w:rPr>
        <w:fldChar w:fldCharType="begin"/>
      </w:r>
      <w:r w:rsidR="00C509DF">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00C509DF">
        <w:rPr>
          <w:rFonts w:ascii="Times New Roman" w:hAnsi="Times New Roman" w:cs="Times New Roman"/>
        </w:rPr>
        <w:fldChar w:fldCharType="separate"/>
      </w:r>
      <w:r w:rsidR="00C509DF">
        <w:rPr>
          <w:rFonts w:ascii="Times New Roman" w:hAnsi="Times New Roman" w:cs="Times New Roman"/>
          <w:noProof/>
        </w:rPr>
        <w:t>(Marley, 2004)</w:t>
      </w:r>
      <w:r w:rsidR="00C509DF">
        <w:rPr>
          <w:rFonts w:ascii="Times New Roman" w:hAnsi="Times New Roman" w:cs="Times New Roman"/>
        </w:rPr>
        <w:fldChar w:fldCharType="end"/>
      </w:r>
      <w:ins w:id="304" w:author="Alejandro Andreas Jaume Losa" w:date="2024-02-17T09:49:00Z">
        <w:r w:rsidR="00C509DF">
          <w:rPr>
            <w:rFonts w:ascii="Times New Roman" w:hAnsi="Times New Roman" w:cs="Times New Roman"/>
          </w:rPr>
          <w:t xml:space="preserve"> </w:t>
        </w:r>
      </w:ins>
      <w:ins w:id="305" w:author="Alejandro Andreas Jaume Losa" w:date="2024-02-17T09:41:00Z">
        <w:r>
          <w:rPr>
            <w:rFonts w:ascii="Times New Roman" w:hAnsi="Times New Roman" w:cs="Times New Roman"/>
          </w:rPr>
          <w:t xml:space="preserve">and </w:t>
        </w:r>
      </w:ins>
      <w:ins w:id="306" w:author="Alejandro Andreas Jaume Losa" w:date="2024-02-17T09:43:00Z">
        <w:r>
          <w:rPr>
            <w:rFonts w:ascii="Times New Roman" w:hAnsi="Times New Roman" w:cs="Times New Roman"/>
          </w:rPr>
          <w:t>vice versa</w:t>
        </w:r>
      </w:ins>
      <w:r>
        <w:rPr>
          <w:rFonts w:ascii="Times New Roman" w:hAnsi="Times New Roman" w:cs="Times New Roman"/>
        </w:rPr>
        <w:t xml:space="preserve"> </w:t>
      </w:r>
      <w:r w:rsidR="00C509DF">
        <w:rPr>
          <w:rFonts w:ascii="Times New Roman" w:hAnsi="Times New Roman" w:cs="Times New Roman"/>
        </w:rPr>
        <w:fldChar w:fldCharType="begin"/>
      </w:r>
      <w:r w:rsidR="00C509DF">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00C509DF">
        <w:rPr>
          <w:rFonts w:ascii="Times New Roman" w:hAnsi="Times New Roman" w:cs="Times New Roman"/>
        </w:rPr>
        <w:fldChar w:fldCharType="separate"/>
      </w:r>
      <w:r w:rsidR="00C509DF">
        <w:rPr>
          <w:rFonts w:ascii="Times New Roman" w:hAnsi="Times New Roman" w:cs="Times New Roman"/>
          <w:noProof/>
        </w:rPr>
        <w:t>(Errihani, 2008; Mukhuba, 2005)</w:t>
      </w:r>
      <w:r w:rsidR="00C509DF">
        <w:rPr>
          <w:rFonts w:ascii="Times New Roman" w:hAnsi="Times New Roman" w:cs="Times New Roman"/>
        </w:rPr>
        <w:fldChar w:fldCharType="end"/>
      </w:r>
      <w:del w:id="307" w:author="Alejandro Andreas Jaume Losa" w:date="2024-02-13T13:12:00Z">
        <w:r w:rsidR="00767433" w:rsidDel="009743C9">
          <w:rPr>
            <w:rFonts w:ascii="Times New Roman" w:hAnsi="Times New Roman" w:cs="Times New Roman"/>
          </w:rPr>
          <w:delText>Overall</w:delText>
        </w:r>
      </w:del>
      <w:del w:id="308" w:author="Alejandro Andreas Jaume Losa" w:date="2024-02-13T14:21:00Z">
        <w:r w:rsidR="00767433" w:rsidDel="008F1D04">
          <w:rPr>
            <w:rFonts w:ascii="Times New Roman" w:hAnsi="Times New Roman" w:cs="Times New Roman"/>
          </w:rPr>
          <w:delText xml:space="preserve">, </w:delText>
        </w:r>
      </w:del>
      <w:del w:id="309" w:author="Alejandro Andreas Jaume Losa" w:date="2024-02-13T13:12:00Z">
        <w:r w:rsidR="00767433" w:rsidDel="009743C9">
          <w:rPr>
            <w:rFonts w:ascii="Times New Roman" w:hAnsi="Times New Roman" w:cs="Times New Roman"/>
          </w:rPr>
          <w:delText xml:space="preserve">we can see that </w:delText>
        </w:r>
      </w:del>
      <w:del w:id="310" w:author="Alejandro Andreas Jaume Losa" w:date="2024-02-13T14:21:00Z">
        <w:r w:rsidR="00767433" w:rsidDel="008F1D04">
          <w:rPr>
            <w:rFonts w:ascii="Times New Roman" w:hAnsi="Times New Roman" w:cs="Times New Roman"/>
          </w:rPr>
          <w:delText>Catalan has gained considerable institutional recognition, protection, and promotion over the last decades.</w:delText>
        </w:r>
        <w:r w:rsidR="00314390" w:rsidDel="008F1D04">
          <w:rPr>
            <w:rFonts w:ascii="Times New Roman" w:hAnsi="Times New Roman" w:cs="Times New Roman"/>
          </w:rPr>
          <w:delText xml:space="preserve"> In</w:delText>
        </w:r>
        <w:r w:rsidR="00767433" w:rsidRPr="00767433" w:rsidDel="008F1D04">
          <w:rPr>
            <w:rFonts w:ascii="Times New Roman" w:hAnsi="Times New Roman" w:cs="Times New Roman"/>
          </w:rPr>
          <w:delText xml:space="preserve"> this sense, one might think that the implementation of pro-language policies is enough to change the linguistic reality of a given society. However, this is not entirely true. </w:delText>
        </w:r>
        <w:r w:rsidR="00767433" w:rsidDel="008F1D04">
          <w:rPr>
            <w:rFonts w:ascii="Times New Roman" w:hAnsi="Times New Roman" w:cs="Times New Roman"/>
          </w:rPr>
          <w:delText>T</w:delText>
        </w:r>
        <w:r w:rsidR="00767433" w:rsidRPr="00767433" w:rsidDel="008F1D04">
          <w:rPr>
            <w:rFonts w:ascii="Times New Roman" w:hAnsi="Times New Roman" w:cs="Times New Roman"/>
          </w:rPr>
          <w:delText xml:space="preserve">he fact that Catalan </w:delText>
        </w:r>
        <w:r w:rsidR="00767433" w:rsidDel="008F1D04">
          <w:rPr>
            <w:rFonts w:ascii="Times New Roman" w:hAnsi="Times New Roman" w:cs="Times New Roman"/>
          </w:rPr>
          <w:delText>is being promoted institutionally</w:delText>
        </w:r>
        <w:r w:rsidR="00767433" w:rsidRPr="00767433" w:rsidDel="008F1D04">
          <w:rPr>
            <w:rFonts w:ascii="Times New Roman" w:hAnsi="Times New Roman" w:cs="Times New Roman"/>
          </w:rPr>
          <w:delText xml:space="preserve">, especially in the educational </w:delText>
        </w:r>
        <w:r w:rsidR="00767433" w:rsidDel="008F1D04">
          <w:rPr>
            <w:rFonts w:ascii="Times New Roman" w:hAnsi="Times New Roman" w:cs="Times New Roman"/>
          </w:rPr>
          <w:delText>domain</w:delText>
        </w:r>
        <w:r w:rsidR="00767433" w:rsidRPr="00767433" w:rsidDel="008F1D04">
          <w:rPr>
            <w:rFonts w:ascii="Times New Roman" w:hAnsi="Times New Roman" w:cs="Times New Roman"/>
          </w:rPr>
          <w:delText>, and that knowledge of the language has increased considerably</w:delText>
        </w:r>
        <w:r w:rsidR="00767433" w:rsidDel="008F1D04">
          <w:rPr>
            <w:rFonts w:ascii="Times New Roman" w:hAnsi="Times New Roman" w:cs="Times New Roman"/>
          </w:rPr>
          <w:delText xml:space="preserve"> over the </w:delText>
        </w:r>
        <w:commentRangeStart w:id="311"/>
        <w:r w:rsidR="00767433" w:rsidDel="008F1D04">
          <w:rPr>
            <w:rFonts w:ascii="Times New Roman" w:hAnsi="Times New Roman" w:cs="Times New Roman"/>
          </w:rPr>
          <w:delText xml:space="preserve">last </w:delText>
        </w:r>
      </w:del>
      <w:commentRangeStart w:id="312"/>
      <w:commentRangeStart w:id="313"/>
      <w:del w:id="314" w:author="Alejandro Andreas Jaume Losa" w:date="2024-02-13T11:46:00Z">
        <w:r w:rsidR="00767433" w:rsidDel="007037A1">
          <w:rPr>
            <w:rFonts w:ascii="Times New Roman" w:hAnsi="Times New Roman" w:cs="Times New Roman"/>
          </w:rPr>
          <w:delText>decades</w:delText>
        </w:r>
        <w:commentRangeEnd w:id="312"/>
        <w:r w:rsidR="00314390" w:rsidDel="007037A1">
          <w:rPr>
            <w:rStyle w:val="CommentReference"/>
          </w:rPr>
          <w:commentReference w:id="312"/>
        </w:r>
        <w:commentRangeEnd w:id="313"/>
        <w:r w:rsidR="00537B15" w:rsidDel="007037A1">
          <w:rPr>
            <w:rStyle w:val="CommentReference"/>
          </w:rPr>
          <w:commentReference w:id="313"/>
        </w:r>
      </w:del>
      <w:del w:id="315" w:author="Alejandro Andreas Jaume Losa" w:date="2024-02-17T08:41:00Z">
        <w:r w:rsidR="00767433" w:rsidRPr="00767433" w:rsidDel="00166F24">
          <w:rPr>
            <w:rFonts w:ascii="Times New Roman" w:hAnsi="Times New Roman" w:cs="Times New Roman"/>
          </w:rPr>
          <w:delText xml:space="preserve">, </w:delText>
        </w:r>
        <w:commentRangeEnd w:id="311"/>
        <w:r w:rsidR="00537B15" w:rsidDel="00166F24">
          <w:rPr>
            <w:rStyle w:val="CommentReference"/>
          </w:rPr>
          <w:commentReference w:id="311"/>
        </w:r>
        <w:r w:rsidR="00767433" w:rsidRPr="00767433" w:rsidDel="00166F24">
          <w:rPr>
            <w:rFonts w:ascii="Times New Roman" w:hAnsi="Times New Roman" w:cs="Times New Roman"/>
          </w:rPr>
          <w:delText>both the use of the language and attitudes towards it seem to have taken a different direction</w:delText>
        </w:r>
        <w:r w:rsidR="00767433" w:rsidDel="00166F24">
          <w:rPr>
            <w:rFonts w:ascii="Times New Roman" w:hAnsi="Times New Roman" w:cs="Times New Roman"/>
          </w:rPr>
          <w:delText xml:space="preserve"> (Calafat Vila &amp; Calero-Pons, 2019; Tudela Isanta, 2021). </w:delText>
        </w:r>
      </w:del>
      <w:del w:id="316" w:author="Alejandro Andreas Jaume Losa" w:date="2024-02-17T08:51:00Z">
        <w:r w:rsidR="00767433" w:rsidRPr="00767433" w:rsidDel="00166F24">
          <w:rPr>
            <w:rFonts w:ascii="Times New Roman" w:hAnsi="Times New Roman" w:cs="Times New Roman"/>
          </w:rPr>
          <w:delText xml:space="preserve">This is due to the fact that, in reality, the use that a society can make of its languages, in this case Catalan and Spanish, depends not only on the policies that are promoted from the institutional </w:delText>
        </w:r>
        <w:r w:rsidR="00767433" w:rsidDel="00166F24">
          <w:rPr>
            <w:rFonts w:ascii="Times New Roman" w:hAnsi="Times New Roman" w:cs="Times New Roman"/>
          </w:rPr>
          <w:delText>domain</w:delText>
        </w:r>
        <w:r w:rsidR="00767433" w:rsidRPr="00767433" w:rsidDel="00166F24">
          <w:rPr>
            <w:rFonts w:ascii="Times New Roman" w:hAnsi="Times New Roman" w:cs="Times New Roman"/>
          </w:rPr>
          <w:delText xml:space="preserve">, but also on what happens </w:delText>
        </w:r>
        <w:r w:rsidR="00767433" w:rsidDel="00166F24">
          <w:rPr>
            <w:rFonts w:ascii="Times New Roman" w:hAnsi="Times New Roman" w:cs="Times New Roman"/>
          </w:rPr>
          <w:delText>at the societal level (Aguiló-Mora &amp; Lynch, 2017).</w:delText>
        </w:r>
      </w:del>
      <w:del w:id="317" w:author="Alejandro Andreas Jaume Losa" w:date="2024-02-13T11:54:00Z">
        <w:r w:rsidR="00767433" w:rsidDel="007037A1">
          <w:rPr>
            <w:rFonts w:ascii="Times New Roman" w:hAnsi="Times New Roman" w:cs="Times New Roman"/>
          </w:rPr>
          <w:delText xml:space="preserve"> </w:delText>
        </w:r>
        <w:commentRangeStart w:id="318"/>
        <w:r w:rsidR="00767433" w:rsidDel="007037A1">
          <w:rPr>
            <w:rFonts w:ascii="Times New Roman" w:hAnsi="Times New Roman" w:cs="Times New Roman"/>
          </w:rPr>
          <w:delText>Specifically, and according to Tudela Isanta (2021), it depends on language attitudes.</w:delText>
        </w:r>
        <w:commentRangeEnd w:id="318"/>
        <w:r w:rsidR="00537B15" w:rsidDel="007037A1">
          <w:rPr>
            <w:rStyle w:val="CommentReference"/>
          </w:rPr>
          <w:commentReference w:id="318"/>
        </w:r>
      </w:del>
    </w:p>
    <w:p w14:paraId="01FD38A1" w14:textId="1610EF37" w:rsidR="00F9515F" w:rsidDel="00CF7F7C" w:rsidRDefault="00F9515F">
      <w:pPr>
        <w:spacing w:line="480" w:lineRule="auto"/>
        <w:ind w:firstLine="720"/>
        <w:jc w:val="both"/>
        <w:rPr>
          <w:del w:id="319" w:author="Alejandro Andreas Jaume Losa" w:date="2024-02-17T08:52:00Z"/>
          <w:rFonts w:ascii="Times New Roman" w:hAnsi="Times New Roman" w:cs="Times New Roman"/>
        </w:rPr>
        <w:pPrChange w:id="320" w:author="Alejandro Andreas Jaume Losa" w:date="2024-02-17T10:11:00Z">
          <w:pPr>
            <w:spacing w:line="480" w:lineRule="auto"/>
            <w:jc w:val="both"/>
          </w:pPr>
        </w:pPrChange>
      </w:pPr>
    </w:p>
    <w:p w14:paraId="2526CFD3" w14:textId="275B9209" w:rsidR="00767433" w:rsidRPr="00767433" w:rsidDel="00166F24" w:rsidRDefault="00767433">
      <w:pPr>
        <w:spacing w:line="480" w:lineRule="auto"/>
        <w:ind w:firstLine="720"/>
        <w:jc w:val="both"/>
        <w:rPr>
          <w:del w:id="321" w:author="Alejandro Andreas Jaume Losa" w:date="2024-02-17T08:51:00Z"/>
          <w:rFonts w:ascii="Times New Roman" w:hAnsi="Times New Roman" w:cs="Times New Roman"/>
          <w:b/>
          <w:bCs/>
        </w:rPr>
        <w:pPrChange w:id="322" w:author="Alejandro Andreas Jaume Losa" w:date="2024-02-17T10:11:00Z">
          <w:pPr>
            <w:spacing w:line="480" w:lineRule="auto"/>
            <w:jc w:val="both"/>
          </w:pPr>
        </w:pPrChange>
      </w:pPr>
      <w:commentRangeStart w:id="323"/>
      <w:commentRangeStart w:id="324"/>
      <w:del w:id="325" w:author="Alejandro Andreas Jaume Losa" w:date="2024-02-17T08:51:00Z">
        <w:r w:rsidRPr="00767433" w:rsidDel="00166F24">
          <w:rPr>
            <w:rFonts w:ascii="Times New Roman" w:hAnsi="Times New Roman" w:cs="Times New Roman"/>
            <w:b/>
            <w:bCs/>
          </w:rPr>
          <w:delText>Language attitudes</w:delText>
        </w:r>
        <w:commentRangeEnd w:id="323"/>
        <w:r w:rsidR="00187CB5" w:rsidDel="00166F24">
          <w:rPr>
            <w:rStyle w:val="CommentReference"/>
          </w:rPr>
          <w:commentReference w:id="323"/>
        </w:r>
        <w:commentRangeEnd w:id="324"/>
        <w:r w:rsidR="00173F62" w:rsidDel="00166F24">
          <w:rPr>
            <w:rStyle w:val="CommentReference"/>
          </w:rPr>
          <w:commentReference w:id="324"/>
        </w:r>
      </w:del>
    </w:p>
    <w:p w14:paraId="0EFC6E62" w14:textId="3BA80955" w:rsidR="0093181C" w:rsidDel="00166F24" w:rsidRDefault="00767433">
      <w:pPr>
        <w:spacing w:line="480" w:lineRule="auto"/>
        <w:ind w:firstLine="720"/>
        <w:jc w:val="both"/>
        <w:rPr>
          <w:del w:id="326" w:author="Alejandro Andreas Jaume Losa" w:date="2024-02-17T08:51:00Z"/>
          <w:rFonts w:ascii="Times New Roman" w:hAnsi="Times New Roman" w:cs="Times New Roman"/>
        </w:rPr>
      </w:pPr>
      <w:del w:id="327" w:author="Alejandro Andreas Jaume Losa" w:date="2024-02-17T08:51:00Z">
        <w:r w:rsidDel="00166F24">
          <w:rPr>
            <w:rFonts w:ascii="Times New Roman" w:hAnsi="Times New Roman" w:cs="Times New Roman"/>
          </w:rPr>
          <w:delText xml:space="preserve">In general, an attitude can be defined as a psychological tendency that is expressed from the evaluation of a particular entity with a certain degree of preference or aversion (Eagly and Chaiken, 1993). According to the authors, these entities are called “attitudinal objects” and can be anything that the individual can discriminate, including languages. As Baker (1992) argues, languages are objects that can be viewed favorably or unfavorably. Consequently, language attitudes can be defined as psychological constructs, evaluations, reactions and tendencies towards languages or language varieties (Dragojevic, 2017; Garrett, 2007). Language attitudes are generally </w:delText>
        </w:r>
        <w:r w:rsidRPr="00767433" w:rsidDel="00166F24">
          <w:rPr>
            <w:rFonts w:ascii="Times New Roman" w:hAnsi="Times New Roman" w:cs="Times New Roman"/>
          </w:rPr>
          <w:delText xml:space="preserve">formed throughout history </w:delText>
        </w:r>
        <w:r w:rsidDel="00166F24">
          <w:rPr>
            <w:rFonts w:ascii="Times New Roman" w:hAnsi="Times New Roman" w:cs="Times New Roman"/>
          </w:rPr>
          <w:delText xml:space="preserve">(Joan i Marí, 2021), </w:delText>
        </w:r>
        <w:r w:rsidRPr="00767433" w:rsidDel="00166F24">
          <w:rPr>
            <w:rFonts w:ascii="Times New Roman" w:hAnsi="Times New Roman" w:cs="Times New Roman"/>
          </w:rPr>
          <w:delText>and are learned through human socialization</w:delText>
        </w:r>
        <w:r w:rsidDel="00166F24">
          <w:rPr>
            <w:rFonts w:ascii="Times New Roman" w:hAnsi="Times New Roman" w:cs="Times New Roman"/>
          </w:rPr>
          <w:delText xml:space="preserve"> (Garrett, 2007)</w:delText>
        </w:r>
        <w:r w:rsidRPr="00767433" w:rsidDel="00166F24">
          <w:rPr>
            <w:rFonts w:ascii="Times New Roman" w:hAnsi="Times New Roman" w:cs="Times New Roman"/>
          </w:rPr>
          <w:delText xml:space="preserve">, i.e., they depend on the social situation of the language and not so much on the specific will of each individual. In this sense, most people do not question why they follow a certain linguistic </w:delText>
        </w:r>
        <w:r w:rsidR="00314390" w:rsidRPr="00767433" w:rsidDel="00166F24">
          <w:rPr>
            <w:rFonts w:ascii="Times New Roman" w:hAnsi="Times New Roman" w:cs="Times New Roman"/>
          </w:rPr>
          <w:delText>pattern but</w:delText>
        </w:r>
        <w:r w:rsidRPr="00767433" w:rsidDel="00166F24">
          <w:rPr>
            <w:rFonts w:ascii="Times New Roman" w:hAnsi="Times New Roman" w:cs="Times New Roman"/>
          </w:rPr>
          <w:delText xml:space="preserve"> do so in order to adapt to the society</w:delText>
        </w:r>
        <w:r w:rsidDel="00166F24">
          <w:rPr>
            <w:rFonts w:ascii="Times New Roman" w:hAnsi="Times New Roman" w:cs="Times New Roman"/>
          </w:rPr>
          <w:delText xml:space="preserve"> (Joan i Marí, 2021).</w:delText>
        </w:r>
      </w:del>
    </w:p>
    <w:p w14:paraId="093E5119" w14:textId="1412DDE2" w:rsidR="007037A1" w:rsidDel="00CF7F7C" w:rsidRDefault="00767433">
      <w:pPr>
        <w:spacing w:line="480" w:lineRule="auto"/>
        <w:ind w:firstLine="720"/>
        <w:jc w:val="both"/>
        <w:rPr>
          <w:del w:id="328" w:author="Alejandro Andreas Jaume Losa" w:date="2024-02-17T10:04:00Z"/>
          <w:rFonts w:ascii="Times New Roman" w:hAnsi="Times New Roman" w:cs="Times New Roman"/>
        </w:rPr>
      </w:pPr>
      <w:del w:id="329" w:author="Alejandro Andreas Jaume Losa" w:date="2024-02-17T08:51:00Z">
        <w:r w:rsidRPr="00767433" w:rsidDel="00166F24">
          <w:rPr>
            <w:rFonts w:ascii="Times New Roman" w:hAnsi="Times New Roman" w:cs="Times New Roman"/>
          </w:rPr>
          <w:delText xml:space="preserve">Attitudes are typically understood </w:delText>
        </w:r>
        <w:r w:rsidR="0093181C" w:rsidDel="00166F24">
          <w:rPr>
            <w:rFonts w:ascii="Times New Roman" w:hAnsi="Times New Roman" w:cs="Times New Roman"/>
          </w:rPr>
          <w:delText>as</w:delText>
        </w:r>
        <w:r w:rsidRPr="00767433" w:rsidDel="00166F24">
          <w:rPr>
            <w:rFonts w:ascii="Times New Roman" w:hAnsi="Times New Roman" w:cs="Times New Roman"/>
          </w:rPr>
          <w:delText xml:space="preserve"> consist</w:delText>
        </w:r>
        <w:r w:rsidR="0093181C" w:rsidDel="00166F24">
          <w:rPr>
            <w:rFonts w:ascii="Times New Roman" w:hAnsi="Times New Roman" w:cs="Times New Roman"/>
          </w:rPr>
          <w:delText>ing</w:delText>
        </w:r>
        <w:r w:rsidRPr="00767433" w:rsidDel="00166F24">
          <w:rPr>
            <w:rFonts w:ascii="Times New Roman" w:hAnsi="Times New Roman" w:cs="Times New Roman"/>
          </w:rPr>
          <w:delText xml:space="preserve"> of three fundamental elements: cognitive aspects, which encompass beliefs and stereotypes; affective elements, involving evaluations; and behavioral components</w:delText>
        </w:r>
        <w:r w:rsidDel="00166F24">
          <w:rPr>
            <w:rFonts w:ascii="Times New Roman" w:hAnsi="Times New Roman" w:cs="Times New Roman"/>
          </w:rPr>
          <w:delText xml:space="preserve"> (Garret, 2007). </w:delText>
        </w:r>
        <w:r w:rsidR="0093181C" w:rsidDel="00166F24">
          <w:rPr>
            <w:rFonts w:ascii="Times New Roman" w:hAnsi="Times New Roman" w:cs="Times New Roman"/>
          </w:rPr>
          <w:delText>Additionally,</w:delText>
        </w:r>
        <w:r w:rsidDel="00166F24">
          <w:rPr>
            <w:rFonts w:ascii="Times New Roman" w:hAnsi="Times New Roman" w:cs="Times New Roman"/>
          </w:rPr>
          <w:delText xml:space="preserve"> language attitudes are learned from previous experience, and they are not momentary but relatively enduring (Agheyisi &amp; Fishman, 1970), especially those acquired early in life (Sears, 1983). In fact, Joan i Marí (2021) argues that language</w:delText>
        </w:r>
        <w:r w:rsidRPr="00767433" w:rsidDel="00166F24">
          <w:rPr>
            <w:rFonts w:ascii="Times New Roman" w:hAnsi="Times New Roman" w:cs="Times New Roman"/>
          </w:rPr>
          <w:delText xml:space="preserve"> attitudes are forged in three main </w:delText>
        </w:r>
        <w:r w:rsidDel="00166F24">
          <w:rPr>
            <w:rFonts w:ascii="Times New Roman" w:hAnsi="Times New Roman" w:cs="Times New Roman"/>
          </w:rPr>
          <w:delText>environments</w:delText>
        </w:r>
        <w:r w:rsidRPr="00767433" w:rsidDel="00166F24">
          <w:rPr>
            <w:rFonts w:ascii="Times New Roman" w:hAnsi="Times New Roman" w:cs="Times New Roman"/>
          </w:rPr>
          <w:delText>, ordered from least to most proximity to the individual.</w:delText>
        </w:r>
        <w:r w:rsidDel="00166F24">
          <w:rPr>
            <w:rFonts w:ascii="Times New Roman" w:hAnsi="Times New Roman" w:cs="Times New Roman"/>
          </w:rPr>
          <w:delText xml:space="preserve"> The first one is the household. </w:delText>
        </w:r>
        <w:r w:rsidRPr="00767433" w:rsidDel="00166F24">
          <w:rPr>
            <w:rFonts w:ascii="Times New Roman" w:hAnsi="Times New Roman" w:cs="Times New Roman"/>
          </w:rPr>
          <w:delText>Everything that children see their parents, siblings</w:delText>
        </w:r>
        <w:r w:rsidDel="00166F24">
          <w:rPr>
            <w:rFonts w:ascii="Times New Roman" w:hAnsi="Times New Roman" w:cs="Times New Roman"/>
          </w:rPr>
          <w:delText>, and other relatives</w:delText>
        </w:r>
        <w:r w:rsidRPr="00767433" w:rsidDel="00166F24">
          <w:rPr>
            <w:rFonts w:ascii="Times New Roman" w:hAnsi="Times New Roman" w:cs="Times New Roman"/>
          </w:rPr>
          <w:delText xml:space="preserve"> do constitutes the basis for their own actions. The second is the academic and professional environment. A language policy that favors the use of one or more languages, language availability or the language used in education will result in one linguistic attitude or another. Finally, in the institutional </w:delText>
        </w:r>
        <w:r w:rsidDel="00166F24">
          <w:rPr>
            <w:rFonts w:ascii="Times New Roman" w:hAnsi="Times New Roman" w:cs="Times New Roman"/>
          </w:rPr>
          <w:delText>domain</w:delText>
        </w:r>
        <w:r w:rsidRPr="00767433" w:rsidDel="00166F24">
          <w:rPr>
            <w:rFonts w:ascii="Times New Roman" w:hAnsi="Times New Roman" w:cs="Times New Roman"/>
          </w:rPr>
          <w:delText>, any government body generates language attitudes through the language policies it promotes.</w:delText>
        </w:r>
      </w:del>
    </w:p>
    <w:p w14:paraId="7C9A2E6F" w14:textId="4A4FCFED" w:rsidR="009059D2" w:rsidRDefault="00314390" w:rsidP="009059D2">
      <w:pPr>
        <w:spacing w:line="480" w:lineRule="auto"/>
        <w:ind w:firstLine="720"/>
        <w:jc w:val="both"/>
        <w:rPr>
          <w:ins w:id="330" w:author="Alejandro Andreas Jaume Losa" w:date="2024-02-17T11:07:00Z"/>
          <w:rFonts w:ascii="Times New Roman" w:hAnsi="Times New Roman" w:cs="Times New Roman"/>
        </w:rPr>
      </w:pPr>
      <w:del w:id="331" w:author="Alejandro Andreas Jaume Losa" w:date="2024-02-17T10:04:00Z">
        <w:r w:rsidDel="00CF7F7C">
          <w:rPr>
            <w:rFonts w:ascii="Times New Roman" w:hAnsi="Times New Roman" w:cs="Times New Roman"/>
          </w:rPr>
          <w:tab/>
        </w:r>
        <w:r w:rsidR="007143EC" w:rsidDel="00CF7F7C">
          <w:rPr>
            <w:rFonts w:ascii="Times New Roman" w:hAnsi="Times New Roman" w:cs="Times New Roman"/>
          </w:rPr>
          <w:delText xml:space="preserve">The relationship between language attitudes and language policy has been examined in many different social contexts. </w:delText>
        </w:r>
      </w:del>
      <w:del w:id="332" w:author="Alejandro Andreas Jaume Losa" w:date="2024-02-17T10:35:00Z">
        <w:r w:rsidDel="009059D2">
          <w:rPr>
            <w:rFonts w:ascii="Times New Roman" w:hAnsi="Times New Roman" w:cs="Times New Roman"/>
          </w:rPr>
          <w:delText>For instance,</w:delText>
        </w:r>
      </w:del>
      <w:ins w:id="333" w:author="Alejandro Andreas Jaume Losa" w:date="2024-02-17T10:35:00Z">
        <w:r w:rsidR="009059D2">
          <w:rPr>
            <w:rFonts w:ascii="Times New Roman" w:hAnsi="Times New Roman" w:cs="Times New Roman"/>
          </w:rPr>
          <w:t xml:space="preserve">. With regard to the former, </w:t>
        </w:r>
      </w:ins>
      <w:del w:id="334" w:author="Alejandro Andreas Jaume Losa" w:date="2024-02-17T10:35:00Z">
        <w:r w:rsidDel="009059D2">
          <w:rPr>
            <w:rFonts w:ascii="Times New Roman" w:hAnsi="Times New Roman" w:cs="Times New Roman"/>
          </w:rPr>
          <w:delText xml:space="preserve"> </w:delText>
        </w:r>
      </w:del>
      <w:r w:rsidR="009059D2">
        <w:rPr>
          <w:rFonts w:ascii="Times New Roman" w:hAnsi="Times New Roman" w:cs="Times New Roman"/>
        </w:rPr>
        <w:fldChar w:fldCharType="begin"/>
      </w:r>
      <w:r w:rsidR="00E32F21">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009059D2">
        <w:rPr>
          <w:rFonts w:ascii="Times New Roman" w:hAnsi="Times New Roman" w:cs="Times New Roman"/>
        </w:rPr>
        <w:fldChar w:fldCharType="separate"/>
      </w:r>
      <w:del w:id="335" w:author="Alejandro Andreas Jaume Losa" w:date="2024-02-17T10:27:00Z">
        <w:r w:rsidR="009059D2" w:rsidDel="009059D2">
          <w:rPr>
            <w:rFonts w:ascii="Times New Roman" w:hAnsi="Times New Roman" w:cs="Times New Roman"/>
            <w:noProof/>
          </w:rPr>
          <w:delText>(</w:delText>
        </w:r>
      </w:del>
      <w:r w:rsidR="009059D2">
        <w:rPr>
          <w:rFonts w:ascii="Times New Roman" w:hAnsi="Times New Roman" w:cs="Times New Roman"/>
          <w:noProof/>
        </w:rPr>
        <w:t>Bertolotti &amp; Coll</w:t>
      </w:r>
      <w:del w:id="336" w:author="Alejandro Andreas Jaume Losa" w:date="2024-02-17T10:27:00Z">
        <w:r w:rsidR="009059D2" w:rsidDel="009059D2">
          <w:rPr>
            <w:rFonts w:ascii="Times New Roman" w:hAnsi="Times New Roman" w:cs="Times New Roman"/>
            <w:noProof/>
          </w:rPr>
          <w:delText>,</w:delText>
        </w:r>
      </w:del>
      <w:r w:rsidR="009059D2">
        <w:rPr>
          <w:rFonts w:ascii="Times New Roman" w:hAnsi="Times New Roman" w:cs="Times New Roman"/>
          <w:noProof/>
        </w:rPr>
        <w:t xml:space="preserve"> </w:t>
      </w:r>
      <w:ins w:id="337" w:author="Alejandro Andreas Jaume Losa" w:date="2024-02-17T10:27:00Z">
        <w:r w:rsidR="009059D2">
          <w:rPr>
            <w:rFonts w:ascii="Times New Roman" w:hAnsi="Times New Roman" w:cs="Times New Roman"/>
            <w:noProof/>
          </w:rPr>
          <w:t>(</w:t>
        </w:r>
      </w:ins>
      <w:r w:rsidR="009059D2">
        <w:rPr>
          <w:rFonts w:ascii="Times New Roman" w:hAnsi="Times New Roman" w:cs="Times New Roman"/>
          <w:noProof/>
        </w:rPr>
        <w:t>2020)</w:t>
      </w:r>
      <w:r w:rsidR="009059D2">
        <w:rPr>
          <w:rFonts w:ascii="Times New Roman" w:hAnsi="Times New Roman" w:cs="Times New Roman"/>
        </w:rPr>
        <w:fldChar w:fldCharType="end"/>
      </w:r>
      <w:ins w:id="338" w:author="Alejandro Andreas Jaume Losa" w:date="2024-02-17T10:27:00Z">
        <w:r w:rsidR="009059D2">
          <w:rPr>
            <w:rFonts w:ascii="Times New Roman" w:hAnsi="Times New Roman" w:cs="Times New Roman"/>
          </w:rPr>
          <w:t xml:space="preserve"> </w:t>
        </w:r>
      </w:ins>
      <w:del w:id="339" w:author="Alejandro Andreas Jaume Losa" w:date="2024-02-17T10:27:00Z">
        <w:r w:rsidDel="009059D2">
          <w:rPr>
            <w:rFonts w:ascii="Times New Roman" w:hAnsi="Times New Roman" w:cs="Times New Roman"/>
          </w:rPr>
          <w:delText xml:space="preserve">Bertolotti and Coll (2020) </w:delText>
        </w:r>
      </w:del>
      <w:r>
        <w:rPr>
          <w:rFonts w:ascii="Times New Roman" w:hAnsi="Times New Roman" w:cs="Times New Roman"/>
        </w:rPr>
        <w:t xml:space="preserve">studied </w:t>
      </w:r>
      <w:ins w:id="340" w:author="Alejandro Andreas Jaume Losa" w:date="2024-02-17T10:09:00Z">
        <w:r w:rsidR="00E74DC6">
          <w:rPr>
            <w:rFonts w:ascii="Times New Roman" w:hAnsi="Times New Roman" w:cs="Times New Roman"/>
          </w:rPr>
          <w:t xml:space="preserve">the language </w:t>
        </w:r>
      </w:ins>
      <w:r>
        <w:rPr>
          <w:rFonts w:ascii="Times New Roman" w:hAnsi="Times New Roman" w:cs="Times New Roman"/>
        </w:rPr>
        <w:t xml:space="preserve">attitudes toward </w:t>
      </w:r>
      <w:del w:id="341" w:author="Alejandro Andreas Jaume Losa" w:date="2024-02-17T10:17:00Z">
        <w:r w:rsidDel="00E74DC6">
          <w:rPr>
            <w:rFonts w:ascii="Times New Roman" w:hAnsi="Times New Roman" w:cs="Times New Roman"/>
          </w:rPr>
          <w:delText xml:space="preserve">border Portuguese and </w:delText>
        </w:r>
      </w:del>
      <w:ins w:id="342" w:author="Alejandro Andreas Jaume Losa" w:date="2024-02-17T10:10:00Z">
        <w:r w:rsidR="00E74DC6">
          <w:rPr>
            <w:rFonts w:ascii="Times New Roman" w:hAnsi="Times New Roman" w:cs="Times New Roman"/>
          </w:rPr>
          <w:t xml:space="preserve">Portuguese </w:t>
        </w:r>
      </w:ins>
      <w:del w:id="343" w:author="Alejandro Andreas Jaume Losa" w:date="2024-02-17T10:10:00Z">
        <w:r w:rsidDel="00E74DC6">
          <w:rPr>
            <w:rFonts w:ascii="Times New Roman" w:hAnsi="Times New Roman" w:cs="Times New Roman"/>
          </w:rPr>
          <w:delText xml:space="preserve">the language </w:delText>
        </w:r>
      </w:del>
      <w:del w:id="344" w:author="Alejandro Andreas Jaume Losa" w:date="2024-02-17T10:17:00Z">
        <w:r w:rsidDel="00E74DC6">
          <w:rPr>
            <w:rFonts w:ascii="Times New Roman" w:hAnsi="Times New Roman" w:cs="Times New Roman"/>
          </w:rPr>
          <w:delText xml:space="preserve">in general </w:delText>
        </w:r>
      </w:del>
      <w:r>
        <w:rPr>
          <w:rFonts w:ascii="Times New Roman" w:hAnsi="Times New Roman" w:cs="Times New Roman"/>
        </w:rPr>
        <w:t xml:space="preserve">in </w:t>
      </w:r>
      <w:ins w:id="345" w:author="Alejandro Andreas Jaume Losa" w:date="2024-02-17T10:10:00Z">
        <w:r w:rsidR="00E74DC6">
          <w:rPr>
            <w:rFonts w:ascii="Times New Roman" w:hAnsi="Times New Roman" w:cs="Times New Roman"/>
          </w:rPr>
          <w:t xml:space="preserve">Uruguay </w:t>
        </w:r>
      </w:ins>
      <w:del w:id="346" w:author="Alejandro Andreas Jaume Losa" w:date="2024-02-17T10:10:00Z">
        <w:r w:rsidDel="00E74DC6">
          <w:rPr>
            <w:rFonts w:ascii="Times New Roman" w:hAnsi="Times New Roman" w:cs="Times New Roman"/>
          </w:rPr>
          <w:delText xml:space="preserve">the Uruguayan territory </w:delText>
        </w:r>
      </w:del>
      <w:r>
        <w:rPr>
          <w:rFonts w:ascii="Times New Roman" w:hAnsi="Times New Roman" w:cs="Times New Roman"/>
        </w:rPr>
        <w:t>during the Luo-Brazilian military occupation in the 19</w:t>
      </w:r>
      <w:r>
        <w:rPr>
          <w:rFonts w:ascii="Times New Roman" w:hAnsi="Times New Roman" w:cs="Times New Roman"/>
          <w:vertAlign w:val="superscript"/>
        </w:rPr>
        <w:t xml:space="preserve">th </w:t>
      </w:r>
      <w:r>
        <w:rPr>
          <w:rFonts w:ascii="Times New Roman" w:hAnsi="Times New Roman" w:cs="Times New Roman"/>
        </w:rPr>
        <w:t>century</w:t>
      </w:r>
      <w:ins w:id="347" w:author="Alejandro Andreas Jaume Losa" w:date="2024-02-17T10:12:00Z">
        <w:r w:rsidR="00E74DC6">
          <w:rPr>
            <w:rFonts w:ascii="Times New Roman" w:hAnsi="Times New Roman" w:cs="Times New Roman"/>
          </w:rPr>
          <w:t xml:space="preserve"> through the analysis of </w:t>
        </w:r>
      </w:ins>
      <w:del w:id="348" w:author="Alejandro Andreas Jaume Losa" w:date="2024-02-17T10:12:00Z">
        <w:r w:rsidDel="00E74DC6">
          <w:rPr>
            <w:rFonts w:ascii="Times New Roman" w:hAnsi="Times New Roman" w:cs="Times New Roman"/>
          </w:rPr>
          <w:delText xml:space="preserve">. After carefully analyzing several types of written texts, including </w:delText>
        </w:r>
      </w:del>
      <w:r>
        <w:rPr>
          <w:rFonts w:ascii="Times New Roman" w:hAnsi="Times New Roman" w:cs="Times New Roman"/>
        </w:rPr>
        <w:t>legislative documents, documents found in judicial or government archives, pieces published in the press, and literary writings</w:t>
      </w:r>
      <w:ins w:id="349" w:author="Alejandro Andreas Jaume Losa" w:date="2024-02-17T10:12:00Z">
        <w:r w:rsidR="00E74DC6">
          <w:rPr>
            <w:rFonts w:ascii="Times New Roman" w:hAnsi="Times New Roman" w:cs="Times New Roman"/>
          </w:rPr>
          <w:t xml:space="preserve">. </w:t>
        </w:r>
      </w:ins>
      <w:ins w:id="350" w:author="Alejandro Andreas Jaume Losa" w:date="2024-02-17T10:18:00Z">
        <w:r w:rsidR="00E74DC6">
          <w:rPr>
            <w:rFonts w:ascii="Times New Roman" w:hAnsi="Times New Roman" w:cs="Times New Roman"/>
          </w:rPr>
          <w:t>The analysis reveale</w:t>
        </w:r>
      </w:ins>
      <w:ins w:id="351" w:author="Alejandro Andreas Jaume Losa" w:date="2024-02-17T10:19:00Z">
        <w:r w:rsidR="00E74DC6">
          <w:rPr>
            <w:rFonts w:ascii="Times New Roman" w:hAnsi="Times New Roman" w:cs="Times New Roman"/>
          </w:rPr>
          <w:t>d two</w:t>
        </w:r>
      </w:ins>
      <w:del w:id="352" w:author="Alejandro Andreas Jaume Losa" w:date="2024-02-17T10:12:00Z">
        <w:r w:rsidDel="00E74DC6">
          <w:rPr>
            <w:rFonts w:ascii="Times New Roman" w:hAnsi="Times New Roman" w:cs="Times New Roman"/>
          </w:rPr>
          <w:delText xml:space="preserve">, </w:delText>
        </w:r>
      </w:del>
      <w:del w:id="353" w:author="Alejandro Andreas Jaume Losa" w:date="2024-02-17T10:19:00Z">
        <w:r w:rsidDel="00E74DC6">
          <w:rPr>
            <w:rFonts w:ascii="Times New Roman" w:hAnsi="Times New Roman" w:cs="Times New Roman"/>
          </w:rPr>
          <w:delText>the found two</w:delText>
        </w:r>
      </w:del>
      <w:r>
        <w:rPr>
          <w:rFonts w:ascii="Times New Roman" w:hAnsi="Times New Roman" w:cs="Times New Roman"/>
        </w:rPr>
        <w:t xml:space="preserve"> types of attitudes</w:t>
      </w:r>
      <w:ins w:id="354" w:author="Alejandro Andreas Jaume Losa" w:date="2024-02-17T10:19:00Z">
        <w:r w:rsidR="00E74DC6">
          <w:rPr>
            <w:rFonts w:ascii="Times New Roman" w:hAnsi="Times New Roman" w:cs="Times New Roman"/>
          </w:rPr>
          <w:t xml:space="preserve">: </w:t>
        </w:r>
      </w:ins>
      <w:del w:id="355" w:author="Alejandro Andreas Jaume Losa" w:date="2024-02-17T10:19:00Z">
        <w:r w:rsidDel="00E74DC6">
          <w:rPr>
            <w:rFonts w:ascii="Times New Roman" w:hAnsi="Times New Roman" w:cs="Times New Roman"/>
          </w:rPr>
          <w:delText xml:space="preserve"> toward Portuguese in the 19</w:delText>
        </w:r>
        <w:r w:rsidRPr="00491025" w:rsidDel="00E74DC6">
          <w:rPr>
            <w:rFonts w:ascii="Times New Roman" w:hAnsi="Times New Roman" w:cs="Times New Roman"/>
            <w:vertAlign w:val="superscript"/>
          </w:rPr>
          <w:delText>th</w:delText>
        </w:r>
        <w:r w:rsidDel="00E74DC6">
          <w:rPr>
            <w:rFonts w:ascii="Times New Roman" w:hAnsi="Times New Roman" w:cs="Times New Roman"/>
          </w:rPr>
          <w:delText xml:space="preserve"> century: </w:delText>
        </w:r>
      </w:del>
      <w:del w:id="356" w:author="Alejandro Andreas Jaume Losa" w:date="2024-02-17T10:21:00Z">
        <w:r w:rsidDel="00E74DC6">
          <w:rPr>
            <w:rFonts w:ascii="Times New Roman" w:hAnsi="Times New Roman" w:cs="Times New Roman"/>
          </w:rPr>
          <w:delText>neutral</w:delText>
        </w:r>
      </w:del>
      <w:ins w:id="357" w:author="Alejandro Andreas Jaume Losa" w:date="2024-02-17T10:21:00Z">
        <w:r w:rsidR="00E74DC6">
          <w:rPr>
            <w:rFonts w:ascii="Times New Roman" w:hAnsi="Times New Roman" w:cs="Times New Roman"/>
          </w:rPr>
          <w:t>negative</w:t>
        </w:r>
      </w:ins>
      <w:r>
        <w:rPr>
          <w:rFonts w:ascii="Times New Roman" w:hAnsi="Times New Roman" w:cs="Times New Roman"/>
        </w:rPr>
        <w:t xml:space="preserve"> and </w:t>
      </w:r>
      <w:del w:id="358" w:author="Alejandro Andreas Jaume Losa" w:date="2024-02-17T10:21:00Z">
        <w:r w:rsidDel="00E74DC6">
          <w:rPr>
            <w:rFonts w:ascii="Times New Roman" w:hAnsi="Times New Roman" w:cs="Times New Roman"/>
          </w:rPr>
          <w:delText>negative</w:delText>
        </w:r>
      </w:del>
      <w:ins w:id="359" w:author="Alejandro Andreas Jaume Losa" w:date="2024-02-17T10:21:00Z">
        <w:r w:rsidR="00E74DC6">
          <w:rPr>
            <w:rFonts w:ascii="Times New Roman" w:hAnsi="Times New Roman" w:cs="Times New Roman"/>
          </w:rPr>
          <w:t>neutral</w:t>
        </w:r>
      </w:ins>
      <w:del w:id="360" w:author="Alejandro Andreas Jaume Losa" w:date="2024-02-17T10:19:00Z">
        <w:r w:rsidDel="00E74DC6">
          <w:rPr>
            <w:rFonts w:ascii="Times New Roman" w:hAnsi="Times New Roman" w:cs="Times New Roman"/>
          </w:rPr>
          <w:delText xml:space="preserve"> attitudes</w:delText>
        </w:r>
      </w:del>
      <w:r>
        <w:rPr>
          <w:rFonts w:ascii="Times New Roman" w:hAnsi="Times New Roman" w:cs="Times New Roman"/>
        </w:rPr>
        <w:t xml:space="preserve">. </w:t>
      </w:r>
      <w:ins w:id="361" w:author="Alejandro Andreas Jaume Losa" w:date="2024-02-17T10:21:00Z">
        <w:r w:rsidR="00E74DC6">
          <w:rPr>
            <w:rFonts w:ascii="Times New Roman" w:hAnsi="Times New Roman" w:cs="Times New Roman"/>
          </w:rPr>
          <w:t xml:space="preserve">Negative attitudes were found in Montevideo, as a result of the language policy </w:t>
        </w:r>
      </w:ins>
      <w:ins w:id="362" w:author="Alejandro Andreas Jaume Losa" w:date="2024-02-17T10:22:00Z">
        <w:r w:rsidR="00E74DC6">
          <w:rPr>
            <w:rFonts w:ascii="Times New Roman" w:hAnsi="Times New Roman" w:cs="Times New Roman"/>
          </w:rPr>
          <w:t>promoted by the government in its effort to build a nation-state that</w:t>
        </w:r>
      </w:ins>
      <w:ins w:id="363" w:author="Alejandro Andreas Jaume Losa" w:date="2024-02-17T10:24:00Z">
        <w:r w:rsidR="00E74DC6">
          <w:rPr>
            <w:rFonts w:ascii="Times New Roman" w:hAnsi="Times New Roman" w:cs="Times New Roman"/>
          </w:rPr>
          <w:t>, they thought,</w:t>
        </w:r>
      </w:ins>
      <w:ins w:id="364" w:author="Alejandro Andreas Jaume Losa" w:date="2024-02-17T10:22:00Z">
        <w:r w:rsidR="00E74DC6">
          <w:rPr>
            <w:rFonts w:ascii="Times New Roman" w:hAnsi="Times New Roman" w:cs="Times New Roman"/>
          </w:rPr>
          <w:t xml:space="preserve"> was </w:t>
        </w:r>
      </w:ins>
      <w:ins w:id="365" w:author="Alejandro Andreas Jaume Losa" w:date="2024-02-17T10:23:00Z">
        <w:r w:rsidR="00E74DC6">
          <w:rPr>
            <w:rFonts w:ascii="Times New Roman" w:hAnsi="Times New Roman" w:cs="Times New Roman"/>
          </w:rPr>
          <w:t>threatened</w:t>
        </w:r>
      </w:ins>
      <w:ins w:id="366" w:author="Alejandro Andreas Jaume Losa" w:date="2024-02-17T10:22:00Z">
        <w:r w:rsidR="00E74DC6">
          <w:rPr>
            <w:rFonts w:ascii="Times New Roman" w:hAnsi="Times New Roman" w:cs="Times New Roman"/>
          </w:rPr>
          <w:t xml:space="preserve"> </w:t>
        </w:r>
      </w:ins>
      <w:ins w:id="367" w:author="Alejandro Andreas Jaume Losa" w:date="2024-02-17T10:23:00Z">
        <w:r w:rsidR="00E74DC6">
          <w:rPr>
            <w:rFonts w:ascii="Times New Roman" w:hAnsi="Times New Roman" w:cs="Times New Roman"/>
          </w:rPr>
          <w:t>by the presence of Portuguese. Neutral attitudes, on the other hand, were present at the border area</w:t>
        </w:r>
      </w:ins>
      <w:ins w:id="368" w:author="Alejandro Andreas Jaume Losa" w:date="2024-02-17T10:24:00Z">
        <w:r w:rsidR="00E74DC6">
          <w:rPr>
            <w:rFonts w:ascii="Times New Roman" w:hAnsi="Times New Roman" w:cs="Times New Roman"/>
          </w:rPr>
          <w:t xml:space="preserve">, </w:t>
        </w:r>
      </w:ins>
      <w:ins w:id="369" w:author="Alejandro Andreas Jaume Losa" w:date="2024-02-17T10:25:00Z">
        <w:r w:rsidR="00E74DC6">
          <w:rPr>
            <w:rFonts w:ascii="Times New Roman" w:hAnsi="Times New Roman" w:cs="Times New Roman"/>
          </w:rPr>
          <w:t xml:space="preserve">far from the capital city. </w:t>
        </w:r>
      </w:ins>
      <w:ins w:id="370" w:author="Alejandro Andreas Jaume Losa" w:date="2024-02-17T10:36:00Z">
        <w:r w:rsidR="009059D2">
          <w:rPr>
            <w:rFonts w:ascii="Times New Roman" w:hAnsi="Times New Roman" w:cs="Times New Roman"/>
          </w:rPr>
          <w:t xml:space="preserve">Likewise, language attitudes can also exert an influence on language policy. </w:t>
        </w:r>
      </w:ins>
      <w:ins w:id="371" w:author="Alejandro Andreas Jaume Losa" w:date="2024-02-17T10:37:00Z">
        <w:r w:rsidR="009059D2">
          <w:rPr>
            <w:rFonts w:ascii="Times New Roman" w:hAnsi="Times New Roman" w:cs="Times New Roman"/>
          </w:rPr>
          <w:t>For example,</w:t>
        </w:r>
      </w:ins>
      <w:ins w:id="372" w:author="Alejandro Andreas Jaume Losa" w:date="2024-02-17T10:34:00Z">
        <w:r w:rsidR="009059D2">
          <w:rPr>
            <w:rFonts w:ascii="Times New Roman" w:hAnsi="Times New Roman" w:cs="Times New Roman"/>
          </w:rPr>
          <w:t xml:space="preserve"> </w:t>
        </w:r>
      </w:ins>
      <w:ins w:id="373" w:author="Alejandro Andreas Jaume Losa" w:date="2024-02-17T10:43:00Z">
        <w:r w:rsidR="009059D2">
          <w:rPr>
            <w:rFonts w:ascii="Times New Roman" w:hAnsi="Times New Roman" w:cs="Times New Roman"/>
          </w:rPr>
          <w:fldChar w:fldCharType="begin"/>
        </w:r>
      </w:ins>
      <w:r w:rsidR="00E32F21">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ins w:id="374" w:author="Alejandro Andreas Jaume Losa" w:date="2024-02-17T10:43:00Z">
        <w:r w:rsidR="009059D2">
          <w:rPr>
            <w:rFonts w:ascii="Times New Roman" w:hAnsi="Times New Roman" w:cs="Times New Roman"/>
          </w:rPr>
          <w:fldChar w:fldCharType="separate"/>
        </w:r>
        <w:r w:rsidR="009059D2">
          <w:rPr>
            <w:rFonts w:ascii="Times New Roman" w:hAnsi="Times New Roman" w:cs="Times New Roman"/>
            <w:noProof/>
          </w:rPr>
          <w:t>Kester (2020)</w:t>
        </w:r>
        <w:r w:rsidR="009059D2">
          <w:rPr>
            <w:rFonts w:ascii="Times New Roman" w:hAnsi="Times New Roman" w:cs="Times New Roman"/>
          </w:rPr>
          <w:fldChar w:fldCharType="end"/>
        </w:r>
        <w:r w:rsidR="009059D2">
          <w:rPr>
            <w:rFonts w:ascii="Times New Roman" w:hAnsi="Times New Roman" w:cs="Times New Roman"/>
          </w:rPr>
          <w:t xml:space="preserve"> studied the patterns of language use, language attitudes, and identity in Curaçao among people of different age groups and with different parental birth places and found that </w:t>
        </w:r>
        <w:r w:rsidR="009059D2" w:rsidRPr="001B2938">
          <w:rPr>
            <w:rFonts w:ascii="Times New Roman" w:hAnsi="Times New Roman" w:cs="Times New Roman"/>
          </w:rPr>
          <w:t>Papiamentu</w:t>
        </w:r>
        <w:r w:rsidR="009059D2">
          <w:rPr>
            <w:rFonts w:ascii="Times New Roman" w:hAnsi="Times New Roman" w:cs="Times New Roman"/>
          </w:rPr>
          <w:t>, aside from its</w:t>
        </w:r>
        <w:r w:rsidR="009059D2" w:rsidRPr="001B2938">
          <w:rPr>
            <w:rFonts w:ascii="Times New Roman" w:hAnsi="Times New Roman" w:cs="Times New Roman"/>
          </w:rPr>
          <w:t xml:space="preserve"> widespread use</w:t>
        </w:r>
        <w:r w:rsidR="009059D2">
          <w:rPr>
            <w:rFonts w:ascii="Times New Roman" w:hAnsi="Times New Roman" w:cs="Times New Roman"/>
          </w:rPr>
          <w:t xml:space="preserve">, is considered an essential part of Curaçao’s identity and the attitudes toward it are predominantly positive. </w:t>
        </w:r>
        <w:r w:rsidR="009059D2" w:rsidRPr="001B2938">
          <w:rPr>
            <w:rFonts w:ascii="Times New Roman" w:hAnsi="Times New Roman" w:cs="Times New Roman"/>
          </w:rPr>
          <w:t xml:space="preserve">As a result, the authors contend that these findings could significantly contribute to language policy and planning initiatives in the Dutch Caribbean. The frequent use of Papiamentu, </w:t>
        </w:r>
        <w:r w:rsidR="009059D2">
          <w:rPr>
            <w:rFonts w:ascii="Times New Roman" w:hAnsi="Times New Roman" w:cs="Times New Roman"/>
          </w:rPr>
          <w:t>i</w:t>
        </w:r>
        <w:r w:rsidR="009059D2" w:rsidRPr="001B2938">
          <w:rPr>
            <w:rFonts w:ascii="Times New Roman" w:hAnsi="Times New Roman" w:cs="Times New Roman"/>
          </w:rPr>
          <w:t>ts importance in education and the job market, coupled with its role as a marker of local identity, strongly advocate for an expanded role of the language within the education system.</w:t>
        </w:r>
      </w:ins>
      <w:ins w:id="375" w:author="Alejandro Andreas Jaume Losa" w:date="2024-02-17T11:06:00Z">
        <w:r w:rsidR="00F937E7">
          <w:rPr>
            <w:rFonts w:ascii="Times New Roman" w:hAnsi="Times New Roman" w:cs="Times New Roman"/>
          </w:rPr>
          <w:t xml:space="preserve"> Both studies, therefore, </w:t>
        </w:r>
      </w:ins>
      <w:ins w:id="376" w:author="Alejandro Andreas Jaume Losa" w:date="2024-02-17T11:07:00Z">
        <w:r w:rsidR="00F937E7">
          <w:rPr>
            <w:rFonts w:ascii="Times New Roman" w:hAnsi="Times New Roman" w:cs="Times New Roman"/>
          </w:rPr>
          <w:t>highlight the close relationship between language policy and language attitudes.</w:t>
        </w:r>
      </w:ins>
    </w:p>
    <w:p w14:paraId="7C49C725" w14:textId="22FB5673" w:rsidR="00F937E7" w:rsidDel="00F937E7" w:rsidRDefault="00F937E7">
      <w:pPr>
        <w:spacing w:line="480" w:lineRule="auto"/>
        <w:ind w:firstLine="720"/>
        <w:jc w:val="both"/>
        <w:rPr>
          <w:del w:id="377" w:author="Alejandro Andreas Jaume Losa" w:date="2024-02-17T11:39:00Z"/>
          <w:rFonts w:ascii="Times New Roman" w:hAnsi="Times New Roman" w:cs="Times New Roman"/>
        </w:rPr>
        <w:pPrChange w:id="378" w:author="Alejandro Andreas Jaume Losa" w:date="2024-02-17T11:39:00Z">
          <w:pPr>
            <w:spacing w:line="480" w:lineRule="auto"/>
            <w:jc w:val="both"/>
          </w:pPr>
        </w:pPrChange>
      </w:pPr>
      <w:ins w:id="379" w:author="Alejandro Andreas Jaume Losa" w:date="2024-02-17T11:37:00Z">
        <w:r>
          <w:rPr>
            <w:rFonts w:ascii="Times New Roman" w:hAnsi="Times New Roman" w:cs="Times New Roman"/>
          </w:rPr>
          <w:lastRenderedPageBreak/>
          <w:t>This relationship has also been explored i</w:t>
        </w:r>
      </w:ins>
      <w:ins w:id="380" w:author="Alejandro Andreas Jaume Losa" w:date="2024-02-17T11:38:00Z">
        <w:r>
          <w:rPr>
            <w:rFonts w:ascii="Times New Roman" w:hAnsi="Times New Roman" w:cs="Times New Roman"/>
          </w:rPr>
          <w:t>n regions where Catalan and Spanish coexist and it has been approach</w:t>
        </w:r>
      </w:ins>
      <w:ins w:id="381" w:author="Alejandro Andreas Jaume Losa" w:date="2024-02-17T11:42:00Z">
        <w:r>
          <w:rPr>
            <w:rFonts w:ascii="Times New Roman" w:hAnsi="Times New Roman" w:cs="Times New Roman"/>
          </w:rPr>
          <w:t>ed</w:t>
        </w:r>
      </w:ins>
      <w:ins w:id="382" w:author="Alejandro Andreas Jaume Losa" w:date="2024-02-17T11:38:00Z">
        <w:r>
          <w:rPr>
            <w:rFonts w:ascii="Times New Roman" w:hAnsi="Times New Roman" w:cs="Times New Roman"/>
          </w:rPr>
          <w:t xml:space="preserve"> from many different perspectives, </w:t>
        </w:r>
      </w:ins>
      <w:ins w:id="383" w:author="Alejandro Andreas Jaume Losa" w:date="2024-02-17T11:39:00Z">
        <w:r>
          <w:rPr>
            <w:rFonts w:ascii="Times New Roman" w:hAnsi="Times New Roman" w:cs="Times New Roman"/>
          </w:rPr>
          <w:t>s</w:t>
        </w:r>
      </w:ins>
      <w:del w:id="384" w:author="Alejandro Andreas Jaume Losa" w:date="2024-02-17T10:23:00Z">
        <w:r w:rsidR="00314390" w:rsidDel="00E74DC6">
          <w:rPr>
            <w:rFonts w:ascii="Times New Roman" w:hAnsi="Times New Roman" w:cs="Times New Roman"/>
          </w:rPr>
          <w:delText xml:space="preserve">Neutral attitudes were present at the border area, where </w:delText>
        </w:r>
      </w:del>
      <w:del w:id="385" w:author="Alejandro Andreas Jaume Losa" w:date="2024-02-17T10:24:00Z">
        <w:r w:rsidR="00314390" w:rsidDel="00E74DC6">
          <w:rPr>
            <w:rFonts w:ascii="Times New Roman" w:hAnsi="Times New Roman" w:cs="Times New Roman"/>
          </w:rPr>
          <w:delText>Portuguese was seen as neutral both by locals and those groups that consented the Luso-Brazilian invasion. Negative attitudes, on the other hand, were developed in the south, especially in Montevideo, where the nation’s ruling classes and the political power</w:delText>
        </w:r>
      </w:del>
      <w:del w:id="386" w:author="Alejandro Andreas Jaume Losa" w:date="2024-02-17T10:20:00Z">
        <w:r w:rsidR="00314390" w:rsidDel="00E74DC6">
          <w:rPr>
            <w:rFonts w:ascii="Times New Roman" w:hAnsi="Times New Roman" w:cs="Times New Roman"/>
          </w:rPr>
          <w:delText>,</w:delText>
        </w:r>
      </w:del>
      <w:del w:id="387" w:author="Alejandro Andreas Jaume Losa" w:date="2024-02-17T10:44:00Z">
        <w:r w:rsidR="00314390" w:rsidDel="009059D2">
          <w:rPr>
            <w:rFonts w:ascii="Times New Roman" w:hAnsi="Times New Roman" w:cs="Times New Roman"/>
          </w:rPr>
          <w:delText xml:space="preserve"> in their efforts to build the nation-state, faced the challenge posed by the </w:delText>
        </w:r>
        <w:commentRangeStart w:id="388"/>
        <w:r w:rsidR="00314390" w:rsidDel="009059D2">
          <w:rPr>
            <w:rFonts w:ascii="Times New Roman" w:hAnsi="Times New Roman" w:cs="Times New Roman"/>
          </w:rPr>
          <w:delText>presence of Portuguese.</w:delText>
        </w:r>
        <w:commentRangeEnd w:id="388"/>
        <w:r w:rsidR="00537B15" w:rsidDel="009059D2">
          <w:rPr>
            <w:rStyle w:val="CommentReference"/>
          </w:rPr>
          <w:commentReference w:id="388"/>
        </w:r>
      </w:del>
    </w:p>
    <w:p w14:paraId="1677FC39" w14:textId="4E570CFD" w:rsidR="00314390" w:rsidDel="009059D2" w:rsidRDefault="007143EC">
      <w:pPr>
        <w:spacing w:line="480" w:lineRule="auto"/>
        <w:ind w:firstLine="720"/>
        <w:jc w:val="both"/>
        <w:rPr>
          <w:del w:id="389" w:author="Alejandro Andreas Jaume Losa" w:date="2024-02-17T10:43:00Z"/>
          <w:rFonts w:ascii="Times New Roman" w:hAnsi="Times New Roman" w:cs="Times New Roman"/>
        </w:rPr>
      </w:pPr>
      <w:del w:id="390" w:author="Alejandro Andreas Jaume Losa" w:date="2024-02-17T10:37:00Z">
        <w:r w:rsidDel="009059D2">
          <w:rPr>
            <w:rFonts w:ascii="Times New Roman" w:hAnsi="Times New Roman" w:cs="Times New Roman"/>
          </w:rPr>
          <w:delText>Relatedly,</w:delText>
        </w:r>
      </w:del>
      <w:del w:id="391" w:author="Alejandro Andreas Jaume Losa" w:date="2024-02-17T10:43:00Z">
        <w:r w:rsidR="00E74DC6" w:rsidDel="009059D2">
          <w:rPr>
            <w:rFonts w:ascii="Times New Roman" w:hAnsi="Times New Roman" w:cs="Times New Roman"/>
          </w:rPr>
          <w:fldChar w:fldCharType="begin"/>
        </w:r>
        <w:r w:rsidR="00E74DC6" w:rsidDel="009059D2">
          <w:rPr>
            <w:rFonts w:ascii="Times New Roman" w:hAnsi="Times New Roman" w:cs="Times New Roman"/>
          </w:rPr>
          <w:delInstrText xml:space="preserve"> ADDIN ZOTERO_ITEM CSL_CITATION {"citationID":"pO2FgM1G","properties":{"formattedCitation":"(Kester, 2020)","plainCitation":"(Kester, 2020)","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delInstrText>
        </w:r>
        <w:r w:rsidR="00E74DC6" w:rsidDel="009059D2">
          <w:rPr>
            <w:rFonts w:ascii="Times New Roman" w:hAnsi="Times New Roman" w:cs="Times New Roman"/>
          </w:rPr>
          <w:fldChar w:fldCharType="separate"/>
        </w:r>
      </w:del>
      <w:del w:id="392" w:author="Alejandro Andreas Jaume Losa" w:date="2024-02-17T10:27:00Z">
        <w:r w:rsidR="00E74DC6" w:rsidDel="009059D2">
          <w:rPr>
            <w:rFonts w:ascii="Times New Roman" w:hAnsi="Times New Roman" w:cs="Times New Roman"/>
            <w:noProof/>
          </w:rPr>
          <w:delText>(</w:delText>
        </w:r>
      </w:del>
      <w:del w:id="393" w:author="Alejandro Andreas Jaume Losa" w:date="2024-02-17T10:43:00Z">
        <w:r w:rsidR="00E74DC6" w:rsidDel="009059D2">
          <w:rPr>
            <w:rFonts w:ascii="Times New Roman" w:hAnsi="Times New Roman" w:cs="Times New Roman"/>
            <w:noProof/>
          </w:rPr>
          <w:delText>Kester</w:delText>
        </w:r>
      </w:del>
      <w:del w:id="394" w:author="Alejandro Andreas Jaume Losa" w:date="2024-02-17T10:27:00Z">
        <w:r w:rsidR="00E74DC6" w:rsidDel="009059D2">
          <w:rPr>
            <w:rFonts w:ascii="Times New Roman" w:hAnsi="Times New Roman" w:cs="Times New Roman"/>
            <w:noProof/>
          </w:rPr>
          <w:delText>,</w:delText>
        </w:r>
      </w:del>
      <w:del w:id="395" w:author="Alejandro Andreas Jaume Losa" w:date="2024-02-17T10:43:00Z">
        <w:r w:rsidR="00E74DC6" w:rsidDel="009059D2">
          <w:rPr>
            <w:rFonts w:ascii="Times New Roman" w:hAnsi="Times New Roman" w:cs="Times New Roman"/>
            <w:noProof/>
          </w:rPr>
          <w:delText xml:space="preserve"> 2020)</w:delText>
        </w:r>
        <w:r w:rsidR="00E74DC6" w:rsidDel="009059D2">
          <w:rPr>
            <w:rFonts w:ascii="Times New Roman" w:hAnsi="Times New Roman" w:cs="Times New Roman"/>
          </w:rPr>
          <w:fldChar w:fldCharType="end"/>
        </w:r>
      </w:del>
      <w:del w:id="396" w:author="Alejandro Andreas Jaume Losa" w:date="2024-02-17T10:26:00Z">
        <w:r w:rsidDel="009059D2">
          <w:rPr>
            <w:rFonts w:ascii="Times New Roman" w:hAnsi="Times New Roman" w:cs="Times New Roman"/>
          </w:rPr>
          <w:delText xml:space="preserve"> </w:delText>
        </w:r>
        <w:r w:rsidR="00314390" w:rsidDel="009059D2">
          <w:rPr>
            <w:rFonts w:ascii="Times New Roman" w:hAnsi="Times New Roman" w:cs="Times New Roman"/>
          </w:rPr>
          <w:delText xml:space="preserve">Zajícová (2020) </w:delText>
        </w:r>
      </w:del>
      <w:del w:id="397" w:author="Alejandro Andreas Jaume Losa" w:date="2024-02-17T10:43:00Z">
        <w:r w:rsidR="00314390" w:rsidDel="009059D2">
          <w:rPr>
            <w:rFonts w:ascii="Times New Roman" w:hAnsi="Times New Roman" w:cs="Times New Roman"/>
          </w:rPr>
          <w:delText>studied the patterns of language use, language attitudes, and identity in Curaçao among people of different age groups and with different parental birth places</w:delText>
        </w:r>
      </w:del>
      <w:del w:id="398" w:author="Alejandro Andreas Jaume Losa" w:date="2024-02-17T10:39:00Z">
        <w:r w:rsidR="00314390" w:rsidDel="009059D2">
          <w:rPr>
            <w:rFonts w:ascii="Times New Roman" w:hAnsi="Times New Roman" w:cs="Times New Roman"/>
          </w:rPr>
          <w:delText>.</w:delText>
        </w:r>
      </w:del>
      <w:del w:id="399" w:author="Alejandro Andreas Jaume Losa" w:date="2024-02-17T10:38:00Z">
        <w:r w:rsidR="00314390" w:rsidDel="009059D2">
          <w:rPr>
            <w:rFonts w:ascii="Times New Roman" w:hAnsi="Times New Roman" w:cs="Times New Roman"/>
          </w:rPr>
          <w:delText xml:space="preserve"> </w:delText>
        </w:r>
        <w:r w:rsidR="00314390" w:rsidRPr="001B2938" w:rsidDel="009059D2">
          <w:rPr>
            <w:rFonts w:ascii="Times New Roman" w:hAnsi="Times New Roman" w:cs="Times New Roman"/>
          </w:rPr>
          <w:delText xml:space="preserve">The research encompassed the analysis of 471 questionnaires, revealing a relatively homogeneous linguistic landscape in Curaçao. </w:delText>
        </w:r>
      </w:del>
      <w:del w:id="400" w:author="Alejandro Andreas Jaume Losa" w:date="2024-02-17T10:43:00Z">
        <w:r w:rsidR="00314390" w:rsidRPr="001B2938" w:rsidDel="009059D2">
          <w:rPr>
            <w:rFonts w:ascii="Times New Roman" w:hAnsi="Times New Roman" w:cs="Times New Roman"/>
          </w:rPr>
          <w:delText>Papiamentu</w:delText>
        </w:r>
      </w:del>
      <w:del w:id="401" w:author="Alejandro Andreas Jaume Losa" w:date="2024-02-17T10:40:00Z">
        <w:r w:rsidR="00314390" w:rsidRPr="001B2938" w:rsidDel="009059D2">
          <w:rPr>
            <w:rFonts w:ascii="Times New Roman" w:hAnsi="Times New Roman" w:cs="Times New Roman"/>
          </w:rPr>
          <w:delText xml:space="preserve">, the primary mother tongue of the majority of the population, </w:delText>
        </w:r>
      </w:del>
      <w:del w:id="402" w:author="Alejandro Andreas Jaume Losa" w:date="2024-02-17T10:41:00Z">
        <w:r w:rsidR="00314390" w:rsidRPr="001B2938" w:rsidDel="009059D2">
          <w:rPr>
            <w:rFonts w:ascii="Times New Roman" w:hAnsi="Times New Roman" w:cs="Times New Roman"/>
          </w:rPr>
          <w:delText>enjoys</w:delText>
        </w:r>
      </w:del>
      <w:del w:id="403" w:author="Alejandro Andreas Jaume Losa" w:date="2024-02-17T10:43:00Z">
        <w:r w:rsidR="00314390" w:rsidRPr="001B2938" w:rsidDel="009059D2">
          <w:rPr>
            <w:rFonts w:ascii="Times New Roman" w:hAnsi="Times New Roman" w:cs="Times New Roman"/>
          </w:rPr>
          <w:delText xml:space="preserve"> widespread use</w:delText>
        </w:r>
      </w:del>
      <w:del w:id="404" w:author="Alejandro Andreas Jaume Losa" w:date="2024-02-17T10:40:00Z">
        <w:r w:rsidR="00314390" w:rsidRPr="001B2938" w:rsidDel="009059D2">
          <w:rPr>
            <w:rFonts w:ascii="Times New Roman" w:hAnsi="Times New Roman" w:cs="Times New Roman"/>
          </w:rPr>
          <w:delText xml:space="preserve">, </w:delText>
        </w:r>
      </w:del>
      <w:del w:id="405" w:author="Alejandro Andreas Jaume Losa" w:date="2024-02-17T10:42:00Z">
        <w:r w:rsidR="00314390" w:rsidRPr="001B2938" w:rsidDel="009059D2">
          <w:rPr>
            <w:rFonts w:ascii="Times New Roman" w:hAnsi="Times New Roman" w:cs="Times New Roman"/>
          </w:rPr>
          <w:delText xml:space="preserve">and attitudes toward both the language and Curaçaoan identity were predominantly positive. Furthermore, the study found a positive correlation between the use of Papiamentu by individuals with foreign-born parents and their attitudes toward the language and Curaçaoan identity. </w:delText>
        </w:r>
      </w:del>
      <w:del w:id="406" w:author="Alejandro Andreas Jaume Losa" w:date="2024-02-17T10:43:00Z">
        <w:r w:rsidR="00314390" w:rsidRPr="001B2938" w:rsidDel="009059D2">
          <w:rPr>
            <w:rFonts w:ascii="Times New Roman" w:hAnsi="Times New Roman" w:cs="Times New Roman"/>
          </w:rPr>
          <w:delText>As a result, the authors contend that these findings could significantly contribute to language policy and planning initiatives in the Dutch Caribbean. The frequent use of Papiamentu, particularly its importance in education and the job market, coupled with its role as a marker of local identity among individuals of diverse backgrounds, strongly advocate for an expanded role of the language within the education system.</w:delText>
        </w:r>
      </w:del>
    </w:p>
    <w:p w14:paraId="0965D3CE" w14:textId="6A78704E" w:rsidR="00100A2D" w:rsidRDefault="00767433" w:rsidP="0000128D">
      <w:pPr>
        <w:spacing w:line="480" w:lineRule="auto"/>
        <w:ind w:firstLine="720"/>
        <w:jc w:val="both"/>
        <w:rPr>
          <w:ins w:id="407" w:author="Alejandro Andreas Jaume Losa" w:date="2024-02-17T13:52:00Z"/>
          <w:rFonts w:ascii="Times New Roman" w:hAnsi="Times New Roman" w:cs="Times New Roman"/>
        </w:rPr>
      </w:pPr>
      <w:del w:id="408" w:author="Alejandro Andreas Jaume Losa" w:date="2024-02-17T11:39:00Z">
        <w:r w:rsidDel="00F937E7">
          <w:rPr>
            <w:rFonts w:ascii="Times New Roman" w:hAnsi="Times New Roman" w:cs="Times New Roman"/>
          </w:rPr>
          <w:delText xml:space="preserve">The study of language attitudes towards Catalan and Spanish in regions </w:delText>
        </w:r>
        <w:commentRangeStart w:id="409"/>
        <w:r w:rsidDel="00F937E7">
          <w:rPr>
            <w:rFonts w:ascii="Times New Roman" w:hAnsi="Times New Roman" w:cs="Times New Roman"/>
          </w:rPr>
          <w:delText xml:space="preserve">where both </w:delText>
        </w:r>
        <w:commentRangeEnd w:id="409"/>
        <w:r w:rsidR="001B2938" w:rsidDel="00F937E7">
          <w:rPr>
            <w:rStyle w:val="CommentReference"/>
          </w:rPr>
          <w:commentReference w:id="409"/>
        </w:r>
        <w:r w:rsidDel="00F937E7">
          <w:rPr>
            <w:rFonts w:ascii="Times New Roman" w:hAnsi="Times New Roman" w:cs="Times New Roman"/>
          </w:rPr>
          <w:delText xml:space="preserve">languages coexist is not recent and it has </w:delText>
        </w:r>
        <w:r w:rsidR="007143EC" w:rsidDel="00F937E7">
          <w:rPr>
            <w:rFonts w:ascii="Times New Roman" w:hAnsi="Times New Roman" w:cs="Times New Roman"/>
          </w:rPr>
          <w:delText>approached</w:delText>
        </w:r>
        <w:r w:rsidDel="00F937E7">
          <w:rPr>
            <w:rFonts w:ascii="Times New Roman" w:hAnsi="Times New Roman" w:cs="Times New Roman"/>
          </w:rPr>
          <w:delText xml:space="preserve"> from many different perspectives, s</w:delText>
        </w:r>
      </w:del>
      <w:r>
        <w:rPr>
          <w:rFonts w:ascii="Times New Roman" w:hAnsi="Times New Roman" w:cs="Times New Roman"/>
        </w:rPr>
        <w:t>uch as education</w:t>
      </w:r>
      <w:ins w:id="410" w:author="Alejandro Andreas Jaume Losa" w:date="2024-02-17T12:24:00Z">
        <w:r w:rsidR="00021B1D">
          <w:rPr>
            <w:rFonts w:ascii="Times New Roman" w:hAnsi="Times New Roman" w:cs="Times New Roman"/>
          </w:rPr>
          <w:t xml:space="preserve"> </w:t>
        </w:r>
      </w:ins>
      <w:r w:rsidR="00021B1D">
        <w:rPr>
          <w:rFonts w:ascii="Times New Roman" w:hAnsi="Times New Roman" w:cs="Times New Roman"/>
        </w:rPr>
        <w:fldChar w:fldCharType="begin"/>
      </w:r>
      <w:r w:rsidR="00021B1D">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00021B1D">
        <w:rPr>
          <w:rFonts w:ascii="Times New Roman" w:hAnsi="Times New Roman" w:cs="Times New Roman"/>
        </w:rPr>
        <w:fldChar w:fldCharType="separate"/>
      </w:r>
      <w:r w:rsidR="00021B1D" w:rsidRPr="00021B1D">
        <w:rPr>
          <w:rFonts w:ascii="Times New Roman" w:hAnsi="Times New Roman" w:cs="Times New Roman"/>
          <w:kern w:val="0"/>
        </w:rPr>
        <w:t>(Díaz-Torrent et al., 2017; Huguet, 2001; Huguet &amp; Biscarri Gassió, 1995; Huguet &amp; Suïls, 1997; Janés et al., 2008; Lapresta Rey et al., 2010)</w:t>
      </w:r>
      <w:r w:rsidR="00021B1D">
        <w:rPr>
          <w:rFonts w:ascii="Times New Roman" w:hAnsi="Times New Roman" w:cs="Times New Roman"/>
        </w:rPr>
        <w:fldChar w:fldCharType="end"/>
      </w:r>
      <w:ins w:id="411" w:author="Alejandro Andreas Jaume Losa" w:date="2024-02-17T12:25:00Z">
        <w:r w:rsidR="00021B1D">
          <w:rPr>
            <w:rFonts w:ascii="Times New Roman" w:hAnsi="Times New Roman" w:cs="Times New Roman"/>
          </w:rPr>
          <w:t xml:space="preserve">, immigration and ethnic origin </w:t>
        </w:r>
      </w:ins>
      <w:r w:rsidR="00021B1D">
        <w:rPr>
          <w:rFonts w:ascii="Times New Roman" w:hAnsi="Times New Roman" w:cs="Times New Roman"/>
        </w:rPr>
        <w:fldChar w:fldCharType="begin"/>
      </w:r>
      <w:r w:rsidR="00E32F21">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00021B1D">
        <w:rPr>
          <w:rFonts w:ascii="Times New Roman" w:hAnsi="Times New Roman" w:cs="Times New Roman"/>
        </w:rPr>
        <w:fldChar w:fldCharType="separate"/>
      </w:r>
      <w:r w:rsidR="00021B1D" w:rsidRPr="00021B1D">
        <w:rPr>
          <w:rFonts w:ascii="Times New Roman" w:hAnsi="Times New Roman" w:cs="Times New Roman"/>
          <w:kern w:val="0"/>
        </w:rPr>
        <w:t xml:space="preserve">(Estors Sastre, 2014; Iglésias, 2010; Querol </w:t>
      </w:r>
      <w:del w:id="412" w:author="Alejandro Andreas Jaume Losa" w:date="2024-02-17T12:25:00Z">
        <w:r w:rsidR="00021B1D" w:rsidRPr="00021B1D" w:rsidDel="00021B1D">
          <w:rPr>
            <w:rFonts w:ascii="Times New Roman" w:hAnsi="Times New Roman" w:cs="Times New Roman"/>
            <w:kern w:val="0"/>
          </w:rPr>
          <w:delText xml:space="preserve">Coronado </w:delText>
        </w:r>
      </w:del>
      <w:r w:rsidR="00021B1D" w:rsidRPr="00021B1D">
        <w:rPr>
          <w:rFonts w:ascii="Times New Roman" w:hAnsi="Times New Roman" w:cs="Times New Roman"/>
          <w:kern w:val="0"/>
        </w:rPr>
        <w:t>&amp; Huguet</w:t>
      </w:r>
      <w:del w:id="413" w:author="Alejandro Andreas Jaume Losa" w:date="2024-02-17T12:25:00Z">
        <w:r w:rsidR="00021B1D" w:rsidRPr="00021B1D" w:rsidDel="00021B1D">
          <w:rPr>
            <w:rFonts w:ascii="Times New Roman" w:hAnsi="Times New Roman" w:cs="Times New Roman"/>
            <w:kern w:val="0"/>
          </w:rPr>
          <w:delText xml:space="preserve"> Canalis</w:delText>
        </w:r>
      </w:del>
      <w:r w:rsidR="00021B1D" w:rsidRPr="00021B1D">
        <w:rPr>
          <w:rFonts w:ascii="Times New Roman" w:hAnsi="Times New Roman" w:cs="Times New Roman"/>
          <w:kern w:val="0"/>
        </w:rPr>
        <w:t>, 2010)</w:t>
      </w:r>
      <w:r w:rsidR="00021B1D">
        <w:rPr>
          <w:rFonts w:ascii="Times New Roman" w:hAnsi="Times New Roman" w:cs="Times New Roman"/>
        </w:rPr>
        <w:fldChar w:fldCharType="end"/>
      </w:r>
      <w:ins w:id="414" w:author="Alejandro Andreas Jaume Losa" w:date="2024-02-17T12:26:00Z">
        <w:r w:rsidR="00021B1D">
          <w:rPr>
            <w:rFonts w:ascii="Times New Roman" w:hAnsi="Times New Roman" w:cs="Times New Roman"/>
          </w:rPr>
          <w:t xml:space="preserve">, age </w:t>
        </w:r>
      </w:ins>
      <w:r w:rsidR="00021B1D">
        <w:rPr>
          <w:rFonts w:ascii="Times New Roman" w:hAnsi="Times New Roman" w:cs="Times New Roman"/>
        </w:rPr>
        <w:fldChar w:fldCharType="begin"/>
      </w:r>
      <w:r w:rsidR="00021B1D">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00021B1D">
        <w:rPr>
          <w:rFonts w:ascii="Times New Roman" w:hAnsi="Times New Roman" w:cs="Times New Roman"/>
        </w:rPr>
        <w:fldChar w:fldCharType="separate"/>
      </w:r>
      <w:r w:rsidR="00021B1D" w:rsidRPr="00021B1D">
        <w:rPr>
          <w:rFonts w:ascii="Times New Roman" w:hAnsi="Times New Roman" w:cs="Times New Roman"/>
          <w:kern w:val="0"/>
        </w:rPr>
        <w:t>(Joan i Marí, 2010; Ubalde, 2013)</w:t>
      </w:r>
      <w:r w:rsidR="00021B1D">
        <w:rPr>
          <w:rFonts w:ascii="Times New Roman" w:hAnsi="Times New Roman" w:cs="Times New Roman"/>
        </w:rPr>
        <w:fldChar w:fldCharType="end"/>
      </w:r>
      <w:ins w:id="415" w:author="Alejandro Andreas Jaume Losa" w:date="2024-02-17T12:26:00Z">
        <w:r w:rsidR="00021B1D">
          <w:rPr>
            <w:rFonts w:ascii="Times New Roman" w:hAnsi="Times New Roman" w:cs="Times New Roman"/>
          </w:rPr>
          <w:t xml:space="preserve">, and family </w:t>
        </w:r>
      </w:ins>
      <w:del w:id="416" w:author="Alejandro Andreas Jaume Losa" w:date="2024-02-17T12:23:00Z">
        <w:r w:rsidR="00021B1D" w:rsidDel="00021B1D">
          <w:rPr>
            <w:rFonts w:ascii="Times New Roman" w:hAnsi="Times New Roman" w:cs="Times New Roman"/>
          </w:rPr>
          <w:fldChar w:fldCharType="begin"/>
        </w:r>
        <w:r w:rsidR="00021B1D" w:rsidRPr="00021B1D" w:rsidDel="00021B1D">
          <w:rPr>
            <w:rFonts w:ascii="Times New Roman" w:hAnsi="Times New Roman" w:cs="Times New Roman"/>
          </w:rPr>
          <w:delInstrText xml:space="preserve"> ADDIN ZOTERO_ITEM CSL_CITATION {"citationID":"LXrLrITo","properties":{"formattedCitation":"(D\\uc0\\u237{}az-Torrent et al., 2017; Huguet, 2001, p. 20)","plainCitation":"(Díaz-Torrent et al., 2017; Huguet, 2001, p. 2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locator":"20"}],"schema":"https://github.com/citation-style-language/schema/raw/master/csl-citation.json"} </w:delInstrText>
        </w:r>
        <w:r w:rsidR="00021B1D" w:rsidDel="00021B1D">
          <w:rPr>
            <w:rFonts w:ascii="Times New Roman" w:hAnsi="Times New Roman" w:cs="Times New Roman"/>
          </w:rPr>
          <w:fldChar w:fldCharType="separate"/>
        </w:r>
        <w:r w:rsidR="00021B1D" w:rsidRPr="00021B1D" w:rsidDel="00021B1D">
          <w:rPr>
            <w:rFonts w:ascii="Times New Roman" w:hAnsi="Times New Roman" w:cs="Times New Roman"/>
            <w:kern w:val="0"/>
          </w:rPr>
          <w:delText>(Díaz-Torrent et al., 2017; Huguet, 2001, p. 20)</w:delText>
        </w:r>
        <w:r w:rsidR="00021B1D" w:rsidDel="00021B1D">
          <w:rPr>
            <w:rFonts w:ascii="Times New Roman" w:hAnsi="Times New Roman" w:cs="Times New Roman"/>
          </w:rPr>
          <w:fldChar w:fldCharType="end"/>
        </w:r>
      </w:del>
      <w:r w:rsidR="00021B1D">
        <w:rPr>
          <w:rFonts w:ascii="Times New Roman" w:hAnsi="Times New Roman" w:cs="Times New Roman"/>
        </w:rPr>
        <w:fldChar w:fldCharType="begin"/>
      </w:r>
      <w:r w:rsidR="00E32F21">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00021B1D">
        <w:rPr>
          <w:rFonts w:ascii="Times New Roman" w:hAnsi="Times New Roman" w:cs="Times New Roman"/>
        </w:rPr>
        <w:fldChar w:fldCharType="separate"/>
      </w:r>
      <w:r w:rsidR="00021B1D" w:rsidRPr="00021B1D">
        <w:rPr>
          <w:rFonts w:ascii="Times New Roman" w:hAnsi="Times New Roman" w:cs="Times New Roman"/>
          <w:kern w:val="0"/>
        </w:rPr>
        <w:t>(Huguet</w:t>
      </w:r>
      <w:del w:id="417" w:author="Alejandro Andreas Jaume Losa" w:date="2024-02-17T12:26:00Z">
        <w:r w:rsidR="00021B1D" w:rsidRPr="00021B1D" w:rsidDel="00021B1D">
          <w:rPr>
            <w:rFonts w:ascii="Times New Roman" w:hAnsi="Times New Roman" w:cs="Times New Roman"/>
            <w:kern w:val="0"/>
          </w:rPr>
          <w:delText>-Canalís</w:delText>
        </w:r>
      </w:del>
      <w:r w:rsidR="00021B1D" w:rsidRPr="00021B1D">
        <w:rPr>
          <w:rFonts w:ascii="Times New Roman" w:hAnsi="Times New Roman" w:cs="Times New Roman"/>
          <w:kern w:val="0"/>
        </w:rPr>
        <w:t>, 2005)</w:t>
      </w:r>
      <w:r w:rsidR="00021B1D">
        <w:rPr>
          <w:rFonts w:ascii="Times New Roman" w:hAnsi="Times New Roman" w:cs="Times New Roman"/>
        </w:rPr>
        <w:fldChar w:fldCharType="end"/>
      </w:r>
      <w:ins w:id="418" w:author="Alejandro Andreas Jaume Losa" w:date="2024-02-17T12:26:00Z">
        <w:r w:rsidR="00021B1D">
          <w:rPr>
            <w:rFonts w:ascii="Times New Roman" w:hAnsi="Times New Roman" w:cs="Times New Roman"/>
          </w:rPr>
          <w:t>, among others.</w:t>
        </w:r>
      </w:ins>
      <w:ins w:id="419" w:author="Alejandro Andreas Jaume Losa" w:date="2024-02-17T12:39:00Z">
        <w:r w:rsidR="00565188">
          <w:rPr>
            <w:rFonts w:ascii="Times New Roman" w:hAnsi="Times New Roman" w:cs="Times New Roman"/>
          </w:rPr>
          <w:t xml:space="preserve"> </w:t>
        </w:r>
      </w:ins>
      <w:ins w:id="420" w:author="Alejandro Andreas Jaume Losa" w:date="2024-02-17T12:46:00Z">
        <w:r w:rsidR="00565188" w:rsidRPr="00565188">
          <w:rPr>
            <w:rFonts w:ascii="Times New Roman" w:hAnsi="Times New Roman" w:cs="Times New Roman"/>
            <w:rPrChange w:id="421" w:author="Alejandro Andreas Jaume Losa" w:date="2024-02-17T12:46:00Z">
              <w:rPr/>
            </w:rPrChange>
          </w:rPr>
          <w:t xml:space="preserve">In general terms, all these studies agree that the language policy implemented in Catalan-Spanish bilingual regions has had a positive impact on </w:t>
        </w:r>
      </w:ins>
      <w:ins w:id="422" w:author="Alejandro Andreas Jaume Losa" w:date="2024-02-19T09:04:00Z">
        <w:r w:rsidR="0081630D">
          <w:rPr>
            <w:rFonts w:ascii="Times New Roman" w:hAnsi="Times New Roman" w:cs="Times New Roman"/>
          </w:rPr>
          <w:t xml:space="preserve">the </w:t>
        </w:r>
      </w:ins>
      <w:ins w:id="423" w:author="Alejandro Andreas Jaume Losa" w:date="2024-02-17T12:46:00Z">
        <w:r w:rsidR="00565188" w:rsidRPr="00565188">
          <w:rPr>
            <w:rFonts w:ascii="Times New Roman" w:hAnsi="Times New Roman" w:cs="Times New Roman"/>
            <w:rPrChange w:id="424" w:author="Alejandro Andreas Jaume Losa" w:date="2024-02-17T12:46:00Z">
              <w:rPr/>
            </w:rPrChange>
          </w:rPr>
          <w:t xml:space="preserve">attitudes toward both languages and, in particular, toward Catalan. This trend can </w:t>
        </w:r>
      </w:ins>
      <w:ins w:id="425" w:author="Alejandro Andreas Jaume Losa" w:date="2024-02-17T13:48:00Z">
        <w:r w:rsidR="00100A2D">
          <w:rPr>
            <w:rFonts w:ascii="Times New Roman" w:hAnsi="Times New Roman" w:cs="Times New Roman"/>
          </w:rPr>
          <w:t xml:space="preserve">especially </w:t>
        </w:r>
      </w:ins>
      <w:ins w:id="426" w:author="Alejandro Andreas Jaume Losa" w:date="2024-02-17T12:46:00Z">
        <w:r w:rsidR="00565188" w:rsidRPr="00565188">
          <w:rPr>
            <w:rFonts w:ascii="Times New Roman" w:hAnsi="Times New Roman" w:cs="Times New Roman"/>
            <w:rPrChange w:id="427" w:author="Alejandro Andreas Jaume Losa" w:date="2024-02-17T12:46:00Z">
              <w:rPr/>
            </w:rPrChange>
          </w:rPr>
          <w:t xml:space="preserve">be seen in the case of the school-age immigrant population, who </w:t>
        </w:r>
      </w:ins>
      <w:ins w:id="428" w:author="Alejandro Andreas Jaume Losa" w:date="2024-02-17T12:47:00Z">
        <w:r w:rsidR="00565188">
          <w:rPr>
            <w:rFonts w:ascii="Times New Roman" w:hAnsi="Times New Roman" w:cs="Times New Roman"/>
          </w:rPr>
          <w:t>perceive</w:t>
        </w:r>
      </w:ins>
      <w:ins w:id="429" w:author="Alejandro Andreas Jaume Losa" w:date="2024-02-17T12:46:00Z">
        <w:r w:rsidR="00565188" w:rsidRPr="00565188">
          <w:rPr>
            <w:rFonts w:ascii="Times New Roman" w:hAnsi="Times New Roman" w:cs="Times New Roman"/>
            <w:rPrChange w:id="430" w:author="Alejandro Andreas Jaume Losa" w:date="2024-02-17T12:46:00Z">
              <w:rPr/>
            </w:rPrChange>
          </w:rPr>
          <w:t xml:space="preserve"> Catalan as the key to social and professional integration</w:t>
        </w:r>
      </w:ins>
      <w:ins w:id="431" w:author="Alejandro Andreas Jaume Losa" w:date="2024-02-17T12:49:00Z">
        <w:r w:rsidR="0000128D">
          <w:rPr>
            <w:rFonts w:ascii="Times New Roman" w:hAnsi="Times New Roman" w:cs="Times New Roman"/>
          </w:rPr>
          <w:t xml:space="preserve"> </w:t>
        </w:r>
      </w:ins>
      <w:r w:rsidR="0000128D">
        <w:rPr>
          <w:rFonts w:ascii="Times New Roman" w:hAnsi="Times New Roman" w:cs="Times New Roman"/>
        </w:rPr>
        <w:fldChar w:fldCharType="begin"/>
      </w:r>
      <w:r w:rsidR="0000128D">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0000128D">
        <w:rPr>
          <w:rFonts w:ascii="Times New Roman" w:hAnsi="Times New Roman" w:cs="Times New Roman"/>
        </w:rPr>
        <w:fldChar w:fldCharType="separate"/>
      </w:r>
      <w:r w:rsidR="0000128D">
        <w:rPr>
          <w:rFonts w:ascii="Times New Roman" w:hAnsi="Times New Roman" w:cs="Times New Roman"/>
          <w:noProof/>
        </w:rPr>
        <w:t>(Estors Sastre, 2014; Lapresta Rey et al., 2010)</w:t>
      </w:r>
      <w:r w:rsidR="0000128D">
        <w:rPr>
          <w:rFonts w:ascii="Times New Roman" w:hAnsi="Times New Roman" w:cs="Times New Roman"/>
        </w:rPr>
        <w:fldChar w:fldCharType="end"/>
      </w:r>
      <w:ins w:id="432" w:author="Alejandro Andreas Jaume Losa" w:date="2024-02-17T12:49:00Z">
        <w:r w:rsidR="0000128D">
          <w:rPr>
            <w:rFonts w:ascii="Times New Roman" w:hAnsi="Times New Roman" w:cs="Times New Roman"/>
          </w:rPr>
          <w:t>.</w:t>
        </w:r>
      </w:ins>
      <w:del w:id="433" w:author="Alejandro Andreas Jaume Losa" w:date="2024-02-17T12:49:00Z">
        <w:r w:rsidR="0000128D" w:rsidDel="0000128D">
          <w:rPr>
            <w:rFonts w:ascii="Times New Roman" w:hAnsi="Times New Roman" w:cs="Times New Roman"/>
          </w:rPr>
          <w:delText xml:space="preserve"> </w:delText>
        </w:r>
      </w:del>
      <w:ins w:id="434" w:author="Alejandro Andreas Jaume Losa" w:date="2024-02-17T12:49:00Z">
        <w:r w:rsidR="0000128D">
          <w:rPr>
            <w:rFonts w:ascii="Times New Roman" w:hAnsi="Times New Roman" w:cs="Times New Roman"/>
          </w:rPr>
          <w:t xml:space="preserve"> </w:t>
        </w:r>
      </w:ins>
      <w:del w:id="435" w:author="Alejandro Andreas Jaume Losa" w:date="2024-02-17T12:24:00Z">
        <w:r w:rsidRPr="00021B1D" w:rsidDel="00021B1D">
          <w:rPr>
            <w:rFonts w:ascii="Times New Roman" w:hAnsi="Times New Roman" w:cs="Times New Roman"/>
          </w:rPr>
          <w:delText xml:space="preserve"> </w:delText>
        </w:r>
        <w:r w:rsidDel="00021B1D">
          <w:rPr>
            <w:rFonts w:ascii="Times New Roman" w:hAnsi="Times New Roman" w:cs="Times New Roman"/>
          </w:rPr>
          <w:delText>(</w:delText>
        </w:r>
        <w:r w:rsidR="00C93567" w:rsidDel="00021B1D">
          <w:rPr>
            <w:rFonts w:ascii="Times New Roman" w:hAnsi="Times New Roman" w:cs="Times New Roman"/>
          </w:rPr>
          <w:delText xml:space="preserve">Díaz-Torrent et al., 2014; Huguet, 2001; Huguet &amp; Biscarri Gassió, 1995; </w:delText>
        </w:r>
        <w:r w:rsidDel="00021B1D">
          <w:rPr>
            <w:rFonts w:ascii="Times New Roman" w:hAnsi="Times New Roman" w:cs="Times New Roman"/>
          </w:rPr>
          <w:delText>Huguet &amp; Sulis, 1997</w:delText>
        </w:r>
        <w:r w:rsidR="00C93567" w:rsidDel="00021B1D">
          <w:rPr>
            <w:rFonts w:ascii="Times New Roman" w:hAnsi="Times New Roman" w:cs="Times New Roman"/>
          </w:rPr>
          <w:delText>; Janés et al., 2008; Lapresta Rey et al., 2010</w:delText>
        </w:r>
        <w:r w:rsidDel="00021B1D">
          <w:rPr>
            <w:rFonts w:ascii="Times New Roman" w:hAnsi="Times New Roman" w:cs="Times New Roman"/>
          </w:rPr>
          <w:delText xml:space="preserve">), </w:delText>
        </w:r>
      </w:del>
      <w:del w:id="436" w:author="Alejandro Andreas Jaume Losa" w:date="2024-02-17T12:25:00Z">
        <w:r w:rsidDel="00021B1D">
          <w:rPr>
            <w:rFonts w:ascii="Times New Roman" w:hAnsi="Times New Roman" w:cs="Times New Roman"/>
          </w:rPr>
          <w:delText xml:space="preserve">immigration and ethnic origin (Estors Sastre, 2014; </w:delText>
        </w:r>
        <w:r w:rsidR="00C93567" w:rsidDel="00021B1D">
          <w:rPr>
            <w:rFonts w:ascii="Times New Roman" w:hAnsi="Times New Roman" w:cs="Times New Roman"/>
          </w:rPr>
          <w:delText>Iglesias, 2010</w:delText>
        </w:r>
      </w:del>
      <w:del w:id="437" w:author="Alejandro Andreas Jaume Losa" w:date="2024-02-17T12:05:00Z">
        <w:r w:rsidR="00C93567" w:rsidDel="00A76E25">
          <w:rPr>
            <w:rFonts w:ascii="Times New Roman" w:hAnsi="Times New Roman" w:cs="Times New Roman"/>
          </w:rPr>
          <w:delText xml:space="preserve">; </w:delText>
        </w:r>
        <w:r w:rsidDel="00A76E25">
          <w:rPr>
            <w:rFonts w:ascii="Times New Roman" w:hAnsi="Times New Roman" w:cs="Times New Roman"/>
          </w:rPr>
          <w:delText>Larrea Mendizabal, 2017</w:delText>
        </w:r>
      </w:del>
      <w:del w:id="438" w:author="Alejandro Andreas Jaume Losa" w:date="2024-02-17T12:25:00Z">
        <w:r w:rsidR="00C93567" w:rsidDel="00021B1D">
          <w:rPr>
            <w:rFonts w:ascii="Times New Roman" w:hAnsi="Times New Roman" w:cs="Times New Roman"/>
          </w:rPr>
          <w:delText>; Querol &amp; Huguet, 2010</w:delText>
        </w:r>
        <w:r w:rsidDel="00021B1D">
          <w:rPr>
            <w:rFonts w:ascii="Times New Roman" w:hAnsi="Times New Roman" w:cs="Times New Roman"/>
          </w:rPr>
          <w:delText>),</w:delText>
        </w:r>
      </w:del>
      <w:del w:id="439" w:author="Alejandro Andreas Jaume Losa" w:date="2024-02-17T12:26:00Z">
        <w:r w:rsidDel="00021B1D">
          <w:rPr>
            <w:rFonts w:ascii="Times New Roman" w:hAnsi="Times New Roman" w:cs="Times New Roman"/>
          </w:rPr>
          <w:delText xml:space="preserve"> age (</w:delText>
        </w:r>
        <w:r w:rsidR="00C93567" w:rsidDel="00021B1D">
          <w:rPr>
            <w:rFonts w:ascii="Times New Roman" w:hAnsi="Times New Roman" w:cs="Times New Roman"/>
          </w:rPr>
          <w:delText xml:space="preserve">Joan i Marí, 2010; </w:delText>
        </w:r>
        <w:r w:rsidDel="00021B1D">
          <w:rPr>
            <w:rFonts w:ascii="Times New Roman" w:hAnsi="Times New Roman" w:cs="Times New Roman"/>
          </w:rPr>
          <w:delText>Ubalde, 2013)</w:delText>
        </w:r>
        <w:r w:rsidR="00C93567" w:rsidDel="00021B1D">
          <w:rPr>
            <w:rFonts w:ascii="Times New Roman" w:hAnsi="Times New Roman" w:cs="Times New Roman"/>
          </w:rPr>
          <w:delText xml:space="preserve"> and family (Huguet, 2005), among others. </w:delText>
        </w:r>
      </w:del>
      <w:ins w:id="440" w:author="Alejandro Andreas Jaume Losa" w:date="2024-02-17T12:58:00Z">
        <w:r w:rsidR="0000128D">
          <w:rPr>
            <w:rFonts w:ascii="Times New Roman" w:hAnsi="Times New Roman" w:cs="Times New Roman"/>
          </w:rPr>
          <w:t xml:space="preserve">The </w:t>
        </w:r>
      </w:ins>
      <w:del w:id="441" w:author="Alejandro Andreas Jaume Losa" w:date="2024-02-17T12:58:00Z">
        <w:r w:rsidR="00C93567" w:rsidDel="0000128D">
          <w:rPr>
            <w:rFonts w:ascii="Times New Roman" w:hAnsi="Times New Roman" w:cs="Times New Roman"/>
          </w:rPr>
          <w:delText xml:space="preserve">However, the </w:delText>
        </w:r>
      </w:del>
      <w:r w:rsidR="00C93567">
        <w:rPr>
          <w:rFonts w:ascii="Times New Roman" w:hAnsi="Times New Roman" w:cs="Times New Roman"/>
        </w:rPr>
        <w:t>vast majority of these studies</w:t>
      </w:r>
      <w:ins w:id="442" w:author="Alejandro Andreas Jaume Losa" w:date="2024-02-17T12:58:00Z">
        <w:r w:rsidR="0000128D">
          <w:rPr>
            <w:rFonts w:ascii="Times New Roman" w:hAnsi="Times New Roman" w:cs="Times New Roman"/>
          </w:rPr>
          <w:t>, however,</w:t>
        </w:r>
      </w:ins>
      <w:r w:rsidR="00C93567">
        <w:rPr>
          <w:rFonts w:ascii="Times New Roman" w:hAnsi="Times New Roman" w:cs="Times New Roman"/>
        </w:rPr>
        <w:t xml:space="preserve"> have been carried out in Catalonia, with only a few exceptions in </w:t>
      </w:r>
      <w:r w:rsidR="00EA73A9">
        <w:rPr>
          <w:rFonts w:ascii="Times New Roman" w:hAnsi="Times New Roman" w:cs="Times New Roman"/>
        </w:rPr>
        <w:t>other Catalan and Spanish-speaking regions</w:t>
      </w:r>
      <w:r w:rsidR="00314390">
        <w:rPr>
          <w:rFonts w:ascii="Times New Roman" w:hAnsi="Times New Roman" w:cs="Times New Roman"/>
        </w:rPr>
        <w:t>.</w:t>
      </w:r>
      <w:ins w:id="443" w:author="Alejandro Andreas Jaume Losa" w:date="2024-02-17T12:54:00Z">
        <w:r w:rsidR="0000128D">
          <w:rPr>
            <w:rFonts w:ascii="Times New Roman" w:hAnsi="Times New Roman" w:cs="Times New Roman"/>
          </w:rPr>
          <w:t xml:space="preserve"> In the case of the Balearic Islands, </w:t>
        </w:r>
      </w:ins>
      <w:ins w:id="444" w:author="Alejandro Andreas Jaume Losa" w:date="2024-02-17T13:52:00Z">
        <w:r w:rsidR="00100A2D">
          <w:rPr>
            <w:rFonts w:ascii="Times New Roman" w:hAnsi="Times New Roman" w:cs="Times New Roman"/>
          </w:rPr>
          <w:t>a number of findings related to language attitudes can be reported.</w:t>
        </w:r>
      </w:ins>
    </w:p>
    <w:p w14:paraId="32DB927B" w14:textId="2DFD3F89" w:rsidR="0038722A" w:rsidRDefault="00100A2D" w:rsidP="0081630D">
      <w:pPr>
        <w:spacing w:line="480" w:lineRule="auto"/>
        <w:ind w:firstLine="720"/>
        <w:jc w:val="both"/>
        <w:rPr>
          <w:ins w:id="445" w:author="Alejandro Andreas Jaume Losa" w:date="2024-02-17T15:18:00Z"/>
          <w:rFonts w:ascii="Times New Roman" w:hAnsi="Times New Roman" w:cs="Times New Roman"/>
        </w:rPr>
      </w:pPr>
      <w:ins w:id="446" w:author="Alejandro Andreas Jaume Losa" w:date="2024-02-17T13:52:00Z">
        <w:r>
          <w:rPr>
            <w:rFonts w:ascii="Times New Roman" w:hAnsi="Times New Roman" w:cs="Times New Roman"/>
          </w:rPr>
          <w:t>First</w:t>
        </w:r>
      </w:ins>
      <w:ins w:id="447" w:author="Alejandro Andreas Jaume Losa" w:date="2024-02-17T13:53:00Z">
        <w:r>
          <w:rPr>
            <w:rFonts w:ascii="Times New Roman" w:hAnsi="Times New Roman" w:cs="Times New Roman"/>
          </w:rPr>
          <w:t xml:space="preserve">, place of residence has been found to </w:t>
        </w:r>
      </w:ins>
      <w:ins w:id="448" w:author="Alejandro Andreas Jaume Losa" w:date="2024-02-17T13:56:00Z">
        <w:r>
          <w:rPr>
            <w:rFonts w:ascii="Times New Roman" w:hAnsi="Times New Roman" w:cs="Times New Roman"/>
          </w:rPr>
          <w:t>play a role in the formation of language attitudes toward Catalan and Spanish in Mallorca</w:t>
        </w:r>
      </w:ins>
      <w:ins w:id="449" w:author="Alejandro Andreas Jaume Losa" w:date="2024-02-19T09:06:00Z">
        <w:r w:rsidR="0081630D">
          <w:rPr>
            <w:rFonts w:ascii="Times New Roman" w:hAnsi="Times New Roman" w:cs="Times New Roman"/>
          </w:rPr>
          <w:t>. A</w:t>
        </w:r>
      </w:ins>
      <w:del w:id="450" w:author="Alejandro Andreas Jaume Losa" w:date="2024-02-19T09:06:00Z">
        <w:r w:rsidR="00E32F21" w:rsidDel="0081630D">
          <w:rPr>
            <w:rFonts w:ascii="Times New Roman" w:hAnsi="Times New Roman" w:cs="Times New Roman"/>
          </w:rPr>
          <w:fldChar w:fldCharType="begin"/>
        </w:r>
        <w:r w:rsidR="00E32F21" w:rsidDel="0081630D">
          <w:rPr>
            <w:rFonts w:ascii="Times New Roman" w:hAnsi="Times New Roman" w:cs="Times New Roman"/>
          </w:rPr>
          <w:delInstrText xml:space="preserve"> ADDIN ZOTERO_ITEM CSL_CITATION {"citationID":"IEAkwghh","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delInstrText>
        </w:r>
        <w:r w:rsidR="00E32F21" w:rsidDel="0081630D">
          <w:rPr>
            <w:rFonts w:ascii="Times New Roman" w:hAnsi="Times New Roman" w:cs="Times New Roman"/>
          </w:rPr>
          <w:fldChar w:fldCharType="separate"/>
        </w:r>
        <w:r w:rsidR="00E32F21" w:rsidDel="0081630D">
          <w:rPr>
            <w:rFonts w:ascii="Times New Roman" w:hAnsi="Times New Roman" w:cs="Times New Roman"/>
            <w:noProof/>
          </w:rPr>
          <w:delText>(Calafat Vila &amp; Calero-Pons, 2019)</w:delText>
        </w:r>
        <w:r w:rsidR="00E32F21" w:rsidDel="0081630D">
          <w:rPr>
            <w:rFonts w:ascii="Times New Roman" w:hAnsi="Times New Roman" w:cs="Times New Roman"/>
          </w:rPr>
          <w:fldChar w:fldCharType="end"/>
        </w:r>
      </w:del>
      <w:ins w:id="451" w:author="Alejandro Andreas Jaume Losa" w:date="2024-02-17T13:56:00Z">
        <w:r>
          <w:rPr>
            <w:rFonts w:ascii="Times New Roman" w:hAnsi="Times New Roman" w:cs="Times New Roman"/>
          </w:rPr>
          <w:t xml:space="preserve">ccordingly, </w:t>
        </w:r>
      </w:ins>
      <w:ins w:id="452" w:author="Alejandro Andreas Jaume Losa" w:date="2024-02-17T14:03:00Z">
        <w:r w:rsidR="00E32F21">
          <w:rPr>
            <w:rFonts w:ascii="Times New Roman" w:hAnsi="Times New Roman" w:cs="Times New Roman"/>
          </w:rPr>
          <w:t xml:space="preserve">the attitudes of </w:t>
        </w:r>
      </w:ins>
      <w:ins w:id="453" w:author="Alejandro Andreas Jaume Losa" w:date="2024-02-17T13:58:00Z">
        <w:r w:rsidR="00E32F21">
          <w:rPr>
            <w:rFonts w:ascii="Times New Roman" w:hAnsi="Times New Roman" w:cs="Times New Roman"/>
          </w:rPr>
          <w:t xml:space="preserve">those who live in areas with </w:t>
        </w:r>
      </w:ins>
      <w:ins w:id="454" w:author="Alejandro Andreas Jaume Losa" w:date="2024-02-17T14:00:00Z">
        <w:r w:rsidR="00E32F21">
          <w:rPr>
            <w:rFonts w:ascii="Times New Roman" w:hAnsi="Times New Roman" w:cs="Times New Roman"/>
          </w:rPr>
          <w:t>lower</w:t>
        </w:r>
      </w:ins>
      <w:ins w:id="455" w:author="Alejandro Andreas Jaume Losa" w:date="2024-02-17T13:59:00Z">
        <w:r w:rsidR="00E32F21">
          <w:rPr>
            <w:rFonts w:ascii="Times New Roman" w:hAnsi="Times New Roman" w:cs="Times New Roman"/>
          </w:rPr>
          <w:t xml:space="preserve"> social contact with Catalan</w:t>
        </w:r>
      </w:ins>
      <w:ins w:id="456" w:author="Alejandro Andreas Jaume Losa" w:date="2024-02-17T14:00:00Z">
        <w:r w:rsidR="00E32F21">
          <w:rPr>
            <w:rFonts w:ascii="Times New Roman" w:hAnsi="Times New Roman" w:cs="Times New Roman"/>
          </w:rPr>
          <w:t>, such as Palma,</w:t>
        </w:r>
      </w:ins>
      <w:ins w:id="457" w:author="Alejandro Andreas Jaume Losa" w:date="2024-02-17T13:59:00Z">
        <w:r w:rsidR="00E32F21">
          <w:rPr>
            <w:rFonts w:ascii="Times New Roman" w:hAnsi="Times New Roman" w:cs="Times New Roman"/>
          </w:rPr>
          <w:t xml:space="preserve"> tend to </w:t>
        </w:r>
      </w:ins>
      <w:ins w:id="458" w:author="Alejandro Andreas Jaume Losa" w:date="2024-02-17T14:03:00Z">
        <w:r w:rsidR="00E32F21">
          <w:rPr>
            <w:rFonts w:ascii="Times New Roman" w:hAnsi="Times New Roman" w:cs="Times New Roman"/>
          </w:rPr>
          <w:t>be</w:t>
        </w:r>
      </w:ins>
      <w:ins w:id="459" w:author="Alejandro Andreas Jaume Losa" w:date="2024-02-17T13:59:00Z">
        <w:r w:rsidR="00E32F21">
          <w:rPr>
            <w:rFonts w:ascii="Times New Roman" w:hAnsi="Times New Roman" w:cs="Times New Roman"/>
          </w:rPr>
          <w:t xml:space="preserve"> </w:t>
        </w:r>
      </w:ins>
      <w:ins w:id="460" w:author="Alejandro Andreas Jaume Losa" w:date="2024-02-17T14:02:00Z">
        <w:r w:rsidR="00E32F21">
          <w:rPr>
            <w:rFonts w:ascii="Times New Roman" w:hAnsi="Times New Roman" w:cs="Times New Roman"/>
          </w:rPr>
          <w:t>less</w:t>
        </w:r>
      </w:ins>
      <w:ins w:id="461" w:author="Alejandro Andreas Jaume Losa" w:date="2024-02-17T14:00:00Z">
        <w:r w:rsidR="00E32F21">
          <w:rPr>
            <w:rFonts w:ascii="Times New Roman" w:hAnsi="Times New Roman" w:cs="Times New Roman"/>
          </w:rPr>
          <w:t xml:space="preserve"> positive</w:t>
        </w:r>
      </w:ins>
      <w:ins w:id="462" w:author="Alejandro Andreas Jaume Losa" w:date="2024-02-17T13:59:00Z">
        <w:r w:rsidR="00E32F21">
          <w:rPr>
            <w:rFonts w:ascii="Times New Roman" w:hAnsi="Times New Roman" w:cs="Times New Roman"/>
          </w:rPr>
          <w:t xml:space="preserve"> </w:t>
        </w:r>
      </w:ins>
      <w:ins w:id="463" w:author="Alejandro Andreas Jaume Losa" w:date="2024-02-17T14:04:00Z">
        <w:r w:rsidR="00E32F21">
          <w:rPr>
            <w:rFonts w:ascii="Times New Roman" w:hAnsi="Times New Roman" w:cs="Times New Roman"/>
          </w:rPr>
          <w:t xml:space="preserve">toward </w:t>
        </w:r>
      </w:ins>
      <w:ins w:id="464" w:author="Alejandro Andreas Jaume Losa" w:date="2024-02-17T14:05:00Z">
        <w:r w:rsidR="00E32F21">
          <w:rPr>
            <w:rFonts w:ascii="Times New Roman" w:hAnsi="Times New Roman" w:cs="Times New Roman"/>
          </w:rPr>
          <w:t>this language</w:t>
        </w:r>
      </w:ins>
      <w:ins w:id="465" w:author="Alejandro Andreas Jaume Losa" w:date="2024-02-17T14:04:00Z">
        <w:r w:rsidR="00E32F21">
          <w:rPr>
            <w:rFonts w:ascii="Times New Roman" w:hAnsi="Times New Roman" w:cs="Times New Roman"/>
          </w:rPr>
          <w:t xml:space="preserve"> and more positive toward Spanish, as opposed to the </w:t>
        </w:r>
      </w:ins>
      <w:ins w:id="466" w:author="Alejandro Andreas Jaume Losa" w:date="2024-02-17T13:59:00Z">
        <w:r w:rsidR="00E32F21">
          <w:rPr>
            <w:rFonts w:ascii="Times New Roman" w:hAnsi="Times New Roman" w:cs="Times New Roman"/>
          </w:rPr>
          <w:t xml:space="preserve">attitudes </w:t>
        </w:r>
      </w:ins>
      <w:ins w:id="467" w:author="Alejandro Andreas Jaume Losa" w:date="2024-02-17T14:04:00Z">
        <w:r w:rsidR="00E32F21">
          <w:rPr>
            <w:rFonts w:ascii="Times New Roman" w:hAnsi="Times New Roman" w:cs="Times New Roman"/>
          </w:rPr>
          <w:t>of those who live outside of Palma, where the presence of Catalan is greater</w:t>
        </w:r>
      </w:ins>
      <w:ins w:id="468" w:author="Alejandro Andreas Jaume Losa" w:date="2024-02-17T14:05:00Z">
        <w:r w:rsidR="00E32F21">
          <w:rPr>
            <w:rFonts w:ascii="Times New Roman" w:hAnsi="Times New Roman" w:cs="Times New Roman"/>
          </w:rPr>
          <w:t xml:space="preserve"> and, therefore, the attitudes toward this language tend to be more positive</w:t>
        </w:r>
      </w:ins>
      <w:ins w:id="469" w:author="Alejandro Andreas Jaume Losa" w:date="2024-02-19T09:06:00Z">
        <w:r w:rsidR="0081630D">
          <w:rPr>
            <w:rFonts w:ascii="Times New Roman" w:hAnsi="Times New Roman" w:cs="Times New Roman"/>
          </w:rPr>
          <w:t xml:space="preserve"> </w:t>
        </w:r>
        <w:r w:rsidR="0081630D">
          <w:rPr>
            <w:rFonts w:ascii="Times New Roman" w:hAnsi="Times New Roman" w:cs="Times New Roman"/>
          </w:rPr>
          <w:fldChar w:fldCharType="begin"/>
        </w:r>
        <w:r w:rsidR="0081630D">
          <w:rPr>
            <w:rFonts w:ascii="Times New Roman" w:hAnsi="Times New Roman" w:cs="Times New Roman"/>
          </w:rPr>
          <w:instrText xml:space="preserve"> ADDIN ZOTERO_ITEM CSL_CITATION {"citationID":"IEAkwghh","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1630D">
          <w:rPr>
            <w:rFonts w:ascii="Times New Roman" w:hAnsi="Times New Roman" w:cs="Times New Roman"/>
          </w:rPr>
          <w:fldChar w:fldCharType="separate"/>
        </w:r>
        <w:r w:rsidR="0081630D">
          <w:rPr>
            <w:rFonts w:ascii="Times New Roman" w:hAnsi="Times New Roman" w:cs="Times New Roman"/>
            <w:noProof/>
          </w:rPr>
          <w:t>(Calafat Vila &amp; Calero-Pons, 2019)</w:t>
        </w:r>
        <w:r w:rsidR="0081630D">
          <w:rPr>
            <w:rFonts w:ascii="Times New Roman" w:hAnsi="Times New Roman" w:cs="Times New Roman"/>
          </w:rPr>
          <w:fldChar w:fldCharType="end"/>
        </w:r>
        <w:r w:rsidR="0081630D">
          <w:rPr>
            <w:rFonts w:ascii="Times New Roman" w:hAnsi="Times New Roman" w:cs="Times New Roman"/>
          </w:rPr>
          <w:t>.</w:t>
        </w:r>
      </w:ins>
      <w:ins w:id="470" w:author="Alejandro Andreas Jaume Losa" w:date="2024-02-17T15:00:00Z">
        <w:r w:rsidR="00A25704">
          <w:rPr>
            <w:rFonts w:ascii="Times New Roman" w:hAnsi="Times New Roman" w:cs="Times New Roman"/>
          </w:rPr>
          <w:t xml:space="preserve"> </w:t>
        </w:r>
      </w:ins>
      <w:ins w:id="471" w:author="Alejandro Andreas Jaume Losa" w:date="2024-02-17T15:01:00Z">
        <w:r w:rsidR="00A25704">
          <w:rPr>
            <w:rFonts w:ascii="Times New Roman" w:hAnsi="Times New Roman" w:cs="Times New Roman"/>
          </w:rPr>
          <w:t>Mother tongue has also been found to be a</w:t>
        </w:r>
      </w:ins>
      <w:ins w:id="472" w:author="Alejandro Andreas Jaume Losa" w:date="2024-02-17T15:02:00Z">
        <w:r w:rsidR="00A25704">
          <w:rPr>
            <w:rFonts w:ascii="Times New Roman" w:hAnsi="Times New Roman" w:cs="Times New Roman"/>
          </w:rPr>
          <w:t xml:space="preserve"> factor </w:t>
        </w:r>
      </w:ins>
      <w:ins w:id="473" w:author="Alejandro Andreas Jaume Losa" w:date="2024-02-17T15:01:00Z">
        <w:r w:rsidR="00A25704">
          <w:rPr>
            <w:rFonts w:ascii="Times New Roman" w:hAnsi="Times New Roman" w:cs="Times New Roman"/>
          </w:rPr>
          <w:t xml:space="preserve">related to </w:t>
        </w:r>
      </w:ins>
      <w:ins w:id="474" w:author="Alejandro Andreas Jaume Losa" w:date="2024-02-17T15:02:00Z">
        <w:r w:rsidR="00A25704">
          <w:rPr>
            <w:rFonts w:ascii="Times New Roman" w:hAnsi="Times New Roman" w:cs="Times New Roman"/>
          </w:rPr>
          <w:t>the formation of language attitudes toward Catalan and Spanish in the Balearic Islands</w:t>
        </w:r>
      </w:ins>
      <w:ins w:id="475" w:author="Alejandro Andreas Jaume Losa" w:date="2024-02-17T15:10:00Z">
        <w:r w:rsidR="00443A48">
          <w:rPr>
            <w:rFonts w:ascii="Times New Roman" w:hAnsi="Times New Roman" w:cs="Times New Roman"/>
          </w:rPr>
          <w:t>. Those who</w:t>
        </w:r>
      </w:ins>
      <w:ins w:id="476" w:author="Alejandro Andreas Jaume Losa" w:date="2024-02-17T15:11:00Z">
        <w:r w:rsidR="00443A48">
          <w:rPr>
            <w:rFonts w:ascii="Times New Roman" w:hAnsi="Times New Roman" w:cs="Times New Roman"/>
          </w:rPr>
          <w:t xml:space="preserve"> have Catalan as their first language (L1) show more positive attitudes toward this language, whereas those who have Spanish as their L1</w:t>
        </w:r>
      </w:ins>
      <w:ins w:id="477" w:author="Alejandro Andreas Jaume Losa" w:date="2024-02-17T15:12:00Z">
        <w:r w:rsidR="00443A48">
          <w:rPr>
            <w:rFonts w:ascii="Times New Roman" w:hAnsi="Times New Roman" w:cs="Times New Roman"/>
          </w:rPr>
          <w:t xml:space="preserve"> show more positive attitudes toward this </w:t>
        </w:r>
      </w:ins>
      <w:ins w:id="478" w:author="Alejandro Andreas Jaume Losa" w:date="2024-02-19T09:07:00Z">
        <w:r w:rsidR="0081630D">
          <w:rPr>
            <w:rFonts w:ascii="Times New Roman" w:hAnsi="Times New Roman" w:cs="Times New Roman"/>
          </w:rPr>
          <w:t xml:space="preserve">other </w:t>
        </w:r>
      </w:ins>
      <w:ins w:id="479" w:author="Alejandro Andreas Jaume Losa" w:date="2024-02-17T15:12:00Z">
        <w:r w:rsidR="00443A48">
          <w:rPr>
            <w:rFonts w:ascii="Times New Roman" w:hAnsi="Times New Roman" w:cs="Times New Roman"/>
          </w:rPr>
          <w:t>language</w:t>
        </w:r>
      </w:ins>
      <w:ins w:id="480" w:author="Alejandro Andreas Jaume Losa" w:date="2024-02-17T15:09:00Z">
        <w:r w:rsidR="00A25704">
          <w:rPr>
            <w:rFonts w:ascii="Times New Roman" w:hAnsi="Times New Roman" w:cs="Times New Roman"/>
          </w:rPr>
          <w:t xml:space="preserve"> </w:t>
        </w:r>
      </w:ins>
      <w:r w:rsidR="00443A48">
        <w:rPr>
          <w:rFonts w:ascii="Times New Roman" w:hAnsi="Times New Roman" w:cs="Times New Roman"/>
        </w:rPr>
        <w:fldChar w:fldCharType="begin"/>
      </w:r>
      <w:r w:rsidR="00443A48">
        <w:rPr>
          <w:rFonts w:ascii="Times New Roman" w:hAnsi="Times New Roman" w:cs="Times New Roman"/>
        </w:rPr>
        <w:instrText xml:space="preserve"> ADDIN ZOTERO_ITEM CSL_CITATION {"citationID":"x3aJI7qW","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443A48">
        <w:rPr>
          <w:rFonts w:ascii="Times New Roman" w:hAnsi="Times New Roman" w:cs="Times New Roman"/>
        </w:rPr>
        <w:fldChar w:fldCharType="separate"/>
      </w:r>
      <w:r w:rsidR="00443A48" w:rsidRPr="00443A48">
        <w:rPr>
          <w:rFonts w:ascii="Times New Roman" w:hAnsi="Times New Roman" w:cs="Times New Roman"/>
          <w:kern w:val="0"/>
        </w:rPr>
        <w:t>(Aguiló-Mora &amp; Lynch, 2017)</w:t>
      </w:r>
      <w:r w:rsidR="00443A48">
        <w:rPr>
          <w:rFonts w:ascii="Times New Roman" w:hAnsi="Times New Roman" w:cs="Times New Roman"/>
        </w:rPr>
        <w:fldChar w:fldCharType="end"/>
      </w:r>
      <w:ins w:id="481" w:author="Alejandro Andreas Jaume Losa" w:date="2024-02-17T15:10:00Z">
        <w:r w:rsidR="00443A48">
          <w:rPr>
            <w:rFonts w:ascii="Times New Roman" w:hAnsi="Times New Roman" w:cs="Times New Roman"/>
          </w:rPr>
          <w:t>.</w:t>
        </w:r>
      </w:ins>
      <w:ins w:id="482" w:author="Alejandro Andreas Jaume Losa" w:date="2024-02-17T15:12:00Z">
        <w:r w:rsidR="00443A48">
          <w:rPr>
            <w:rFonts w:ascii="Times New Roman" w:hAnsi="Times New Roman" w:cs="Times New Roman"/>
          </w:rPr>
          <w:t xml:space="preserve"> </w:t>
        </w:r>
      </w:ins>
      <w:ins w:id="483" w:author="Alejandro Andreas Jaume Losa" w:date="2024-02-17T15:14:00Z">
        <w:r w:rsidR="00443A48">
          <w:rPr>
            <w:rFonts w:ascii="Times New Roman" w:hAnsi="Times New Roman" w:cs="Times New Roman"/>
          </w:rPr>
          <w:t>With regard</w:t>
        </w:r>
      </w:ins>
      <w:ins w:id="484" w:author="Alejandro Andreas Jaume Losa" w:date="2024-02-17T15:15:00Z">
        <w:r w:rsidR="00443A48">
          <w:rPr>
            <w:rFonts w:ascii="Times New Roman" w:hAnsi="Times New Roman" w:cs="Times New Roman"/>
          </w:rPr>
          <w:t xml:space="preserve"> to education, some studies</w:t>
        </w:r>
      </w:ins>
      <w:ins w:id="485" w:author="Alejandro Andreas Jaume Losa" w:date="2024-02-17T15:17:00Z">
        <w:r w:rsidR="0038722A">
          <w:rPr>
            <w:rFonts w:ascii="Times New Roman" w:hAnsi="Times New Roman" w:cs="Times New Roman"/>
          </w:rPr>
          <w:t xml:space="preserve"> </w:t>
        </w:r>
        <w:r w:rsidR="0038722A">
          <w:rPr>
            <w:rFonts w:ascii="Times New Roman" w:hAnsi="Times New Roman" w:cs="Times New Roman"/>
          </w:rPr>
          <w:fldChar w:fldCharType="begin"/>
        </w:r>
        <w:r w:rsidR="0038722A">
          <w:rPr>
            <w:rFonts w:ascii="Times New Roman" w:hAnsi="Times New Roman" w:cs="Times New Roman"/>
          </w:rPr>
          <w:instrText xml:space="preserve"> ADDIN ZOTERO_ITEM CSL_CITATION {"citationID":"2X2aKxLy","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38722A">
          <w:rPr>
            <w:rFonts w:ascii="Times New Roman" w:hAnsi="Times New Roman" w:cs="Times New Roman"/>
          </w:rPr>
          <w:fldChar w:fldCharType="separate"/>
        </w:r>
        <w:r w:rsidR="0038722A">
          <w:rPr>
            <w:rFonts w:ascii="Times New Roman" w:hAnsi="Times New Roman" w:cs="Times New Roman"/>
            <w:noProof/>
          </w:rPr>
          <w:t xml:space="preserve">(Calafat </w:t>
        </w:r>
        <w:r w:rsidR="0038722A">
          <w:rPr>
            <w:rFonts w:ascii="Times New Roman" w:hAnsi="Times New Roman" w:cs="Times New Roman"/>
            <w:noProof/>
          </w:rPr>
          <w:lastRenderedPageBreak/>
          <w:t>Vila &amp; Calero-Pons, 2019)</w:t>
        </w:r>
        <w:r w:rsidR="0038722A">
          <w:rPr>
            <w:rFonts w:ascii="Times New Roman" w:hAnsi="Times New Roman" w:cs="Times New Roman"/>
          </w:rPr>
          <w:fldChar w:fldCharType="end"/>
        </w:r>
      </w:ins>
      <w:ins w:id="486" w:author="Alejandro Andreas Jaume Losa" w:date="2024-02-17T15:15:00Z">
        <w:r w:rsidR="00443A48">
          <w:rPr>
            <w:rFonts w:ascii="Times New Roman" w:hAnsi="Times New Roman" w:cs="Times New Roman"/>
          </w:rPr>
          <w:t xml:space="preserve"> have found that those who have Catalan as their L1 prefer it as the medium of instruction, those who ha</w:t>
        </w:r>
      </w:ins>
      <w:ins w:id="487" w:author="Alejandro Andreas Jaume Losa" w:date="2024-02-17T15:17:00Z">
        <w:r w:rsidR="0038722A">
          <w:rPr>
            <w:rFonts w:ascii="Times New Roman" w:hAnsi="Times New Roman" w:cs="Times New Roman"/>
          </w:rPr>
          <w:t xml:space="preserve">ve </w:t>
        </w:r>
      </w:ins>
      <w:ins w:id="488" w:author="Alejandro Andreas Jaume Losa" w:date="2024-02-17T15:18:00Z">
        <w:r w:rsidR="0038722A">
          <w:rPr>
            <w:rFonts w:ascii="Times New Roman" w:hAnsi="Times New Roman" w:cs="Times New Roman"/>
          </w:rPr>
          <w:t xml:space="preserve">it </w:t>
        </w:r>
      </w:ins>
      <w:ins w:id="489" w:author="Alejandro Andreas Jaume Losa" w:date="2024-02-17T15:17:00Z">
        <w:r w:rsidR="0038722A">
          <w:rPr>
            <w:rFonts w:ascii="Times New Roman" w:hAnsi="Times New Roman" w:cs="Times New Roman"/>
          </w:rPr>
          <w:t>a</w:t>
        </w:r>
      </w:ins>
      <w:ins w:id="490" w:author="Alejandro Andreas Jaume Losa" w:date="2024-02-17T15:18:00Z">
        <w:r w:rsidR="0038722A">
          <w:rPr>
            <w:rFonts w:ascii="Times New Roman" w:hAnsi="Times New Roman" w:cs="Times New Roman"/>
          </w:rPr>
          <w:t xml:space="preserve">s their L2 are indifferent, and those who have it as their L3 are </w:t>
        </w:r>
      </w:ins>
      <w:ins w:id="491" w:author="Alejandro Andreas Jaume Losa" w:date="2024-02-17T15:19:00Z">
        <w:r w:rsidR="0038722A">
          <w:rPr>
            <w:rFonts w:ascii="Times New Roman" w:hAnsi="Times New Roman" w:cs="Times New Roman"/>
          </w:rPr>
          <w:t xml:space="preserve">either indifferent or against it. </w:t>
        </w:r>
      </w:ins>
      <w:ins w:id="492" w:author="Alejandro Andreas Jaume Losa" w:date="2024-02-19T09:18:00Z">
        <w:r w:rsidR="0081630D">
          <w:rPr>
            <w:rFonts w:ascii="Times New Roman" w:hAnsi="Times New Roman" w:cs="Times New Roman"/>
          </w:rPr>
          <w:t>Similarly</w:t>
        </w:r>
      </w:ins>
      <w:ins w:id="493" w:author="Alejandro Andreas Jaume Losa" w:date="2024-02-19T09:17:00Z">
        <w:r w:rsidR="0081630D">
          <w:rPr>
            <w:rFonts w:ascii="Times New Roman" w:hAnsi="Times New Roman" w:cs="Times New Roman"/>
          </w:rPr>
          <w:t>,</w:t>
        </w:r>
      </w:ins>
      <w:ins w:id="494" w:author="Alejandro Andreas Jaume Losa" w:date="2024-02-19T09:15:00Z">
        <w:r w:rsidR="0081630D">
          <w:rPr>
            <w:rFonts w:ascii="Times New Roman" w:hAnsi="Times New Roman" w:cs="Times New Roman"/>
          </w:rPr>
          <w:t xml:space="preserve"> it has also been found that those whose initial language is Catalan and are learni</w:t>
        </w:r>
      </w:ins>
      <w:ins w:id="495" w:author="Alejandro Andreas Jaume Losa" w:date="2024-02-19T09:16:00Z">
        <w:r w:rsidR="0081630D">
          <w:rPr>
            <w:rFonts w:ascii="Times New Roman" w:hAnsi="Times New Roman" w:cs="Times New Roman"/>
          </w:rPr>
          <w:t>ng towards careers in the private sector are in favor of bilingual and even trilingual education.</w:t>
        </w:r>
      </w:ins>
      <w:ins w:id="496" w:author="Alejandro Andreas Jaume Losa" w:date="2024-02-19T09:18:00Z">
        <w:r w:rsidR="0081630D">
          <w:rPr>
            <w:rFonts w:ascii="Times New Roman" w:hAnsi="Times New Roman" w:cs="Times New Roman"/>
          </w:rPr>
          <w:t xml:space="preserve"> Contrary, </w:t>
        </w:r>
      </w:ins>
      <w:ins w:id="497" w:author="Alejandro Andreas Jaume Losa" w:date="2024-02-19T09:17:00Z">
        <w:r w:rsidR="0081630D">
          <w:rPr>
            <w:rFonts w:ascii="Times New Roman" w:hAnsi="Times New Roman" w:cs="Times New Roman"/>
          </w:rPr>
          <w:t xml:space="preserve">those </w:t>
        </w:r>
      </w:ins>
      <w:ins w:id="498" w:author="Alejandro Andreas Jaume Losa" w:date="2024-02-19T09:18:00Z">
        <w:r w:rsidR="0081630D">
          <w:rPr>
            <w:rFonts w:ascii="Times New Roman" w:hAnsi="Times New Roman" w:cs="Times New Roman"/>
          </w:rPr>
          <w:t xml:space="preserve">whose L1 is </w:t>
        </w:r>
      </w:ins>
      <w:ins w:id="499" w:author="Alejandro Andreas Jaume Losa" w:date="2024-02-19T09:17:00Z">
        <w:r w:rsidR="0081630D">
          <w:rPr>
            <w:rFonts w:ascii="Times New Roman" w:hAnsi="Times New Roman" w:cs="Times New Roman"/>
          </w:rPr>
          <w:t xml:space="preserve">Spanish and </w:t>
        </w:r>
      </w:ins>
      <w:ins w:id="500" w:author="Alejandro Andreas Jaume Losa" w:date="2024-02-19T09:18:00Z">
        <w:r w:rsidR="0081630D">
          <w:rPr>
            <w:rFonts w:ascii="Times New Roman" w:hAnsi="Times New Roman" w:cs="Times New Roman"/>
          </w:rPr>
          <w:t>are</w:t>
        </w:r>
      </w:ins>
      <w:ins w:id="501" w:author="Alejandro Andreas Jaume Losa" w:date="2024-02-19T09:17:00Z">
        <w:r w:rsidR="0081630D">
          <w:rPr>
            <w:rFonts w:ascii="Times New Roman" w:hAnsi="Times New Roman" w:cs="Times New Roman"/>
          </w:rPr>
          <w:t xml:space="preserve"> leaning towards careers in the private sector </w:t>
        </w:r>
      </w:ins>
      <w:ins w:id="502" w:author="Alejandro Andreas Jaume Losa" w:date="2024-02-19T09:18:00Z">
        <w:r w:rsidR="0081630D">
          <w:rPr>
            <w:rFonts w:ascii="Times New Roman" w:hAnsi="Times New Roman" w:cs="Times New Roman"/>
          </w:rPr>
          <w:t>tend to be</w:t>
        </w:r>
      </w:ins>
      <w:ins w:id="503" w:author="Alejandro Andreas Jaume Losa" w:date="2024-02-19T09:17:00Z">
        <w:r w:rsidR="0081630D">
          <w:rPr>
            <w:rFonts w:ascii="Times New Roman" w:hAnsi="Times New Roman" w:cs="Times New Roman"/>
          </w:rPr>
          <w:t xml:space="preserve"> in favor of reducing the presence of Catalan</w:t>
        </w:r>
      </w:ins>
      <w:ins w:id="504" w:author="Alejandro Andreas Jaume Losa" w:date="2024-02-19T09:19:00Z">
        <w:r w:rsidR="0081630D">
          <w:rPr>
            <w:rFonts w:ascii="Times New Roman" w:hAnsi="Times New Roman" w:cs="Times New Roman"/>
          </w:rPr>
          <w:t xml:space="preserve"> </w:t>
        </w:r>
      </w:ins>
      <w:ins w:id="505" w:author="Alejandro Andreas Jaume Losa" w:date="2024-02-19T09:17:00Z">
        <w:r w:rsidR="0081630D">
          <w:rPr>
            <w:rFonts w:ascii="Times New Roman" w:hAnsi="Times New Roman" w:cs="Times New Roman"/>
          </w:rPr>
          <w:t xml:space="preserve">in education. </w:t>
        </w:r>
      </w:ins>
      <w:ins w:id="506" w:author="Alejandro Andreas Jaume Losa" w:date="2024-02-19T09:19:00Z">
        <w:r w:rsidR="0081630D">
          <w:rPr>
            <w:rFonts w:ascii="Times New Roman" w:hAnsi="Times New Roman" w:cs="Times New Roman"/>
          </w:rPr>
          <w:t xml:space="preserve">Interestingly, </w:t>
        </w:r>
      </w:ins>
      <w:ins w:id="507" w:author="Alejandro Andreas Jaume Losa" w:date="2024-02-19T09:17:00Z">
        <w:r w:rsidR="0081630D">
          <w:rPr>
            <w:rFonts w:ascii="Times New Roman" w:hAnsi="Times New Roman" w:cs="Times New Roman"/>
          </w:rPr>
          <w:t xml:space="preserve">those whose initial language </w:t>
        </w:r>
      </w:ins>
      <w:ins w:id="508" w:author="Alejandro Andreas Jaume Losa" w:date="2024-02-19T09:19:00Z">
        <w:r w:rsidR="0081630D">
          <w:rPr>
            <w:rFonts w:ascii="Times New Roman" w:hAnsi="Times New Roman" w:cs="Times New Roman"/>
          </w:rPr>
          <w:t>is</w:t>
        </w:r>
      </w:ins>
      <w:ins w:id="509" w:author="Alejandro Andreas Jaume Losa" w:date="2024-02-19T09:17:00Z">
        <w:r w:rsidR="0081630D">
          <w:rPr>
            <w:rFonts w:ascii="Times New Roman" w:hAnsi="Times New Roman" w:cs="Times New Roman"/>
          </w:rPr>
          <w:t xml:space="preserve"> Spanish </w:t>
        </w:r>
      </w:ins>
      <w:ins w:id="510" w:author="Alejandro Andreas Jaume Losa" w:date="2024-02-19T09:19:00Z">
        <w:r w:rsidR="0081630D">
          <w:rPr>
            <w:rFonts w:ascii="Times New Roman" w:hAnsi="Times New Roman" w:cs="Times New Roman"/>
          </w:rPr>
          <w:t>but are</w:t>
        </w:r>
      </w:ins>
      <w:ins w:id="511" w:author="Alejandro Andreas Jaume Losa" w:date="2024-02-19T09:17:00Z">
        <w:r w:rsidR="0081630D">
          <w:rPr>
            <w:rFonts w:ascii="Times New Roman" w:hAnsi="Times New Roman" w:cs="Times New Roman"/>
          </w:rPr>
          <w:t xml:space="preserve"> leaning towards careers in the public sector</w:t>
        </w:r>
      </w:ins>
      <w:ins w:id="512" w:author="Alejandro Andreas Jaume Losa" w:date="2024-02-19T09:19:00Z">
        <w:r w:rsidR="0081630D">
          <w:rPr>
            <w:rFonts w:ascii="Times New Roman" w:hAnsi="Times New Roman" w:cs="Times New Roman"/>
          </w:rPr>
          <w:t xml:space="preserve"> see </w:t>
        </w:r>
      </w:ins>
      <w:ins w:id="513" w:author="Alejandro Andreas Jaume Losa" w:date="2024-02-19T09:17:00Z">
        <w:r w:rsidR="0081630D">
          <w:rPr>
            <w:rFonts w:ascii="Times New Roman" w:hAnsi="Times New Roman" w:cs="Times New Roman"/>
          </w:rPr>
          <w:t>Catalan as a tool for social integration and employment</w:t>
        </w:r>
      </w:ins>
      <w:ins w:id="514" w:author="Alejandro Andreas Jaume Losa" w:date="2024-02-19T09:21:00Z">
        <w:r w:rsidR="006550F9">
          <w:rPr>
            <w:rFonts w:ascii="Times New Roman" w:hAnsi="Times New Roman" w:cs="Times New Roman"/>
          </w:rPr>
          <w:t xml:space="preserve"> </w:t>
        </w:r>
      </w:ins>
      <w:r w:rsidR="006550F9">
        <w:rPr>
          <w:rFonts w:ascii="Times New Roman" w:hAnsi="Times New Roman" w:cs="Times New Roman"/>
        </w:rPr>
        <w:fldChar w:fldCharType="begin"/>
      </w:r>
      <w:r w:rsidR="006550F9">
        <w:rPr>
          <w:rFonts w:ascii="Times New Roman" w:hAnsi="Times New Roman" w:cs="Times New Roman"/>
        </w:rPr>
        <w:instrText xml:space="preserve"> ADDIN ZOTERO_ITEM CSL_CITATION {"citationID":"YekFGe9X","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6550F9">
        <w:rPr>
          <w:rFonts w:ascii="Times New Roman" w:hAnsi="Times New Roman" w:cs="Times New Roman"/>
        </w:rPr>
        <w:fldChar w:fldCharType="separate"/>
      </w:r>
      <w:r w:rsidR="006550F9" w:rsidRPr="006550F9">
        <w:rPr>
          <w:rFonts w:ascii="Times New Roman" w:hAnsi="Times New Roman" w:cs="Times New Roman"/>
          <w:kern w:val="0"/>
        </w:rPr>
        <w:t>(Ibáñez Ferreté, 2014)</w:t>
      </w:r>
      <w:r w:rsidR="006550F9">
        <w:rPr>
          <w:rFonts w:ascii="Times New Roman" w:hAnsi="Times New Roman" w:cs="Times New Roman"/>
        </w:rPr>
        <w:fldChar w:fldCharType="end"/>
      </w:r>
      <w:ins w:id="515" w:author="Alejandro Andreas Jaume Losa" w:date="2024-02-19T09:17:00Z">
        <w:r w:rsidR="0081630D">
          <w:rPr>
            <w:rFonts w:ascii="Times New Roman" w:hAnsi="Times New Roman" w:cs="Times New Roman"/>
          </w:rPr>
          <w:t>.</w:t>
        </w:r>
      </w:ins>
      <w:ins w:id="516" w:author="Alejandro Andreas Jaume Losa" w:date="2024-02-19T09:21:00Z">
        <w:r w:rsidR="006550F9">
          <w:rPr>
            <w:rFonts w:ascii="Times New Roman" w:hAnsi="Times New Roman" w:cs="Times New Roman"/>
          </w:rPr>
          <w:t xml:space="preserve"> </w:t>
        </w:r>
      </w:ins>
      <w:ins w:id="517" w:author="Alejandro Andreas Jaume Losa" w:date="2024-02-19T09:19:00Z">
        <w:r w:rsidR="0081630D">
          <w:rPr>
            <w:rFonts w:ascii="Times New Roman" w:hAnsi="Times New Roman" w:cs="Times New Roman"/>
          </w:rPr>
          <w:t>Other studies</w:t>
        </w:r>
      </w:ins>
      <w:ins w:id="518" w:author="Alejandro Andreas Jaume Losa" w:date="2024-02-19T09:20:00Z">
        <w:r w:rsidR="0081630D">
          <w:rPr>
            <w:rFonts w:ascii="Times New Roman" w:hAnsi="Times New Roman" w:cs="Times New Roman"/>
          </w:rPr>
          <w:t xml:space="preserve">, however, </w:t>
        </w:r>
      </w:ins>
      <w:del w:id="519" w:author="Alejandro Andreas Jaume Losa" w:date="2024-02-19T09:20:00Z">
        <w:r w:rsidR="00AE791F" w:rsidDel="0081630D">
          <w:rPr>
            <w:rFonts w:ascii="Times New Roman" w:hAnsi="Times New Roman" w:cs="Times New Roman"/>
          </w:rPr>
          <w:fldChar w:fldCharType="begin"/>
        </w:r>
        <w:r w:rsidR="00AE791F" w:rsidDel="0081630D">
          <w:rPr>
            <w:rFonts w:ascii="Times New Roman" w:hAnsi="Times New Roman" w:cs="Times New Roman"/>
          </w:rPr>
          <w:delInstrText xml:space="preserve"> ADDIN ZOTERO_ITEM CSL_CITATION {"citationID":"cGqc6O9e","properties":{"formattedCitation":"(Tudela Isanta, 2021)","plainCitation":"(Tudela Isanta, 2021)","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delInstrText>
        </w:r>
        <w:r w:rsidR="00AE791F" w:rsidDel="0081630D">
          <w:rPr>
            <w:rFonts w:ascii="Times New Roman" w:hAnsi="Times New Roman" w:cs="Times New Roman"/>
          </w:rPr>
          <w:fldChar w:fldCharType="separate"/>
        </w:r>
        <w:r w:rsidR="00AE791F" w:rsidDel="0081630D">
          <w:rPr>
            <w:rFonts w:ascii="Times New Roman" w:hAnsi="Times New Roman" w:cs="Times New Roman"/>
            <w:noProof/>
          </w:rPr>
          <w:delText>(Tudela Isanta, 2021)</w:delText>
        </w:r>
        <w:r w:rsidR="00AE791F" w:rsidDel="0081630D">
          <w:rPr>
            <w:rFonts w:ascii="Times New Roman" w:hAnsi="Times New Roman" w:cs="Times New Roman"/>
          </w:rPr>
          <w:fldChar w:fldCharType="end"/>
        </w:r>
      </w:del>
      <w:ins w:id="520" w:author="Alejandro Andreas Jaume Losa" w:date="2024-02-17T15:19:00Z">
        <w:r w:rsidR="0038722A">
          <w:rPr>
            <w:rFonts w:ascii="Times New Roman" w:hAnsi="Times New Roman" w:cs="Times New Roman"/>
          </w:rPr>
          <w:t xml:space="preserve">have found that even those who have </w:t>
        </w:r>
      </w:ins>
      <w:ins w:id="521" w:author="Alejandro Andreas Jaume Losa" w:date="2024-02-17T15:20:00Z">
        <w:r w:rsidR="00AE791F">
          <w:rPr>
            <w:rFonts w:ascii="Times New Roman" w:hAnsi="Times New Roman" w:cs="Times New Roman"/>
          </w:rPr>
          <w:t>Spanish as their L1</w:t>
        </w:r>
      </w:ins>
      <w:ins w:id="522" w:author="Alejandro Andreas Jaume Losa" w:date="2024-02-19T09:20:00Z">
        <w:r w:rsidR="0081630D">
          <w:rPr>
            <w:rFonts w:ascii="Times New Roman" w:hAnsi="Times New Roman" w:cs="Times New Roman"/>
          </w:rPr>
          <w:t xml:space="preserve"> </w:t>
        </w:r>
      </w:ins>
      <w:ins w:id="523" w:author="Alejandro Andreas Jaume Losa" w:date="2024-02-17T15:20:00Z">
        <w:r w:rsidR="00AE791F">
          <w:rPr>
            <w:rFonts w:ascii="Times New Roman" w:hAnsi="Times New Roman" w:cs="Times New Roman"/>
          </w:rPr>
          <w:t xml:space="preserve">agree that having Catalan as the main medium of instruction is </w:t>
        </w:r>
      </w:ins>
      <w:ins w:id="524" w:author="Alejandro Andreas Jaume Losa" w:date="2024-02-17T15:21:00Z">
        <w:r w:rsidR="00AE791F">
          <w:rPr>
            <w:rFonts w:ascii="Times New Roman" w:hAnsi="Times New Roman" w:cs="Times New Roman"/>
          </w:rPr>
          <w:t>positive, since it allows every student to learn both languages and promote bilingualism in society</w:t>
        </w:r>
      </w:ins>
      <w:ins w:id="525" w:author="Alejandro Andreas Jaume Losa" w:date="2024-02-19T09:21:00Z">
        <w:r w:rsidR="006550F9">
          <w:rPr>
            <w:rFonts w:ascii="Times New Roman" w:hAnsi="Times New Roman" w:cs="Times New Roman"/>
          </w:rPr>
          <w:t xml:space="preserve"> </w:t>
        </w:r>
      </w:ins>
      <w:ins w:id="526" w:author="Alejandro Andreas Jaume Losa" w:date="2024-02-19T09:20:00Z">
        <w:r w:rsidR="0081630D">
          <w:rPr>
            <w:rFonts w:ascii="Times New Roman" w:hAnsi="Times New Roman" w:cs="Times New Roman"/>
          </w:rPr>
          <w:fldChar w:fldCharType="begin"/>
        </w:r>
        <w:r w:rsidR="0081630D">
          <w:rPr>
            <w:rFonts w:ascii="Times New Roman" w:hAnsi="Times New Roman" w:cs="Times New Roman"/>
          </w:rPr>
          <w:instrText xml:space="preserve"> ADDIN ZOTERO_ITEM CSL_CITATION {"citationID":"cGqc6O9e","properties":{"formattedCitation":"(Tudela Isanta, 2021)","plainCitation":"(Tudela Isanta, 2021)","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1630D">
          <w:rPr>
            <w:rFonts w:ascii="Times New Roman" w:hAnsi="Times New Roman" w:cs="Times New Roman"/>
          </w:rPr>
          <w:fldChar w:fldCharType="separate"/>
        </w:r>
        <w:r w:rsidR="0081630D">
          <w:rPr>
            <w:rFonts w:ascii="Times New Roman" w:hAnsi="Times New Roman" w:cs="Times New Roman"/>
            <w:noProof/>
          </w:rPr>
          <w:t>(Tudela Isanta, 2021)</w:t>
        </w:r>
        <w:r w:rsidR="0081630D">
          <w:rPr>
            <w:rFonts w:ascii="Times New Roman" w:hAnsi="Times New Roman" w:cs="Times New Roman"/>
          </w:rPr>
          <w:fldChar w:fldCharType="end"/>
        </w:r>
      </w:ins>
      <w:ins w:id="527" w:author="Alejandro Andreas Jaume Losa" w:date="2024-02-19T09:21:00Z">
        <w:r w:rsidR="006550F9">
          <w:rPr>
            <w:rFonts w:ascii="Times New Roman" w:hAnsi="Times New Roman" w:cs="Times New Roman"/>
          </w:rPr>
          <w:t>.</w:t>
        </w:r>
      </w:ins>
    </w:p>
    <w:p w14:paraId="15B9F563" w14:textId="32119F09" w:rsidR="00A25704" w:rsidDel="00B8703F" w:rsidRDefault="007A1410" w:rsidP="00701852">
      <w:pPr>
        <w:spacing w:line="480" w:lineRule="auto"/>
        <w:jc w:val="both"/>
        <w:rPr>
          <w:del w:id="528" w:author="Alejandro Andreas Jaume Losa" w:date="2024-02-17T15:03:00Z"/>
          <w:rFonts w:ascii="Times New Roman" w:hAnsi="Times New Roman" w:cs="Times New Roman"/>
        </w:rPr>
      </w:pPr>
      <w:ins w:id="529" w:author="Alejandro Andreas Jaume Losa" w:date="2024-02-19T09:30:00Z">
        <w:r>
          <w:rPr>
            <w:rFonts w:ascii="Times New Roman" w:hAnsi="Times New Roman" w:cs="Times New Roman"/>
          </w:rPr>
          <w:tab/>
          <w:t>Age has also been f</w:t>
        </w:r>
      </w:ins>
      <w:ins w:id="530" w:author="Alejandro Andreas Jaume Losa" w:date="2024-02-19T09:43:00Z">
        <w:r w:rsidR="00857776">
          <w:rPr>
            <w:rFonts w:ascii="Times New Roman" w:hAnsi="Times New Roman" w:cs="Times New Roman"/>
          </w:rPr>
          <w:t>ou</w:t>
        </w:r>
      </w:ins>
      <w:ins w:id="531" w:author="Alejandro Andreas Jaume Losa" w:date="2024-02-19T09:30:00Z">
        <w:r>
          <w:rPr>
            <w:rFonts w:ascii="Times New Roman" w:hAnsi="Times New Roman" w:cs="Times New Roman"/>
          </w:rPr>
          <w:t>nd to be a significant predictor in the formation of language a</w:t>
        </w:r>
      </w:ins>
      <w:ins w:id="532" w:author="Alejandro Andreas Jaume Losa" w:date="2024-02-19T09:31:00Z">
        <w:r>
          <w:rPr>
            <w:rFonts w:ascii="Times New Roman" w:hAnsi="Times New Roman" w:cs="Times New Roman"/>
          </w:rPr>
          <w:t xml:space="preserve">ttitudes toward Catalan and Spanish in the Balearic Islands. </w:t>
        </w:r>
      </w:ins>
      <w:ins w:id="533" w:author="Alejandro Andreas Jaume Losa" w:date="2024-02-19T09:32:00Z">
        <w:r>
          <w:rPr>
            <w:rFonts w:ascii="Times New Roman" w:hAnsi="Times New Roman" w:cs="Times New Roman"/>
          </w:rPr>
          <w:t xml:space="preserve">Accordingly, </w:t>
        </w:r>
      </w:ins>
      <w:ins w:id="534" w:author="Alejandro Andreas Jaume Losa" w:date="2024-02-19T09:33:00Z">
        <w:r>
          <w:rPr>
            <w:rFonts w:ascii="Times New Roman" w:hAnsi="Times New Roman" w:cs="Times New Roman"/>
          </w:rPr>
          <w:t xml:space="preserve">young people (including students) show more positive attitudes toward Catalan than toward Spanish, and older people (including the retired) tend to show </w:t>
        </w:r>
      </w:ins>
      <w:ins w:id="535" w:author="Alejandro Andreas Jaume Losa" w:date="2024-02-19T09:58:00Z">
        <w:r w:rsidR="00D1389D">
          <w:rPr>
            <w:rFonts w:ascii="Times New Roman" w:hAnsi="Times New Roman" w:cs="Times New Roman"/>
          </w:rPr>
          <w:t>more positive attitudes toward Spanish than toward Catalan</w:t>
        </w:r>
      </w:ins>
      <w:ins w:id="536" w:author="Alejandro Andreas Jaume Losa" w:date="2024-02-19T09:34:00Z">
        <w:r>
          <w:rPr>
            <w:rFonts w:ascii="Times New Roman" w:hAnsi="Times New Roman" w:cs="Times New Roman"/>
          </w:rPr>
          <w:t xml:space="preserve"> </w:t>
        </w:r>
      </w:ins>
      <w:r w:rsidR="00B318B6">
        <w:rPr>
          <w:rFonts w:ascii="Times New Roman" w:hAnsi="Times New Roman" w:cs="Times New Roman"/>
        </w:rPr>
        <w:fldChar w:fldCharType="begin"/>
      </w:r>
      <w:r w:rsidR="00B318B6">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B318B6">
        <w:rPr>
          <w:rFonts w:ascii="Times New Roman" w:hAnsi="Times New Roman" w:cs="Times New Roman"/>
        </w:rPr>
        <w:fldChar w:fldCharType="separate"/>
      </w:r>
      <w:r w:rsidR="00B318B6" w:rsidRPr="00B318B6">
        <w:rPr>
          <w:rFonts w:ascii="Times New Roman" w:hAnsi="Times New Roman" w:cs="Times New Roman"/>
          <w:kern w:val="0"/>
        </w:rPr>
        <w:t>(Aguiló-Mora &amp; Lynch, 2017)</w:t>
      </w:r>
      <w:r w:rsidR="00B318B6">
        <w:rPr>
          <w:rFonts w:ascii="Times New Roman" w:hAnsi="Times New Roman" w:cs="Times New Roman"/>
        </w:rPr>
        <w:fldChar w:fldCharType="end"/>
      </w:r>
      <w:ins w:id="537" w:author="Alejandro Andreas Jaume Losa" w:date="2024-02-19T09:34:00Z">
        <w:r w:rsidR="00B318B6">
          <w:rPr>
            <w:rFonts w:ascii="Times New Roman" w:hAnsi="Times New Roman" w:cs="Times New Roman"/>
          </w:rPr>
          <w:t xml:space="preserve">. </w:t>
        </w:r>
      </w:ins>
      <w:ins w:id="538" w:author="Alejandro Andreas Jaume Losa" w:date="2024-02-19T09:36:00Z">
        <w:r w:rsidR="00B318B6">
          <w:rPr>
            <w:rFonts w:ascii="Times New Roman" w:hAnsi="Times New Roman" w:cs="Times New Roman"/>
          </w:rPr>
          <w:t>Likewise</w:t>
        </w:r>
      </w:ins>
      <w:ins w:id="539" w:author="Alejandro Andreas Jaume Losa" w:date="2024-02-19T09:34:00Z">
        <w:r w:rsidR="00B318B6">
          <w:rPr>
            <w:rFonts w:ascii="Times New Roman" w:hAnsi="Times New Roman" w:cs="Times New Roman"/>
          </w:rPr>
          <w:t>,</w:t>
        </w:r>
      </w:ins>
      <w:ins w:id="540" w:author="Alejandro Andreas Jaume Losa" w:date="2024-02-19T09:36:00Z">
        <w:r w:rsidR="00B318B6">
          <w:rPr>
            <w:rFonts w:ascii="Times New Roman" w:hAnsi="Times New Roman" w:cs="Times New Roman"/>
          </w:rPr>
          <w:t xml:space="preserve"> </w:t>
        </w:r>
      </w:ins>
      <w:del w:id="541" w:author="Alejandro Andreas Jaume Losa" w:date="2024-02-19T18:20:00Z">
        <w:r w:rsidR="00044405" w:rsidDel="00B8703F">
          <w:rPr>
            <w:rFonts w:ascii="Times New Roman" w:hAnsi="Times New Roman" w:cs="Times New Roman"/>
          </w:rPr>
          <w:fldChar w:fldCharType="begin"/>
        </w:r>
        <w:r w:rsidR="00044405" w:rsidDel="00B8703F">
          <w:rPr>
            <w:rFonts w:ascii="Times New Roman" w:hAnsi="Times New Roman" w:cs="Times New Roman"/>
          </w:rPr>
          <w:delInstrText xml:space="preserve"> ADDIN ZOTERO_ITEM CSL_CITATION {"citationID":"oQsLaitm","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delInstrText>
        </w:r>
        <w:r w:rsidR="00044405" w:rsidDel="00B8703F">
          <w:rPr>
            <w:rFonts w:ascii="Times New Roman" w:hAnsi="Times New Roman" w:cs="Times New Roman"/>
          </w:rPr>
          <w:fldChar w:fldCharType="separate"/>
        </w:r>
        <w:r w:rsidR="00044405" w:rsidDel="00B8703F">
          <w:rPr>
            <w:rFonts w:ascii="Times New Roman" w:hAnsi="Times New Roman" w:cs="Times New Roman"/>
            <w:noProof/>
          </w:rPr>
          <w:delText>(Castell et al., 2023)</w:delText>
        </w:r>
        <w:r w:rsidR="00044405" w:rsidDel="00B8703F">
          <w:rPr>
            <w:rFonts w:ascii="Times New Roman" w:hAnsi="Times New Roman" w:cs="Times New Roman"/>
          </w:rPr>
          <w:fldChar w:fldCharType="end"/>
        </w:r>
      </w:del>
      <w:ins w:id="542" w:author="Alejandro Andreas Jaume Losa" w:date="2024-02-19T09:36:00Z">
        <w:r w:rsidR="00B318B6" w:rsidRPr="00B318B6">
          <w:rPr>
            <w:rFonts w:ascii="Times New Roman" w:hAnsi="Times New Roman" w:cs="Times New Roman"/>
            <w:rPrChange w:id="543" w:author="Alejandro Andreas Jaume Losa" w:date="2024-02-19T09:36:00Z">
              <w:rPr>
                <w:rFonts w:ascii="Times New Roman" w:hAnsi="Times New Roman" w:cs="Times New Roman"/>
                <w:highlight w:val="yellow"/>
              </w:rPr>
            </w:rPrChange>
          </w:rPr>
          <w:t>young people</w:t>
        </w:r>
        <w:r w:rsidR="00B318B6" w:rsidRPr="00836A8C">
          <w:rPr>
            <w:rFonts w:ascii="Times New Roman" w:hAnsi="Times New Roman" w:cs="Times New Roman"/>
          </w:rPr>
          <w:t xml:space="preserve"> tend to consider Catalan as the authentic language of the </w:t>
        </w:r>
        <w:r w:rsidR="00B318B6">
          <w:rPr>
            <w:rFonts w:ascii="Times New Roman" w:hAnsi="Times New Roman" w:cs="Times New Roman"/>
          </w:rPr>
          <w:t>archipelago</w:t>
        </w:r>
        <w:r w:rsidR="00B318B6" w:rsidRPr="00836A8C">
          <w:rPr>
            <w:rFonts w:ascii="Times New Roman" w:hAnsi="Times New Roman" w:cs="Times New Roman"/>
          </w:rPr>
          <w:t xml:space="preserve">, while Spanish is considered </w:t>
        </w:r>
        <w:r w:rsidR="00B318B6">
          <w:rPr>
            <w:rFonts w:ascii="Times New Roman" w:hAnsi="Times New Roman" w:cs="Times New Roman"/>
          </w:rPr>
          <w:t>a language used for communication without a specific value</w:t>
        </w:r>
      </w:ins>
      <w:ins w:id="544" w:author="Alejandro Andreas Jaume Losa" w:date="2024-02-19T18:20:00Z">
        <w:r w:rsidR="00B8703F">
          <w:rPr>
            <w:rFonts w:ascii="Times New Roman" w:hAnsi="Times New Roman" w:cs="Times New Roman"/>
          </w:rPr>
          <w:t xml:space="preserve"> </w:t>
        </w:r>
        <w:r w:rsidR="00B8703F">
          <w:rPr>
            <w:rFonts w:ascii="Times New Roman" w:hAnsi="Times New Roman" w:cs="Times New Roman"/>
          </w:rPr>
          <w:fldChar w:fldCharType="begin"/>
        </w:r>
        <w:r w:rsidR="00B8703F">
          <w:rPr>
            <w:rFonts w:ascii="Times New Roman" w:hAnsi="Times New Roman" w:cs="Times New Roman"/>
          </w:rPr>
          <w:instrText xml:space="preserve"> ADDIN ZOTERO_ITEM CSL_CITATION {"citationID":"oQsLaitm","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B8703F">
          <w:rPr>
            <w:rFonts w:ascii="Times New Roman" w:hAnsi="Times New Roman" w:cs="Times New Roman"/>
          </w:rPr>
          <w:fldChar w:fldCharType="separate"/>
        </w:r>
        <w:r w:rsidR="00B8703F">
          <w:rPr>
            <w:rFonts w:ascii="Times New Roman" w:hAnsi="Times New Roman" w:cs="Times New Roman"/>
            <w:noProof/>
          </w:rPr>
          <w:t>(Castell et al., 2023)</w:t>
        </w:r>
        <w:r w:rsidR="00B8703F">
          <w:rPr>
            <w:rFonts w:ascii="Times New Roman" w:hAnsi="Times New Roman" w:cs="Times New Roman"/>
          </w:rPr>
          <w:fldChar w:fldCharType="end"/>
        </w:r>
      </w:ins>
      <w:ins w:id="545" w:author="Alejandro Andreas Jaume Losa" w:date="2024-02-19T09:36:00Z">
        <w:r w:rsidR="00B318B6">
          <w:rPr>
            <w:rFonts w:ascii="Times New Roman" w:hAnsi="Times New Roman" w:cs="Times New Roman"/>
          </w:rPr>
          <w:t>.</w:t>
        </w:r>
      </w:ins>
      <w:ins w:id="546" w:author="Alejandro Andreas Jaume Losa" w:date="2024-02-19T09:37:00Z">
        <w:r w:rsidR="00044405">
          <w:rPr>
            <w:rFonts w:ascii="Times New Roman" w:hAnsi="Times New Roman" w:cs="Times New Roman"/>
          </w:rPr>
          <w:t xml:space="preserve"> </w:t>
        </w:r>
      </w:ins>
      <w:ins w:id="547" w:author="Alejandro Andreas Jaume Losa" w:date="2024-02-19T09:38:00Z">
        <w:r w:rsidR="00701852">
          <w:rPr>
            <w:rFonts w:ascii="Times New Roman" w:hAnsi="Times New Roman" w:cs="Times New Roman"/>
          </w:rPr>
          <w:t xml:space="preserve">In fact, many </w:t>
        </w:r>
      </w:ins>
      <w:ins w:id="548" w:author="Alejandro Andreas Jaume Losa" w:date="2024-02-19T09:39:00Z">
        <w:r w:rsidR="00701852">
          <w:rPr>
            <w:rFonts w:ascii="Times New Roman" w:hAnsi="Times New Roman" w:cs="Times New Roman"/>
          </w:rPr>
          <w:t xml:space="preserve">studies have </w:t>
        </w:r>
      </w:ins>
      <w:ins w:id="549" w:author="Alejandro Andreas Jaume Losa" w:date="2024-02-19T09:40:00Z">
        <w:r w:rsidR="00701852">
          <w:rPr>
            <w:rFonts w:ascii="Times New Roman" w:hAnsi="Times New Roman" w:cs="Times New Roman"/>
          </w:rPr>
          <w:t>found a general consensus around the idea that Catalan is the authentic language of the Balearic Islands</w:t>
        </w:r>
      </w:ins>
      <w:ins w:id="550" w:author="Alejandro Andreas Jaume Losa" w:date="2024-02-19T09:56:00Z">
        <w:r w:rsidR="00C22F6D">
          <w:rPr>
            <w:rFonts w:ascii="Times New Roman" w:hAnsi="Times New Roman" w:cs="Times New Roman"/>
          </w:rPr>
          <w:t xml:space="preserve">, </w:t>
        </w:r>
      </w:ins>
      <w:ins w:id="551" w:author="Alejandro Andreas Jaume Losa" w:date="2024-02-19T09:48:00Z">
        <w:r w:rsidR="00C22F6D">
          <w:rPr>
            <w:rFonts w:ascii="Times New Roman" w:hAnsi="Times New Roman" w:cs="Times New Roman"/>
          </w:rPr>
          <w:t>in Gal and Woolard’s terms</w:t>
        </w:r>
      </w:ins>
      <w:ins w:id="552" w:author="Alejandro Andreas Jaume Losa" w:date="2024-02-19T09:56:00Z">
        <w:r w:rsidR="00C22F6D">
          <w:rPr>
            <w:rFonts w:ascii="Times New Roman" w:hAnsi="Times New Roman" w:cs="Times New Roman"/>
          </w:rPr>
          <w:t xml:space="preserve"> </w:t>
        </w:r>
      </w:ins>
      <w:r w:rsidR="00C22F6D">
        <w:rPr>
          <w:rFonts w:ascii="Times New Roman" w:hAnsi="Times New Roman" w:cs="Times New Roman"/>
        </w:rPr>
        <w:fldChar w:fldCharType="begin"/>
      </w:r>
      <w:r w:rsidR="00C22F6D">
        <w:rPr>
          <w:rFonts w:ascii="Times New Roman" w:hAnsi="Times New Roman" w:cs="Times New Roman"/>
        </w:rPr>
        <w:instrText xml:space="preserve"> ADDIN ZOTERO_ITEM CSL_CITATION {"citationID":"Bvl3Np8x","properties":{"formattedCitation":"(Gal et al., 2001)","plainCitation":"(Gal et al.,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00C22F6D">
        <w:rPr>
          <w:rFonts w:ascii="Times New Roman" w:hAnsi="Times New Roman" w:cs="Times New Roman"/>
        </w:rPr>
        <w:fldChar w:fldCharType="separate"/>
      </w:r>
      <w:del w:id="553" w:author="Alejandro Andreas Jaume Losa" w:date="2024-02-19T09:56:00Z">
        <w:r w:rsidR="00C22F6D" w:rsidDel="00C22F6D">
          <w:rPr>
            <w:rFonts w:ascii="Times New Roman" w:hAnsi="Times New Roman" w:cs="Times New Roman"/>
            <w:noProof/>
          </w:rPr>
          <w:delText xml:space="preserve">(Gal et al., </w:delText>
        </w:r>
      </w:del>
      <w:ins w:id="554" w:author="Alejandro Andreas Jaume Losa" w:date="2024-02-19T09:56:00Z">
        <w:r w:rsidR="00C22F6D">
          <w:rPr>
            <w:rFonts w:ascii="Times New Roman" w:hAnsi="Times New Roman" w:cs="Times New Roman"/>
            <w:noProof/>
          </w:rPr>
          <w:t>(</w:t>
        </w:r>
      </w:ins>
      <w:r w:rsidR="00C22F6D">
        <w:rPr>
          <w:rFonts w:ascii="Times New Roman" w:hAnsi="Times New Roman" w:cs="Times New Roman"/>
          <w:noProof/>
        </w:rPr>
        <w:t>2001)</w:t>
      </w:r>
      <w:r w:rsidR="00C22F6D">
        <w:rPr>
          <w:rFonts w:ascii="Times New Roman" w:hAnsi="Times New Roman" w:cs="Times New Roman"/>
        </w:rPr>
        <w:fldChar w:fldCharType="end"/>
      </w:r>
      <w:ins w:id="555" w:author="Alejandro Andreas Jaume Losa" w:date="2024-02-19T09:56:00Z">
        <w:r w:rsidR="00C22F6D">
          <w:rPr>
            <w:rFonts w:ascii="Times New Roman" w:hAnsi="Times New Roman" w:cs="Times New Roman"/>
          </w:rPr>
          <w:t>,</w:t>
        </w:r>
      </w:ins>
      <w:ins w:id="556" w:author="Alejandro Andreas Jaume Losa" w:date="2024-02-19T09:40:00Z">
        <w:r w:rsidR="00701852">
          <w:rPr>
            <w:rFonts w:ascii="Times New Roman" w:hAnsi="Times New Roman" w:cs="Times New Roman"/>
          </w:rPr>
          <w:t xml:space="preserve"> and an essential component of its identity</w:t>
        </w:r>
      </w:ins>
      <w:ins w:id="557" w:author="Alejandro Andreas Jaume Losa" w:date="2024-02-19T09:41:00Z">
        <w:r w:rsidR="00701852">
          <w:rPr>
            <w:rFonts w:ascii="Times New Roman" w:hAnsi="Times New Roman" w:cs="Times New Roman"/>
          </w:rPr>
          <w:t>, whereas Spanish tends to be perceived as a m</w:t>
        </w:r>
      </w:ins>
      <w:ins w:id="558" w:author="Alejandro Andreas Jaume Losa" w:date="2024-02-19T09:42:00Z">
        <w:r w:rsidR="00701852">
          <w:rPr>
            <w:rFonts w:ascii="Times New Roman" w:hAnsi="Times New Roman" w:cs="Times New Roman"/>
          </w:rPr>
          <w:t xml:space="preserve">ere language of communication </w:t>
        </w:r>
      </w:ins>
      <w:r w:rsidR="00857776">
        <w:rPr>
          <w:rFonts w:ascii="Times New Roman" w:hAnsi="Times New Roman" w:cs="Times New Roman"/>
        </w:rPr>
        <w:fldChar w:fldCharType="begin"/>
      </w:r>
      <w:r w:rsidR="00857776">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857776" w:rsidRPr="00A97420">
        <w:rPr>
          <w:rFonts w:ascii="Times New Roman" w:hAnsi="Times New Roman" w:cs="Times New Roman"/>
        </w:rPr>
        <w:instrText>ado en Educación Infantil (UIB)","volume":"31","author":[{"family":"Calafat Vil</w:instrText>
      </w:r>
      <w:r w:rsidR="00857776" w:rsidRPr="00D1389D">
        <w:rPr>
          <w:rFonts w:ascii="Times New Roman" w:hAnsi="Times New Roman" w:cs="Times New Roman"/>
        </w:rPr>
        <w:instrText xml:space="preserve">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57776">
        <w:rPr>
          <w:rFonts w:ascii="Times New Roman" w:hAnsi="Times New Roman" w:cs="Times New Roman"/>
        </w:rPr>
        <w:fldChar w:fldCharType="separate"/>
      </w:r>
      <w:r w:rsidR="00857776" w:rsidRPr="00D1389D">
        <w:rPr>
          <w:rFonts w:ascii="Times New Roman" w:hAnsi="Times New Roman" w:cs="Times New Roman"/>
          <w:kern w:val="0"/>
        </w:rPr>
        <w:t>(Calafat Vila &amp; Calero-Pons, 2019; Ibáñez Ferreté, 2014; Tudela Isanta, 2021)</w:t>
      </w:r>
      <w:r w:rsidR="00857776">
        <w:rPr>
          <w:rFonts w:ascii="Times New Roman" w:hAnsi="Times New Roman" w:cs="Times New Roman"/>
        </w:rPr>
        <w:fldChar w:fldCharType="end"/>
      </w:r>
      <w:ins w:id="559" w:author="Alejandro Andreas Jaume Losa" w:date="2024-02-19T09:43:00Z">
        <w:r w:rsidR="00857776" w:rsidRPr="00D1389D">
          <w:rPr>
            <w:rFonts w:ascii="Times New Roman" w:hAnsi="Times New Roman" w:cs="Times New Roman"/>
          </w:rPr>
          <w:t>.</w:t>
        </w:r>
      </w:ins>
      <w:ins w:id="560" w:author="Alejandro Andreas Jaume Losa" w:date="2024-02-19T10:00:00Z">
        <w:r w:rsidR="00D1389D" w:rsidRPr="00D1389D">
          <w:rPr>
            <w:rFonts w:ascii="Times New Roman" w:hAnsi="Times New Roman" w:cs="Times New Roman"/>
            <w:rPrChange w:id="561" w:author="Alejandro Andreas Jaume Losa" w:date="2024-02-19T10:00:00Z">
              <w:rPr>
                <w:rFonts w:ascii="Times New Roman" w:hAnsi="Times New Roman" w:cs="Times New Roman"/>
                <w:lang w:val="es-ES"/>
              </w:rPr>
            </w:rPrChange>
          </w:rPr>
          <w:t xml:space="preserve"> Related to ident</w:t>
        </w:r>
      </w:ins>
      <w:ins w:id="562" w:author="Alejandro Andreas Jaume Losa" w:date="2024-02-19T10:01:00Z">
        <w:r w:rsidR="00D1389D">
          <w:rPr>
            <w:rFonts w:ascii="Times New Roman" w:hAnsi="Times New Roman" w:cs="Times New Roman"/>
          </w:rPr>
          <w:t>ity</w:t>
        </w:r>
      </w:ins>
      <w:ins w:id="563" w:author="Alejandro Andreas Jaume Losa" w:date="2024-02-19T10:00:00Z">
        <w:r w:rsidR="00D1389D" w:rsidRPr="00D1389D">
          <w:rPr>
            <w:rFonts w:ascii="Times New Roman" w:hAnsi="Times New Roman" w:cs="Times New Roman"/>
            <w:rPrChange w:id="564" w:author="Alejandro Andreas Jaume Losa" w:date="2024-02-19T10:00:00Z">
              <w:rPr>
                <w:rFonts w:ascii="Times New Roman" w:hAnsi="Times New Roman" w:cs="Times New Roman"/>
                <w:lang w:val="es-ES"/>
              </w:rPr>
            </w:rPrChange>
          </w:rPr>
          <w:t xml:space="preserve">, </w:t>
        </w:r>
      </w:ins>
      <w:r w:rsidR="00D1389D">
        <w:rPr>
          <w:rFonts w:ascii="Times New Roman" w:hAnsi="Times New Roman" w:cs="Times New Roman"/>
        </w:rPr>
        <w:fldChar w:fldCharType="begin"/>
      </w:r>
      <w:r w:rsidR="00D1389D">
        <w:rPr>
          <w:rFonts w:ascii="Times New Roman" w:hAnsi="Times New Roman" w:cs="Times New Roman"/>
        </w:rPr>
        <w:instrText xml:space="preserve"> ADDIN ZOTERO_ITEM CSL_CITATION {"citationID":"CSE4eDEx","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D1389D">
        <w:rPr>
          <w:rFonts w:ascii="Times New Roman" w:hAnsi="Times New Roman" w:cs="Times New Roman"/>
        </w:rPr>
        <w:fldChar w:fldCharType="separate"/>
      </w:r>
      <w:del w:id="565" w:author="Alejandro Andreas Jaume Losa" w:date="2024-02-19T10:00:00Z">
        <w:r w:rsidR="00D1389D" w:rsidRPr="00D1389D" w:rsidDel="00D1389D">
          <w:rPr>
            <w:rFonts w:ascii="Times New Roman" w:hAnsi="Times New Roman" w:cs="Times New Roman"/>
            <w:kern w:val="0"/>
          </w:rPr>
          <w:delText>(</w:delText>
        </w:r>
      </w:del>
      <w:r w:rsidR="00D1389D" w:rsidRPr="00D1389D">
        <w:rPr>
          <w:rFonts w:ascii="Times New Roman" w:hAnsi="Times New Roman" w:cs="Times New Roman"/>
          <w:kern w:val="0"/>
        </w:rPr>
        <w:t>Ibáñez Ferreté</w:t>
      </w:r>
      <w:del w:id="566" w:author="Alejandro Andreas Jaume Losa" w:date="2024-02-19T10:00:00Z">
        <w:r w:rsidR="00D1389D" w:rsidRPr="00D1389D" w:rsidDel="00D1389D">
          <w:rPr>
            <w:rFonts w:ascii="Times New Roman" w:hAnsi="Times New Roman" w:cs="Times New Roman"/>
            <w:kern w:val="0"/>
          </w:rPr>
          <w:delText>,</w:delText>
        </w:r>
      </w:del>
      <w:r w:rsidR="00D1389D" w:rsidRPr="00D1389D">
        <w:rPr>
          <w:rFonts w:ascii="Times New Roman" w:hAnsi="Times New Roman" w:cs="Times New Roman"/>
          <w:kern w:val="0"/>
        </w:rPr>
        <w:t xml:space="preserve"> </w:t>
      </w:r>
      <w:ins w:id="567" w:author="Alejandro Andreas Jaume Losa" w:date="2024-02-19T10:00:00Z">
        <w:r w:rsidR="00D1389D">
          <w:rPr>
            <w:rFonts w:ascii="Times New Roman" w:hAnsi="Times New Roman" w:cs="Times New Roman"/>
            <w:kern w:val="0"/>
          </w:rPr>
          <w:t>(</w:t>
        </w:r>
      </w:ins>
      <w:r w:rsidR="00D1389D" w:rsidRPr="00D1389D">
        <w:rPr>
          <w:rFonts w:ascii="Times New Roman" w:hAnsi="Times New Roman" w:cs="Times New Roman"/>
          <w:kern w:val="0"/>
        </w:rPr>
        <w:t>2014)</w:t>
      </w:r>
      <w:r w:rsidR="00D1389D">
        <w:rPr>
          <w:rFonts w:ascii="Times New Roman" w:hAnsi="Times New Roman" w:cs="Times New Roman"/>
        </w:rPr>
        <w:fldChar w:fldCharType="end"/>
      </w:r>
      <w:ins w:id="568" w:author="Alejandro Andreas Jaume Losa" w:date="2024-02-19T10:00:00Z">
        <w:r w:rsidR="00D1389D">
          <w:rPr>
            <w:rFonts w:ascii="Times New Roman" w:hAnsi="Times New Roman" w:cs="Times New Roman"/>
          </w:rPr>
          <w:t xml:space="preserve"> found the </w:t>
        </w:r>
      </w:ins>
      <w:ins w:id="569" w:author="Alejandro Andreas Jaume Losa" w:date="2024-02-19T10:01:00Z">
        <w:r w:rsidR="00D1389D">
          <w:rPr>
            <w:rFonts w:ascii="Times New Roman" w:hAnsi="Times New Roman" w:cs="Times New Roman"/>
          </w:rPr>
          <w:t>existence</w:t>
        </w:r>
      </w:ins>
      <w:ins w:id="570" w:author="Alejandro Andreas Jaume Losa" w:date="2024-02-19T10:00:00Z">
        <w:r w:rsidR="00D1389D">
          <w:rPr>
            <w:rFonts w:ascii="Times New Roman" w:hAnsi="Times New Roman" w:cs="Times New Roman"/>
          </w:rPr>
          <w:t xml:space="preserve"> of </w:t>
        </w:r>
      </w:ins>
      <w:ins w:id="571" w:author="Alejandro Andreas Jaume Losa" w:date="2024-02-19T10:01:00Z">
        <w:r w:rsidR="00D1389D">
          <w:rPr>
            <w:rFonts w:ascii="Times New Roman" w:hAnsi="Times New Roman" w:cs="Times New Roman"/>
          </w:rPr>
          <w:t xml:space="preserve">two identity groups in Mallorca: the “Mallorcans” and the “non-Mallorcans”. The former include </w:t>
        </w:r>
      </w:ins>
      <w:ins w:id="572" w:author="Alejandro Andreas Jaume Losa" w:date="2024-02-19T10:02:00Z">
        <w:r w:rsidR="00D1389D">
          <w:rPr>
            <w:rFonts w:ascii="Times New Roman" w:hAnsi="Times New Roman" w:cs="Times New Roman"/>
          </w:rPr>
          <w:t xml:space="preserve">people born </w:t>
        </w:r>
        <w:r w:rsidR="00D1389D">
          <w:rPr>
            <w:rFonts w:ascii="Times New Roman" w:hAnsi="Times New Roman" w:cs="Times New Roman"/>
          </w:rPr>
          <w:lastRenderedPageBreak/>
          <w:t xml:space="preserve">in Mallorca to Mallorcan parents, who speak Catalan, and identify with the island’s culture and traditions. The latter, on the other hand, are people from </w:t>
        </w:r>
      </w:ins>
      <w:ins w:id="573" w:author="Alejandro Andreas Jaume Losa" w:date="2024-02-19T10:03:00Z">
        <w:r w:rsidR="00D1389D">
          <w:rPr>
            <w:rFonts w:ascii="Times New Roman" w:hAnsi="Times New Roman" w:cs="Times New Roman"/>
          </w:rPr>
          <w:t>or born to people from mainland Spain, who speak Spanish, and whose culture has been imported from outside of the island.</w:t>
        </w:r>
      </w:ins>
      <w:ins w:id="574" w:author="Alejandro Andreas Jaume Losa" w:date="2024-02-19T10:04:00Z">
        <w:r w:rsidR="00720A63">
          <w:rPr>
            <w:rFonts w:ascii="Times New Roman" w:hAnsi="Times New Roman" w:cs="Times New Roman"/>
          </w:rPr>
          <w:t xml:space="preserve"> Moreover, the “Mallorcans” tend to be perceived as nationalists, because of their willingness to defend the island’s own language and culture, wh</w:t>
        </w:r>
      </w:ins>
      <w:ins w:id="575" w:author="Alejandro Andreas Jaume Losa" w:date="2024-02-19T10:05:00Z">
        <w:r w:rsidR="00720A63">
          <w:rPr>
            <w:rFonts w:ascii="Times New Roman" w:hAnsi="Times New Roman" w:cs="Times New Roman"/>
          </w:rPr>
          <w:t xml:space="preserve">ile the “non-Mallorcans” tend to show a more passive or indifferent attitude toward </w:t>
        </w:r>
      </w:ins>
      <w:ins w:id="576" w:author="Alejandro Andreas Jaume Losa" w:date="2024-02-19T18:22:00Z">
        <w:r w:rsidR="00B8703F">
          <w:rPr>
            <w:rFonts w:ascii="Times New Roman" w:hAnsi="Times New Roman" w:cs="Times New Roman"/>
          </w:rPr>
          <w:t>Catalan</w:t>
        </w:r>
      </w:ins>
      <w:ins w:id="577" w:author="Alejandro Andreas Jaume Losa" w:date="2024-02-19T10:05:00Z">
        <w:r w:rsidR="00720A63">
          <w:rPr>
            <w:rFonts w:ascii="Times New Roman" w:hAnsi="Times New Roman" w:cs="Times New Roman"/>
          </w:rPr>
          <w:t xml:space="preserve"> culture and language.</w:t>
        </w:r>
      </w:ins>
      <w:del w:id="578" w:author="Alejandro Andreas Jaume Losa" w:date="2024-02-17T15:17:00Z">
        <w:r w:rsidR="0038722A" w:rsidDel="0038722A">
          <w:rPr>
            <w:rFonts w:ascii="Times New Roman" w:hAnsi="Times New Roman" w:cs="Times New Roman"/>
          </w:rPr>
          <w:fldChar w:fldCharType="begin"/>
        </w:r>
        <w:r w:rsidR="0038722A" w:rsidRPr="00D1389D" w:rsidDel="0038722A">
          <w:rPr>
            <w:rFonts w:ascii="Times New Roman" w:hAnsi="Times New Roman" w:cs="Times New Roman"/>
          </w:rPr>
          <w:delInstrText xml:space="preserve"> ADDIN ZOTERO_ITEM CSL_CITATION {"citationID":"2X2aKxLy","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delInstrText>
        </w:r>
        <w:r w:rsidR="0038722A" w:rsidDel="0038722A">
          <w:rPr>
            <w:rFonts w:ascii="Times New Roman" w:hAnsi="Times New Roman" w:cs="Times New Roman"/>
          </w:rPr>
          <w:fldChar w:fldCharType="separate"/>
        </w:r>
        <w:r w:rsidR="0038722A" w:rsidRPr="00D1389D" w:rsidDel="0038722A">
          <w:rPr>
            <w:rFonts w:ascii="Times New Roman" w:hAnsi="Times New Roman" w:cs="Times New Roman"/>
          </w:rPr>
          <w:delText>(Calafat Vila &amp; Calero-Pons, 2019)</w:delText>
        </w:r>
        <w:r w:rsidR="0038722A" w:rsidDel="0038722A">
          <w:rPr>
            <w:rFonts w:ascii="Times New Roman" w:hAnsi="Times New Roman" w:cs="Times New Roman"/>
          </w:rPr>
          <w:fldChar w:fldCharType="end"/>
        </w:r>
      </w:del>
      <w:moveToRangeStart w:id="579" w:author="Alejandro Andreas Jaume Losa" w:date="2024-02-17T15:02:00Z" w:name="move159074593"/>
      <w:moveTo w:id="580" w:author="Alejandro Andreas Jaume Losa" w:date="2024-02-17T15:02:00Z">
        <w:del w:id="581" w:author="Alejandro Andreas Jaume Losa" w:date="2024-02-17T15:06:00Z">
          <w:r w:rsidR="00A25704" w:rsidRPr="00D1389D" w:rsidDel="00A25704">
            <w:rPr>
              <w:rFonts w:ascii="Times New Roman" w:hAnsi="Times New Roman" w:cs="Times New Roman"/>
            </w:rPr>
            <w:delText xml:space="preserve">In addition, the authors found that young people with an </w:delText>
          </w:r>
          <w:r w:rsidR="00A25704" w:rsidRPr="00E17EDC" w:rsidDel="00A25704">
            <w:rPr>
              <w:rFonts w:ascii="Times New Roman" w:hAnsi="Times New Roman" w:cs="Times New Roman"/>
              <w:rPrChange w:id="582" w:author="Alejandro Andreas Jaume Losa" w:date="2024-02-19T18:50:00Z">
                <w:rPr>
                  <w:rFonts w:ascii="Times New Roman" w:hAnsi="Times New Roman" w:cs="Times New Roman"/>
                  <w:highlight w:val="yellow"/>
                </w:rPr>
              </w:rPrChange>
            </w:rPr>
            <w:delText>initial language</w:delText>
          </w:r>
          <w:r w:rsidR="00A25704" w:rsidRPr="00D1389D" w:rsidDel="00A25704">
            <w:rPr>
              <w:rFonts w:ascii="Times New Roman" w:hAnsi="Times New Roman" w:cs="Times New Roman"/>
            </w:rPr>
            <w:delText xml:space="preserve"> other than Catalan tend to have difficulties in appropriating this language, due to not belonging to the linguistic endogroup and the feeling of linguistic shame for being perceived as foreigners or for not having sufficient knowledge. </w:delText>
          </w:r>
        </w:del>
      </w:moveTo>
    </w:p>
    <w:p w14:paraId="177B219B" w14:textId="77777777" w:rsidR="00B8703F" w:rsidRDefault="00B8703F" w:rsidP="007A1410">
      <w:pPr>
        <w:spacing w:line="480" w:lineRule="auto"/>
        <w:jc w:val="both"/>
        <w:rPr>
          <w:ins w:id="583" w:author="Alejandro Andreas Jaume Losa" w:date="2024-02-19T18:27:00Z"/>
          <w:rFonts w:ascii="Times New Roman" w:hAnsi="Times New Roman" w:cs="Times New Roman"/>
        </w:rPr>
      </w:pPr>
    </w:p>
    <w:p w14:paraId="31FF87D4" w14:textId="5BACD121" w:rsidR="00100A2D" w:rsidRPr="00D1389D" w:rsidDel="00E32F21" w:rsidRDefault="00B8703F">
      <w:pPr>
        <w:spacing w:line="480" w:lineRule="auto"/>
        <w:jc w:val="both"/>
        <w:rPr>
          <w:del w:id="584" w:author="Alejandro Andreas Jaume Losa" w:date="2024-02-17T14:01:00Z"/>
          <w:moveTo w:id="585" w:author="Alejandro Andreas Jaume Losa" w:date="2024-02-17T13:54:00Z"/>
          <w:rFonts w:ascii="Times New Roman" w:hAnsi="Times New Roman" w:cs="Times New Roman"/>
        </w:rPr>
        <w:pPrChange w:id="586" w:author="Alejandro Andreas Jaume Losa" w:date="2024-02-19T09:39:00Z">
          <w:pPr>
            <w:spacing w:line="480" w:lineRule="auto"/>
            <w:ind w:firstLine="720"/>
            <w:jc w:val="both"/>
          </w:pPr>
        </w:pPrChange>
      </w:pPr>
      <w:ins w:id="587" w:author="Alejandro Andreas Jaume Losa" w:date="2024-02-19T18:27:00Z">
        <w:r>
          <w:rPr>
            <w:rFonts w:ascii="Times New Roman" w:hAnsi="Times New Roman" w:cs="Times New Roman"/>
          </w:rPr>
          <w:tab/>
          <w:t xml:space="preserve">Finally, another </w:t>
        </w:r>
      </w:ins>
      <w:ins w:id="588" w:author="Alejandro Andreas Jaume Losa" w:date="2024-02-19T18:29:00Z">
        <w:r>
          <w:rPr>
            <w:rFonts w:ascii="Times New Roman" w:hAnsi="Times New Roman" w:cs="Times New Roman"/>
          </w:rPr>
          <w:t xml:space="preserve">predictor found to be significant in the formation of language attitudes toward Catalan and Spanish in the Balearic Islands is political orientation. Accordingly, </w:t>
        </w:r>
      </w:ins>
      <w:ins w:id="589" w:author="Alejandro Andreas Jaume Losa" w:date="2024-02-19T18:36:00Z">
        <w:r w:rsidR="00E17EDC">
          <w:rPr>
            <w:rFonts w:ascii="Times New Roman" w:hAnsi="Times New Roman" w:cs="Times New Roman"/>
          </w:rPr>
          <w:t xml:space="preserve">studies have found that </w:t>
        </w:r>
      </w:ins>
      <w:ins w:id="590" w:author="Alejandro Andreas Jaume Losa" w:date="2024-02-19T18:29:00Z">
        <w:r>
          <w:rPr>
            <w:rFonts w:ascii="Times New Roman" w:hAnsi="Times New Roman" w:cs="Times New Roman"/>
          </w:rPr>
          <w:t>people who identify a</w:t>
        </w:r>
      </w:ins>
      <w:ins w:id="591" w:author="Alejandro Andreas Jaume Losa" w:date="2024-02-19T18:30:00Z">
        <w:r>
          <w:rPr>
            <w:rFonts w:ascii="Times New Roman" w:hAnsi="Times New Roman" w:cs="Times New Roman"/>
          </w:rPr>
          <w:t xml:space="preserve">s progressive </w:t>
        </w:r>
      </w:ins>
      <w:ins w:id="592" w:author="Alejandro Andreas Jaume Losa" w:date="2024-02-19T18:31:00Z">
        <w:r>
          <w:rPr>
            <w:rFonts w:ascii="Times New Roman" w:hAnsi="Times New Roman" w:cs="Times New Roman"/>
          </w:rPr>
          <w:t>show more positive attitudes toward Catalan and to the presence of the language in all domains</w:t>
        </w:r>
      </w:ins>
      <w:ins w:id="593" w:author="Alejandro Andreas Jaume Losa" w:date="2024-02-19T18:40:00Z">
        <w:r w:rsidR="00E17EDC">
          <w:rPr>
            <w:rFonts w:ascii="Times New Roman" w:hAnsi="Times New Roman" w:cs="Times New Roman"/>
          </w:rPr>
          <w:t xml:space="preserve">. Contrary, </w:t>
        </w:r>
      </w:ins>
      <w:ins w:id="594" w:author="Alejandro Andreas Jaume Losa" w:date="2024-02-19T18:38:00Z">
        <w:r w:rsidR="00E17EDC">
          <w:rPr>
            <w:rFonts w:ascii="Times New Roman" w:hAnsi="Times New Roman" w:cs="Times New Roman"/>
          </w:rPr>
          <w:t xml:space="preserve">those who </w:t>
        </w:r>
      </w:ins>
      <w:ins w:id="595" w:author="Alejandro Andreas Jaume Losa" w:date="2024-02-19T18:39:00Z">
        <w:r w:rsidR="00E17EDC">
          <w:rPr>
            <w:rFonts w:ascii="Times New Roman" w:hAnsi="Times New Roman" w:cs="Times New Roman"/>
          </w:rPr>
          <w:t>identify</w:t>
        </w:r>
      </w:ins>
      <w:ins w:id="596" w:author="Alejandro Andreas Jaume Losa" w:date="2024-02-19T18:38:00Z">
        <w:r w:rsidR="00E17EDC">
          <w:rPr>
            <w:rFonts w:ascii="Times New Roman" w:hAnsi="Times New Roman" w:cs="Times New Roman"/>
          </w:rPr>
          <w:t xml:space="preserve"> as conservative show more positive attitudes toward Spanish and to the presence of the language in all domain</w:t>
        </w:r>
      </w:ins>
      <w:ins w:id="597" w:author="Alejandro Andreas Jaume Losa" w:date="2024-02-19T18:31:00Z">
        <w:r>
          <w:rPr>
            <w:rFonts w:ascii="Times New Roman" w:hAnsi="Times New Roman" w:cs="Times New Roman"/>
          </w:rPr>
          <w:t xml:space="preserve"> </w:t>
        </w:r>
      </w:ins>
      <w:r w:rsidR="00E17EDC">
        <w:rPr>
          <w:rFonts w:ascii="Times New Roman" w:hAnsi="Times New Roman" w:cs="Times New Roman"/>
        </w:rPr>
        <w:fldChar w:fldCharType="begin"/>
      </w:r>
      <w:r w:rsidR="00E17EDC">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E17EDC">
        <w:rPr>
          <w:rFonts w:ascii="Times New Roman" w:hAnsi="Times New Roman" w:cs="Times New Roman"/>
        </w:rPr>
        <w:fldChar w:fldCharType="separate"/>
      </w:r>
      <w:r w:rsidR="00E17EDC" w:rsidRPr="00E17EDC">
        <w:rPr>
          <w:rFonts w:ascii="Times New Roman" w:hAnsi="Times New Roman" w:cs="Times New Roman"/>
          <w:rPrChange w:id="598" w:author="Alejandro Andreas Jaume Losa" w:date="2024-02-19T18:50:00Z">
            <w:rPr>
              <w:rFonts w:ascii="Times New Roman" w:hAnsi="Times New Roman" w:cs="Times New Roman"/>
              <w:kern w:val="0"/>
            </w:rPr>
          </w:rPrChange>
        </w:rPr>
        <w:t>(Ibáñez Ferreté, 2014)</w:t>
      </w:r>
      <w:r w:rsidR="00E17EDC">
        <w:rPr>
          <w:rFonts w:ascii="Times New Roman" w:hAnsi="Times New Roman" w:cs="Times New Roman"/>
        </w:rPr>
        <w:fldChar w:fldCharType="end"/>
      </w:r>
      <w:ins w:id="599" w:author="Alejandro Andreas Jaume Losa" w:date="2024-02-19T18:31:00Z">
        <w:r w:rsidR="00E17EDC">
          <w:rPr>
            <w:rFonts w:ascii="Times New Roman" w:hAnsi="Times New Roman" w:cs="Times New Roman"/>
          </w:rPr>
          <w:t xml:space="preserve">. </w:t>
        </w:r>
      </w:ins>
      <w:moveToRangeEnd w:id="579"/>
      <w:ins w:id="600" w:author="Alejandro Andreas Jaume Losa" w:date="2024-02-19T18:50:00Z">
        <w:r w:rsidR="00E17EDC" w:rsidRPr="00E17EDC">
          <w:rPr>
            <w:rFonts w:ascii="Times New Roman" w:hAnsi="Times New Roman" w:cs="Times New Roman"/>
            <w:rPrChange w:id="601" w:author="Alejandro Andreas Jaume Losa" w:date="2024-02-19T18:50:00Z">
              <w:rPr/>
            </w:rPrChange>
          </w:rPr>
          <w:t>Likewise, preference for one language or the other as a function of political orientation has come to be associated with two specific urban tribes</w:t>
        </w:r>
        <w:r w:rsidR="00E17EDC">
          <w:rPr>
            <w:rFonts w:ascii="Times New Roman" w:hAnsi="Times New Roman" w:cs="Times New Roman"/>
          </w:rPr>
          <w:t xml:space="preserve"> </w:t>
        </w:r>
      </w:ins>
      <w:r w:rsidR="000C03CC">
        <w:rPr>
          <w:rFonts w:ascii="Times New Roman" w:hAnsi="Times New Roman" w:cs="Times New Roman"/>
        </w:rPr>
        <w:fldChar w:fldCharType="begin"/>
      </w:r>
      <w:r w:rsidR="000C03CC">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0C03CC">
        <w:rPr>
          <w:rFonts w:ascii="Times New Roman" w:hAnsi="Times New Roman" w:cs="Times New Roman"/>
        </w:rPr>
        <w:fldChar w:fldCharType="separate"/>
      </w:r>
      <w:r w:rsidR="000C03CC">
        <w:rPr>
          <w:rFonts w:ascii="Times New Roman" w:hAnsi="Times New Roman" w:cs="Times New Roman"/>
        </w:rPr>
        <w:t>(Castell et al., 2023)</w:t>
      </w:r>
      <w:r w:rsidR="000C03CC">
        <w:rPr>
          <w:rFonts w:ascii="Times New Roman" w:hAnsi="Times New Roman" w:cs="Times New Roman"/>
        </w:rPr>
        <w:fldChar w:fldCharType="end"/>
      </w:r>
      <w:ins w:id="602" w:author="Alejandro Andreas Jaume Losa" w:date="2024-02-19T18:50:00Z">
        <w:r w:rsidR="00E17EDC" w:rsidRPr="00E17EDC">
          <w:rPr>
            <w:rFonts w:ascii="Times New Roman" w:hAnsi="Times New Roman" w:cs="Times New Roman"/>
            <w:rPrChange w:id="603" w:author="Alejandro Andreas Jaume Losa" w:date="2024-02-19T18:50:00Z">
              <w:rPr/>
            </w:rPrChange>
          </w:rPr>
          <w:t>.</w:t>
        </w:r>
        <w:r w:rsidR="00E17EDC">
          <w:rPr>
            <w:rFonts w:ascii="Times New Roman" w:hAnsi="Times New Roman" w:cs="Times New Roman"/>
          </w:rPr>
          <w:t xml:space="preserve"> Specifically, </w:t>
        </w:r>
      </w:ins>
      <w:moveToRangeStart w:id="604" w:author="Alejandro Andreas Jaume Losa" w:date="2024-02-17T13:54:00Z" w:name="move159070489"/>
      <w:moveTo w:id="605" w:author="Alejandro Andreas Jaume Losa" w:date="2024-02-17T13:54:00Z">
        <w:del w:id="606" w:author="Alejandro Andreas Jaume Losa" w:date="2024-02-17T14:01:00Z">
          <w:r w:rsidR="00100A2D" w:rsidRPr="00D1389D" w:rsidDel="00E32F21">
            <w:rPr>
              <w:rFonts w:ascii="Times New Roman" w:hAnsi="Times New Roman" w:cs="Times New Roman"/>
            </w:rPr>
            <w:delText xml:space="preserve">With regard to language attitudes, it was found that positive attitudes towards the use of Catalan increase with greater social contact with the language, being more favorable among the inhabitants of the rest of Mallorca than in those of Palma. </w:delText>
          </w:r>
        </w:del>
      </w:moveTo>
    </w:p>
    <w:moveToRangeEnd w:id="604"/>
    <w:p w14:paraId="79134FB0" w14:textId="423A8F12" w:rsidR="00100A2D" w:rsidRPr="00D1389D" w:rsidDel="00A25704" w:rsidRDefault="00100A2D">
      <w:pPr>
        <w:spacing w:line="480" w:lineRule="auto"/>
        <w:jc w:val="both"/>
        <w:rPr>
          <w:del w:id="607" w:author="Alejandro Andreas Jaume Losa" w:date="2024-02-17T15:02:00Z"/>
          <w:rFonts w:ascii="Times New Roman" w:hAnsi="Times New Roman" w:cs="Times New Roman"/>
        </w:rPr>
        <w:pPrChange w:id="608" w:author="Alejandro Andreas Jaume Losa" w:date="2024-02-19T09:39:00Z">
          <w:pPr>
            <w:spacing w:line="480" w:lineRule="auto"/>
            <w:ind w:firstLine="720"/>
            <w:jc w:val="both"/>
          </w:pPr>
        </w:pPrChange>
      </w:pPr>
    </w:p>
    <w:p w14:paraId="1A883353" w14:textId="2DA04C2C" w:rsidR="00A25704" w:rsidDel="0081630D" w:rsidRDefault="00A25704">
      <w:pPr>
        <w:spacing w:line="480" w:lineRule="auto"/>
        <w:jc w:val="both"/>
        <w:rPr>
          <w:del w:id="609" w:author="Alejandro Andreas Jaume Losa" w:date="2024-02-19T09:17:00Z"/>
          <w:moveTo w:id="610" w:author="Alejandro Andreas Jaume Losa" w:date="2024-02-17T15:06:00Z"/>
          <w:rFonts w:ascii="Times New Roman" w:hAnsi="Times New Roman" w:cs="Times New Roman"/>
        </w:rPr>
        <w:pPrChange w:id="611" w:author="Alejandro Andreas Jaume Losa" w:date="2024-02-19T09:43:00Z">
          <w:pPr>
            <w:spacing w:line="480" w:lineRule="auto"/>
            <w:ind w:firstLine="720"/>
            <w:jc w:val="both"/>
          </w:pPr>
        </w:pPrChange>
      </w:pPr>
      <w:moveToRangeStart w:id="612" w:author="Alejandro Andreas Jaume Losa" w:date="2024-02-17T15:06:00Z" w:name="move159074615"/>
      <w:moveTo w:id="613" w:author="Alejandro Andreas Jaume Losa" w:date="2024-02-17T15:06:00Z">
        <w:del w:id="614" w:author="Alejandro Andreas Jaume Losa" w:date="2024-02-19T09:16:00Z">
          <w:r w:rsidDel="0081630D">
            <w:rPr>
              <w:rFonts w:ascii="Times New Roman" w:hAnsi="Times New Roman" w:cs="Times New Roman"/>
            </w:rPr>
            <w:delText xml:space="preserve">Another finding was that those whose </w:delText>
          </w:r>
          <w:r w:rsidRPr="000C03CC" w:rsidDel="0081630D">
            <w:rPr>
              <w:rFonts w:ascii="Times New Roman" w:hAnsi="Times New Roman" w:cs="Times New Roman"/>
              <w:rPrChange w:id="615" w:author="Alejandro Andreas Jaume Losa" w:date="2024-02-19T18:54:00Z">
                <w:rPr>
                  <w:rFonts w:ascii="Times New Roman" w:hAnsi="Times New Roman" w:cs="Times New Roman"/>
                  <w:highlight w:val="yellow"/>
                </w:rPr>
              </w:rPrChange>
            </w:rPr>
            <w:delText>initial language</w:delText>
          </w:r>
          <w:r w:rsidDel="0081630D">
            <w:rPr>
              <w:rFonts w:ascii="Times New Roman" w:hAnsi="Times New Roman" w:cs="Times New Roman"/>
            </w:rPr>
            <w:delText xml:space="preserve"> was Catalan and were leaning towards careers in the private sector defended both languages and were in favor of bilingual and even trilingual education (Catalan, Spanish and English). </w:delText>
          </w:r>
        </w:del>
        <w:del w:id="616" w:author="Alejandro Andreas Jaume Losa" w:date="2024-02-19T09:43:00Z">
          <w:r w:rsidDel="00857776">
            <w:rPr>
              <w:rFonts w:ascii="Times New Roman" w:hAnsi="Times New Roman" w:cs="Times New Roman"/>
            </w:rPr>
            <w:delText xml:space="preserve">They believed in Catalan as an </w:delText>
          </w:r>
          <w:r w:rsidRPr="000C03CC" w:rsidDel="00857776">
            <w:rPr>
              <w:rFonts w:ascii="Times New Roman" w:hAnsi="Times New Roman" w:cs="Times New Roman"/>
            </w:rPr>
            <w:delText>identity</w:delText>
          </w:r>
          <w:r w:rsidDel="00857776">
            <w:rPr>
              <w:rFonts w:ascii="Times New Roman" w:hAnsi="Times New Roman" w:cs="Times New Roman"/>
            </w:rPr>
            <w:delText xml:space="preserve"> element but not as a useful language. </w:delText>
          </w:r>
        </w:del>
        <w:del w:id="617" w:author="Alejandro Andreas Jaume Losa" w:date="2024-02-19T09:17:00Z">
          <w:r w:rsidDel="0081630D">
            <w:rPr>
              <w:rFonts w:ascii="Times New Roman" w:hAnsi="Times New Roman" w:cs="Times New Roman"/>
            </w:rPr>
            <w:delText xml:space="preserve">On the other hand, those whose initial language was Spanish and were leaning towards careers in the private sector were in favor of reducing the presence of Catalan, including in education. This view was not shared by those whose initial language was Spanish and were leaning towards careers in the public sector, who saw Catalan as a tool for social integration and employment. </w:delText>
          </w:r>
        </w:del>
      </w:moveTo>
    </w:p>
    <w:moveToRangeEnd w:id="612"/>
    <w:p w14:paraId="6974ADFC" w14:textId="3F74B6A3" w:rsidR="00EA73A9" w:rsidDel="00697209" w:rsidRDefault="00EA73A9">
      <w:pPr>
        <w:spacing w:line="480" w:lineRule="auto"/>
        <w:jc w:val="both"/>
        <w:rPr>
          <w:del w:id="618" w:author="Alejandro Andreas Jaume Losa" w:date="2024-02-17T13:04:00Z"/>
          <w:rFonts w:ascii="Times New Roman" w:hAnsi="Times New Roman" w:cs="Times New Roman"/>
        </w:rPr>
        <w:pPrChange w:id="619" w:author="Alejandro Andreas Jaume Losa" w:date="2024-02-19T18:51:00Z">
          <w:pPr>
            <w:spacing w:line="480" w:lineRule="auto"/>
            <w:ind w:firstLine="720"/>
            <w:jc w:val="both"/>
          </w:pPr>
        </w:pPrChange>
      </w:pPr>
      <w:del w:id="620" w:author="Alejandro Andreas Jaume Losa" w:date="2024-02-17T12:59:00Z">
        <w:r w:rsidDel="0000128D">
          <w:rPr>
            <w:rFonts w:ascii="Times New Roman" w:hAnsi="Times New Roman" w:cs="Times New Roman"/>
          </w:rPr>
          <w:delText xml:space="preserve">With respect to the Balearic Islands, </w:delText>
        </w:r>
        <w:r w:rsidRPr="00EA73A9" w:rsidDel="0000128D">
          <w:rPr>
            <w:rFonts w:ascii="Times New Roman" w:hAnsi="Times New Roman" w:cs="Times New Roman"/>
          </w:rPr>
          <w:delText xml:space="preserve">research that has explored these issues </w:delText>
        </w:r>
        <w:r w:rsidDel="0000128D">
          <w:rPr>
            <w:rFonts w:ascii="Times New Roman" w:hAnsi="Times New Roman" w:cs="Times New Roman"/>
          </w:rPr>
          <w:delText>has done so from a variety of perspectives.</w:delText>
        </w:r>
        <w:r w:rsidR="00314390" w:rsidDel="0000128D">
          <w:rPr>
            <w:rFonts w:ascii="Times New Roman" w:hAnsi="Times New Roman" w:cs="Times New Roman"/>
          </w:rPr>
          <w:delText xml:space="preserve"> </w:delText>
        </w:r>
      </w:del>
      <w:del w:id="621" w:author="Alejandro Andreas Jaume Losa" w:date="2024-02-19T09:28:00Z">
        <w:r w:rsidR="004C34C5" w:rsidDel="007A1410">
          <w:rPr>
            <w:rFonts w:ascii="Times New Roman" w:hAnsi="Times New Roman" w:cs="Times New Roman"/>
          </w:rPr>
          <w:delText xml:space="preserve">For example, </w:delText>
        </w:r>
      </w:del>
      <w:del w:id="622" w:author="Alejandro Andreas Jaume Losa" w:date="2024-02-19T18:51:00Z">
        <w:r w:rsidR="004C34C5" w:rsidRPr="00EA73A9" w:rsidDel="000C03CC">
          <w:rPr>
            <w:rFonts w:ascii="Times New Roman" w:hAnsi="Times New Roman" w:cs="Times New Roman"/>
          </w:rPr>
          <w:delText>Castell, Cremades and Vanrell (2023)</w:delText>
        </w:r>
        <w:r w:rsidR="00314390" w:rsidDel="000C03CC">
          <w:rPr>
            <w:rFonts w:ascii="Times New Roman" w:hAnsi="Times New Roman" w:cs="Times New Roman"/>
          </w:rPr>
          <w:delText xml:space="preserve"> </w:delText>
        </w:r>
      </w:del>
      <w:del w:id="623" w:author="Alejandro Andreas Jaume Losa" w:date="2024-02-19T09:28:00Z">
        <w:r w:rsidR="00314390" w:rsidDel="007A1410">
          <w:rPr>
            <w:rFonts w:ascii="Times New Roman" w:hAnsi="Times New Roman" w:cs="Times New Roman"/>
          </w:rPr>
          <w:delText xml:space="preserve">elaborated a report to </w:delText>
        </w:r>
        <w:r w:rsidR="00314390" w:rsidRPr="00EA73A9" w:rsidDel="007A1410">
          <w:rPr>
            <w:rFonts w:ascii="Times New Roman" w:hAnsi="Times New Roman" w:cs="Times New Roman"/>
          </w:rPr>
          <w:delText xml:space="preserve">explore the linguistic uses </w:delText>
        </w:r>
        <w:r w:rsidR="00314390" w:rsidDel="007A1410">
          <w:rPr>
            <w:rFonts w:ascii="Times New Roman" w:hAnsi="Times New Roman" w:cs="Times New Roman"/>
          </w:rPr>
          <w:delText xml:space="preserve">of </w:delText>
        </w:r>
        <w:r w:rsidR="00314390" w:rsidRPr="00EA73A9" w:rsidDel="007A1410">
          <w:rPr>
            <w:rFonts w:ascii="Times New Roman" w:hAnsi="Times New Roman" w:cs="Times New Roman"/>
          </w:rPr>
          <w:delText xml:space="preserve">and attitudes </w:delText>
        </w:r>
        <w:r w:rsidR="00314390" w:rsidDel="007A1410">
          <w:rPr>
            <w:rFonts w:ascii="Times New Roman" w:hAnsi="Times New Roman" w:cs="Times New Roman"/>
          </w:rPr>
          <w:delText xml:space="preserve">towards Catalan and Spanish among </w:delText>
        </w:r>
        <w:r w:rsidR="00314390" w:rsidRPr="00EA73A9" w:rsidDel="007A1410">
          <w:rPr>
            <w:rFonts w:ascii="Times New Roman" w:hAnsi="Times New Roman" w:cs="Times New Roman"/>
          </w:rPr>
          <w:delText>young people</w:delText>
        </w:r>
        <w:r w:rsidR="00314390" w:rsidDel="007A1410">
          <w:rPr>
            <w:rFonts w:ascii="Times New Roman" w:hAnsi="Times New Roman" w:cs="Times New Roman"/>
          </w:rPr>
          <w:delText xml:space="preserve"> through individual interviews, focus groups, and </w:delText>
        </w:r>
        <w:r w:rsidR="001B2938" w:rsidDel="007A1410">
          <w:rPr>
            <w:rFonts w:ascii="Times New Roman" w:hAnsi="Times New Roman" w:cs="Times New Roman"/>
          </w:rPr>
          <w:delText xml:space="preserve">a </w:delText>
        </w:r>
        <w:r w:rsidR="00314390" w:rsidDel="007A1410">
          <w:rPr>
            <w:rFonts w:ascii="Times New Roman" w:hAnsi="Times New Roman" w:cs="Times New Roman"/>
          </w:rPr>
          <w:delText xml:space="preserve">language use questionnaire. </w:delText>
        </w:r>
      </w:del>
      <w:commentRangeStart w:id="624"/>
      <w:del w:id="625" w:author="Alejandro Andreas Jaume Losa" w:date="2024-02-17T13:04:00Z">
        <w:r w:rsidDel="00697209">
          <w:rPr>
            <w:rFonts w:ascii="Times New Roman" w:hAnsi="Times New Roman" w:cs="Times New Roman"/>
          </w:rPr>
          <w:delText>With</w:delText>
        </w:r>
        <w:commentRangeEnd w:id="624"/>
        <w:r w:rsidR="00EB2AF3" w:rsidRPr="000C03CC" w:rsidDel="00697209">
          <w:rPr>
            <w:rFonts w:ascii="Times New Roman" w:hAnsi="Times New Roman" w:cs="Times New Roman"/>
            <w:rPrChange w:id="626" w:author="Alejandro Andreas Jaume Losa" w:date="2024-02-19T18:54:00Z">
              <w:rPr>
                <w:rStyle w:val="CommentReference"/>
              </w:rPr>
            </w:rPrChange>
          </w:rPr>
          <w:commentReference w:id="624"/>
        </w:r>
        <w:r w:rsidDel="00697209">
          <w:rPr>
            <w:rFonts w:ascii="Times New Roman" w:hAnsi="Times New Roman" w:cs="Times New Roman"/>
          </w:rPr>
          <w:delText xml:space="preserve"> respect to the use of </w:delText>
        </w:r>
        <w:r w:rsidR="00314390" w:rsidDel="00697209">
          <w:rPr>
            <w:rFonts w:ascii="Times New Roman" w:hAnsi="Times New Roman" w:cs="Times New Roman"/>
          </w:rPr>
          <w:delText>both</w:delText>
        </w:r>
        <w:r w:rsidDel="00697209">
          <w:rPr>
            <w:rFonts w:ascii="Times New Roman" w:hAnsi="Times New Roman" w:cs="Times New Roman"/>
          </w:rPr>
          <w:delText xml:space="preserve"> languages, </w:delText>
        </w:r>
        <w:r w:rsidR="004C34C5" w:rsidDel="00697209">
          <w:rPr>
            <w:rFonts w:ascii="Times New Roman" w:hAnsi="Times New Roman" w:cs="Times New Roman"/>
          </w:rPr>
          <w:delText>the study found</w:delText>
        </w:r>
        <w:r w:rsidRPr="00EA73A9" w:rsidDel="00697209">
          <w:rPr>
            <w:rFonts w:ascii="Times New Roman" w:hAnsi="Times New Roman" w:cs="Times New Roman"/>
          </w:rPr>
          <w:delText xml:space="preserve"> that young people whose initial language was Catalan were much more likely to </w:delText>
        </w:r>
        <w:r w:rsidR="00314390" w:rsidDel="00697209">
          <w:rPr>
            <w:rFonts w:ascii="Times New Roman" w:hAnsi="Times New Roman" w:cs="Times New Roman"/>
          </w:rPr>
          <w:delText xml:space="preserve">adopt </w:delText>
        </w:r>
        <w:r w:rsidRPr="00EA73A9" w:rsidDel="00697209">
          <w:rPr>
            <w:rFonts w:ascii="Times New Roman" w:hAnsi="Times New Roman" w:cs="Times New Roman"/>
          </w:rPr>
          <w:delText>Spanish</w:delText>
        </w:r>
        <w:r w:rsidR="00314390" w:rsidDel="00697209">
          <w:rPr>
            <w:rFonts w:ascii="Times New Roman" w:hAnsi="Times New Roman" w:cs="Times New Roman"/>
          </w:rPr>
          <w:delText xml:space="preserve"> as their habitual language</w:delText>
        </w:r>
        <w:r w:rsidRPr="00EA73A9" w:rsidDel="00697209">
          <w:rPr>
            <w:rFonts w:ascii="Times New Roman" w:hAnsi="Times New Roman" w:cs="Times New Roman"/>
          </w:rPr>
          <w:delText xml:space="preserve">, compared to </w:delText>
        </w:r>
        <w:r w:rsidDel="00697209">
          <w:rPr>
            <w:rFonts w:ascii="Times New Roman" w:hAnsi="Times New Roman" w:cs="Times New Roman"/>
          </w:rPr>
          <w:delText>those</w:delText>
        </w:r>
        <w:r w:rsidRPr="00EA73A9" w:rsidDel="00697209">
          <w:rPr>
            <w:rFonts w:ascii="Times New Roman" w:hAnsi="Times New Roman" w:cs="Times New Roman"/>
          </w:rPr>
          <w:delText xml:space="preserve"> whose initial language was Spanish.</w:delText>
        </w:r>
        <w:r w:rsidDel="00697209">
          <w:rPr>
            <w:rFonts w:ascii="Times New Roman" w:hAnsi="Times New Roman" w:cs="Times New Roman"/>
          </w:rPr>
          <w:delText xml:space="preserve"> </w:delText>
        </w:r>
        <w:r w:rsidR="00314390" w:rsidDel="00697209">
          <w:rPr>
            <w:rFonts w:ascii="Times New Roman" w:hAnsi="Times New Roman" w:cs="Times New Roman"/>
          </w:rPr>
          <w:delText>Furthermore</w:delText>
        </w:r>
        <w:r w:rsidRPr="00EA73A9" w:rsidDel="00697209">
          <w:rPr>
            <w:rFonts w:ascii="Times New Roman" w:hAnsi="Times New Roman" w:cs="Times New Roman"/>
          </w:rPr>
          <w:delText>, it was found that living in an area with a higher density of Catalan</w:delText>
        </w:r>
        <w:r w:rsidDel="00697209">
          <w:rPr>
            <w:rFonts w:ascii="Times New Roman" w:hAnsi="Times New Roman" w:cs="Times New Roman"/>
          </w:rPr>
          <w:delText xml:space="preserve"> </w:delText>
        </w:r>
        <w:r w:rsidR="004C34C5" w:rsidDel="00697209">
          <w:rPr>
            <w:rFonts w:ascii="Times New Roman" w:hAnsi="Times New Roman" w:cs="Times New Roman"/>
          </w:rPr>
          <w:delText>promoted</w:delText>
        </w:r>
        <w:r w:rsidR="004C34C5" w:rsidRPr="00EA73A9" w:rsidDel="00697209">
          <w:rPr>
            <w:rFonts w:ascii="Times New Roman" w:hAnsi="Times New Roman" w:cs="Times New Roman"/>
          </w:rPr>
          <w:delText xml:space="preserve"> </w:delText>
        </w:r>
        <w:r w:rsidRPr="00EA73A9" w:rsidDel="00697209">
          <w:rPr>
            <w:rFonts w:ascii="Times New Roman" w:hAnsi="Times New Roman" w:cs="Times New Roman"/>
          </w:rPr>
          <w:delText xml:space="preserve">the maintenance of </w:delText>
        </w:r>
        <w:r w:rsidR="00314390" w:rsidDel="00697209">
          <w:rPr>
            <w:rFonts w:ascii="Times New Roman" w:hAnsi="Times New Roman" w:cs="Times New Roman"/>
          </w:rPr>
          <w:delText>the</w:delText>
        </w:r>
        <w:r w:rsidR="00314390" w:rsidRPr="00EA73A9" w:rsidDel="00697209">
          <w:rPr>
            <w:rFonts w:ascii="Times New Roman" w:hAnsi="Times New Roman" w:cs="Times New Roman"/>
          </w:rPr>
          <w:delText xml:space="preserve"> </w:delText>
        </w:r>
        <w:r w:rsidRPr="00EA73A9" w:rsidDel="00697209">
          <w:rPr>
            <w:rFonts w:ascii="Times New Roman" w:hAnsi="Times New Roman" w:cs="Times New Roman"/>
          </w:rPr>
          <w:delText>language</w:delText>
        </w:r>
        <w:r w:rsidR="00314390" w:rsidDel="00697209">
          <w:rPr>
            <w:rFonts w:ascii="Times New Roman" w:hAnsi="Times New Roman" w:cs="Times New Roman"/>
          </w:rPr>
          <w:delText>,</w:delText>
        </w:r>
        <w:r w:rsidRPr="00EA73A9" w:rsidDel="00697209">
          <w:rPr>
            <w:rFonts w:ascii="Times New Roman" w:hAnsi="Times New Roman" w:cs="Times New Roman"/>
          </w:rPr>
          <w:delText xml:space="preserve"> as well as </w:delText>
        </w:r>
        <w:r w:rsidR="00314390" w:rsidDel="00697209">
          <w:rPr>
            <w:rFonts w:ascii="Times New Roman" w:hAnsi="Times New Roman" w:cs="Times New Roman"/>
          </w:rPr>
          <w:delText xml:space="preserve">its </w:delText>
        </w:r>
        <w:r w:rsidRPr="00EA73A9" w:rsidDel="00697209">
          <w:rPr>
            <w:rFonts w:ascii="Times New Roman" w:hAnsi="Times New Roman" w:cs="Times New Roman"/>
          </w:rPr>
          <w:delText>adoption by those</w:delText>
        </w:r>
        <w:r w:rsidR="00314390" w:rsidDel="00697209">
          <w:rPr>
            <w:rFonts w:ascii="Times New Roman" w:hAnsi="Times New Roman" w:cs="Times New Roman"/>
          </w:rPr>
          <w:delText xml:space="preserve"> </w:delText>
        </w:r>
        <w:r w:rsidRPr="00EA73A9" w:rsidDel="00697209">
          <w:rPr>
            <w:rFonts w:ascii="Times New Roman" w:hAnsi="Times New Roman" w:cs="Times New Roman"/>
          </w:rPr>
          <w:delText>whose initial language is Spanish. However, in areas with a lower density of Catalan, such as Palma, the opposite effect was found</w:delText>
        </w:r>
        <w:r w:rsidDel="00697209">
          <w:rPr>
            <w:rFonts w:ascii="Times New Roman" w:hAnsi="Times New Roman" w:cs="Times New Roman"/>
          </w:rPr>
          <w:delText xml:space="preserve">. The authors also reported </w:delText>
        </w:r>
        <w:r w:rsidR="00314390" w:rsidDel="00697209">
          <w:rPr>
            <w:rFonts w:ascii="Times New Roman" w:hAnsi="Times New Roman" w:cs="Times New Roman"/>
          </w:rPr>
          <w:delText xml:space="preserve">that </w:delText>
        </w:r>
        <w:r w:rsidDel="00697209">
          <w:rPr>
            <w:rFonts w:ascii="Times New Roman" w:hAnsi="Times New Roman" w:cs="Times New Roman"/>
          </w:rPr>
          <w:delText>people between ages 15 and 29 were less prone to adopt Catalan as their habitual language as opposed to people between ages 30 and 44.</w:delText>
        </w:r>
        <w:r w:rsidR="00314390" w:rsidDel="00697209">
          <w:rPr>
            <w:rFonts w:ascii="Times New Roman" w:hAnsi="Times New Roman" w:cs="Times New Roman"/>
          </w:rPr>
          <w:delText xml:space="preserve"> T</w:delText>
        </w:r>
        <w:r w:rsidDel="00697209">
          <w:rPr>
            <w:rFonts w:ascii="Times New Roman" w:hAnsi="Times New Roman" w:cs="Times New Roman"/>
          </w:rPr>
          <w:delText>he authors found</w:delText>
        </w:r>
        <w:r w:rsidR="00314390" w:rsidDel="00697209">
          <w:rPr>
            <w:rFonts w:ascii="Times New Roman" w:hAnsi="Times New Roman" w:cs="Times New Roman"/>
          </w:rPr>
          <w:delText xml:space="preserve"> that, o</w:delText>
        </w:r>
        <w:r w:rsidDel="00697209">
          <w:rPr>
            <w:rFonts w:ascii="Times New Roman" w:hAnsi="Times New Roman" w:cs="Times New Roman"/>
          </w:rPr>
          <w:delText>verall, young people tend to prefer the use of Spanish in the media, social networks and videogames, reading and listening to music</w:delText>
        </w:r>
        <w:r w:rsidR="00314390" w:rsidDel="00697209">
          <w:rPr>
            <w:rFonts w:ascii="Times New Roman" w:hAnsi="Times New Roman" w:cs="Times New Roman"/>
          </w:rPr>
          <w:delText xml:space="preserve">. </w:delText>
        </w:r>
        <w:r w:rsidDel="00697209">
          <w:rPr>
            <w:rFonts w:ascii="Times New Roman" w:hAnsi="Times New Roman" w:cs="Times New Roman"/>
          </w:rPr>
          <w:delText xml:space="preserve">Regarding patterns of language use in communicative interaction, </w:delText>
        </w:r>
        <w:r w:rsidR="00EB2AF3" w:rsidDel="00697209">
          <w:rPr>
            <w:rFonts w:ascii="Times New Roman" w:hAnsi="Times New Roman" w:cs="Times New Roman"/>
          </w:rPr>
          <w:delText>the authors found</w:delText>
        </w:r>
        <w:r w:rsidR="00314390" w:rsidDel="00697209">
          <w:rPr>
            <w:rFonts w:ascii="Times New Roman" w:hAnsi="Times New Roman" w:cs="Times New Roman"/>
          </w:rPr>
          <w:delText xml:space="preserve"> that 66% of people who initiate a conversation in Catalan tend to switch to Spanish if the interlocutor responds in Spanish. On the other hand, 71% of people who initiate a conversation in Spanish tend to switch to Catalan when the interlocutor responds in this language. </w:delText>
        </w:r>
        <w:r w:rsidRPr="00EA73A9" w:rsidDel="00697209">
          <w:rPr>
            <w:rFonts w:ascii="Times New Roman" w:hAnsi="Times New Roman" w:cs="Times New Roman"/>
          </w:rPr>
          <w:delText>However, the percentage of young people who maintain Spanish if spoken to in Catalan is 25.5%, while the percentage of young people who maintain Catalan if spoken to in Spanish is 5.6%.</w:delText>
        </w:r>
      </w:del>
    </w:p>
    <w:p w14:paraId="7E53219E" w14:textId="4C587358" w:rsidR="00455016" w:rsidRDefault="00314390" w:rsidP="000C03CC">
      <w:pPr>
        <w:spacing w:line="480" w:lineRule="auto"/>
        <w:jc w:val="both"/>
        <w:rPr>
          <w:ins w:id="627" w:author="Alejandro Andreas Jaume Losa" w:date="2024-02-20T08:49:00Z"/>
          <w:rFonts w:ascii="Times New Roman" w:hAnsi="Times New Roman" w:cs="Times New Roman"/>
        </w:rPr>
      </w:pPr>
      <w:del w:id="628" w:author="Alejandro Andreas Jaume Losa" w:date="2024-02-19T18:32:00Z">
        <w:r w:rsidDel="00E17EDC">
          <w:rPr>
            <w:rFonts w:ascii="Times New Roman" w:hAnsi="Times New Roman" w:cs="Times New Roman"/>
          </w:rPr>
          <w:delText>With respect to</w:delText>
        </w:r>
        <w:r w:rsidR="00836A8C" w:rsidRPr="00836A8C" w:rsidDel="00E17EDC">
          <w:rPr>
            <w:rFonts w:ascii="Times New Roman" w:hAnsi="Times New Roman" w:cs="Times New Roman"/>
          </w:rPr>
          <w:delText xml:space="preserve"> the linguistic attitudes and ideologies</w:delText>
        </w:r>
        <w:r w:rsidDel="00E17EDC">
          <w:rPr>
            <w:rFonts w:ascii="Times New Roman" w:hAnsi="Times New Roman" w:cs="Times New Roman"/>
          </w:rPr>
          <w:delText xml:space="preserve">, the authors found </w:delText>
        </w:r>
        <w:r w:rsidR="00836A8C" w:rsidRPr="00836A8C" w:rsidDel="00E17EDC">
          <w:rPr>
            <w:rFonts w:ascii="Times New Roman" w:hAnsi="Times New Roman" w:cs="Times New Roman"/>
          </w:rPr>
          <w:delText xml:space="preserve">an important </w:delText>
        </w:r>
        <w:r w:rsidR="00836A8C" w:rsidRPr="000C03CC" w:rsidDel="00E17EDC">
          <w:rPr>
            <w:rFonts w:ascii="Times New Roman" w:hAnsi="Times New Roman" w:cs="Times New Roman"/>
          </w:rPr>
          <w:delText>political component</w:delText>
        </w:r>
        <w:r w:rsidR="00836A8C" w:rsidRPr="00836A8C" w:rsidDel="00E17EDC">
          <w:rPr>
            <w:rFonts w:ascii="Times New Roman" w:hAnsi="Times New Roman" w:cs="Times New Roman"/>
          </w:rPr>
          <w:delText xml:space="preserve">. </w:delText>
        </w:r>
      </w:del>
      <w:del w:id="629" w:author="Alejandro Andreas Jaume Losa" w:date="2024-02-19T18:51:00Z">
        <w:r w:rsidDel="000C03CC">
          <w:rPr>
            <w:rFonts w:ascii="Times New Roman" w:hAnsi="Times New Roman" w:cs="Times New Roman"/>
          </w:rPr>
          <w:delText xml:space="preserve">Essentially, they found that </w:delText>
        </w:r>
      </w:del>
      <w:r>
        <w:rPr>
          <w:rFonts w:ascii="Times New Roman" w:hAnsi="Times New Roman" w:cs="Times New Roman"/>
        </w:rPr>
        <w:t xml:space="preserve">people who tend to display favorable attitudes towards Spanish are </w:t>
      </w:r>
      <w:del w:id="630" w:author="Alejandro Andreas Jaume Losa" w:date="2024-02-19T18:51:00Z">
        <w:r w:rsidDel="000C03CC">
          <w:rPr>
            <w:rFonts w:ascii="Times New Roman" w:hAnsi="Times New Roman" w:cs="Times New Roman"/>
          </w:rPr>
          <w:delText>seen as</w:delText>
        </w:r>
      </w:del>
      <w:ins w:id="631" w:author="Alejandro Andreas Jaume Losa" w:date="2024-02-19T18:51:00Z">
        <w:r w:rsidR="000C03CC">
          <w:rPr>
            <w:rFonts w:ascii="Times New Roman" w:hAnsi="Times New Roman" w:cs="Times New Roman"/>
          </w:rPr>
          <w:t>called</w:t>
        </w:r>
      </w:ins>
      <w:r>
        <w:rPr>
          <w:rFonts w:ascii="Times New Roman" w:hAnsi="Times New Roman" w:cs="Times New Roman"/>
        </w:rPr>
        <w:t xml:space="preserve"> </w:t>
      </w:r>
      <w:r w:rsidRPr="00455016">
        <w:rPr>
          <w:rFonts w:ascii="Times New Roman" w:hAnsi="Times New Roman" w:cs="Times New Roman"/>
          <w:i/>
          <w:iCs/>
        </w:rPr>
        <w:t>cayetanos</w:t>
      </w:r>
      <w:ins w:id="632" w:author="Alejandro Andreas Jaume Losa" w:date="2024-02-19T18:52:00Z">
        <w:r w:rsidR="000C03CC">
          <w:rPr>
            <w:rFonts w:ascii="Times New Roman" w:hAnsi="Times New Roman" w:cs="Times New Roman"/>
          </w:rPr>
          <w:t>.</w:t>
        </w:r>
      </w:ins>
      <w:del w:id="633" w:author="Alejandro Andreas Jaume Losa" w:date="2024-02-19T18:52:00Z">
        <w:r w:rsidDel="000C03CC">
          <w:rPr>
            <w:rFonts w:ascii="Times New Roman" w:hAnsi="Times New Roman" w:cs="Times New Roman"/>
          </w:rPr>
          <w:delText>,</w:delText>
        </w:r>
      </w:del>
      <w:r>
        <w:rPr>
          <w:rFonts w:ascii="Times New Roman" w:hAnsi="Times New Roman" w:cs="Times New Roman"/>
        </w:rPr>
        <w:t xml:space="preserve"> </w:t>
      </w:r>
      <w:ins w:id="634" w:author="Alejandro Andreas Jaume Losa" w:date="2024-02-19T18:52:00Z">
        <w:r w:rsidR="000C03CC">
          <w:rPr>
            <w:rFonts w:ascii="Times New Roman" w:hAnsi="Times New Roman" w:cs="Times New Roman"/>
          </w:rPr>
          <w:t xml:space="preserve">This </w:t>
        </w:r>
      </w:ins>
      <w:del w:id="635" w:author="Alejandro Andreas Jaume Losa" w:date="2024-02-19T18:52:00Z">
        <w:r w:rsidDel="000C03CC">
          <w:rPr>
            <w:rFonts w:ascii="Times New Roman" w:hAnsi="Times New Roman" w:cs="Times New Roman"/>
          </w:rPr>
          <w:delText xml:space="preserve">a </w:delText>
        </w:r>
      </w:del>
      <w:r w:rsidR="00025506">
        <w:rPr>
          <w:rFonts w:ascii="Times New Roman" w:hAnsi="Times New Roman" w:cs="Times New Roman"/>
        </w:rPr>
        <w:t>high-class</w:t>
      </w:r>
      <w:r>
        <w:rPr>
          <w:rFonts w:ascii="Times New Roman" w:hAnsi="Times New Roman" w:cs="Times New Roman"/>
        </w:rPr>
        <w:t xml:space="preserve"> social group </w:t>
      </w:r>
      <w:ins w:id="636" w:author="Alejandro Andreas Jaume Losa" w:date="2024-02-19T18:52:00Z">
        <w:r w:rsidR="000C03CC">
          <w:rPr>
            <w:rFonts w:ascii="Times New Roman" w:hAnsi="Times New Roman" w:cs="Times New Roman"/>
          </w:rPr>
          <w:t>is c</w:t>
        </w:r>
      </w:ins>
      <w:del w:id="637" w:author="Alejandro Andreas Jaume Losa" w:date="2024-02-19T18:52:00Z">
        <w:r w:rsidDel="000C03CC">
          <w:rPr>
            <w:rFonts w:ascii="Times New Roman" w:hAnsi="Times New Roman" w:cs="Times New Roman"/>
          </w:rPr>
          <w:delText>c</w:delText>
        </w:r>
      </w:del>
      <w:r>
        <w:rPr>
          <w:rFonts w:ascii="Times New Roman" w:hAnsi="Times New Roman" w:cs="Times New Roman"/>
        </w:rPr>
        <w:t xml:space="preserve">haracterized for their snob style and linkage </w:t>
      </w:r>
      <w:r w:rsidR="00836A8C" w:rsidRPr="00836A8C">
        <w:rPr>
          <w:rFonts w:ascii="Times New Roman" w:hAnsi="Times New Roman" w:cs="Times New Roman"/>
        </w:rPr>
        <w:t xml:space="preserve">to </w:t>
      </w:r>
      <w:del w:id="638" w:author="Alejandro Andreas Jaume Losa" w:date="2024-02-19T18:52:00Z">
        <w:r w:rsidR="00836A8C" w:rsidRPr="00836A8C" w:rsidDel="000C03CC">
          <w:rPr>
            <w:rFonts w:ascii="Times New Roman" w:hAnsi="Times New Roman" w:cs="Times New Roman"/>
          </w:rPr>
          <w:delText xml:space="preserve">the </w:delText>
        </w:r>
      </w:del>
      <w:r w:rsidR="00836A8C" w:rsidRPr="00836A8C">
        <w:rPr>
          <w:rFonts w:ascii="Times New Roman" w:hAnsi="Times New Roman" w:cs="Times New Roman"/>
        </w:rPr>
        <w:t>right or extreme right</w:t>
      </w:r>
      <w:r>
        <w:rPr>
          <w:rFonts w:ascii="Times New Roman" w:hAnsi="Times New Roman" w:cs="Times New Roman"/>
        </w:rPr>
        <w:t xml:space="preserve"> </w:t>
      </w:r>
      <w:ins w:id="639" w:author="Alejandro Andreas Jaume Losa" w:date="2024-02-19T18:52:00Z">
        <w:r w:rsidR="000C03CC">
          <w:rPr>
            <w:rFonts w:ascii="Times New Roman" w:hAnsi="Times New Roman" w:cs="Times New Roman"/>
          </w:rPr>
          <w:t xml:space="preserve">political </w:t>
        </w:r>
      </w:ins>
      <w:r>
        <w:rPr>
          <w:rFonts w:ascii="Times New Roman" w:hAnsi="Times New Roman" w:cs="Times New Roman"/>
        </w:rPr>
        <w:t>ideologies</w:t>
      </w:r>
      <w:ins w:id="640" w:author="Alejandro Andreas Jaume Losa" w:date="2024-02-19T18:52:00Z">
        <w:r w:rsidR="000C03CC">
          <w:rPr>
            <w:rFonts w:ascii="Times New Roman" w:hAnsi="Times New Roman" w:cs="Times New Roman"/>
          </w:rPr>
          <w:t>. They are als</w:t>
        </w:r>
      </w:ins>
      <w:ins w:id="641" w:author="Alejandro Andreas Jaume Losa" w:date="2024-02-19T18:53:00Z">
        <w:r w:rsidR="000C03CC">
          <w:rPr>
            <w:rFonts w:ascii="Times New Roman" w:hAnsi="Times New Roman" w:cs="Times New Roman"/>
          </w:rPr>
          <w:t>o know</w:t>
        </w:r>
      </w:ins>
      <w:ins w:id="642" w:author="Alejandro Andreas Jaume Losa" w:date="2024-02-19T18:54:00Z">
        <w:r w:rsidR="000C03CC">
          <w:rPr>
            <w:rFonts w:ascii="Times New Roman" w:hAnsi="Times New Roman" w:cs="Times New Roman"/>
          </w:rPr>
          <w:t>n</w:t>
        </w:r>
      </w:ins>
      <w:ins w:id="643" w:author="Alejandro Andreas Jaume Losa" w:date="2024-02-19T18:53:00Z">
        <w:r w:rsidR="000C03CC">
          <w:rPr>
            <w:rFonts w:ascii="Times New Roman" w:hAnsi="Times New Roman" w:cs="Times New Roman"/>
          </w:rPr>
          <w:t xml:space="preserve"> for their marked </w:t>
        </w:r>
      </w:ins>
      <w:del w:id="644" w:author="Alejandro Andreas Jaume Losa" w:date="2024-02-19T18:52:00Z">
        <w:r w:rsidRPr="000C03CC" w:rsidDel="000C03CC">
          <w:rPr>
            <w:rFonts w:ascii="Times New Roman" w:hAnsi="Times New Roman" w:cs="Times New Roman"/>
            <w:i/>
            <w:iCs/>
            <w:rPrChange w:id="645" w:author="Alejandro Andreas Jaume Losa" w:date="2024-02-19T18:54:00Z">
              <w:rPr>
                <w:rFonts w:ascii="Times New Roman" w:hAnsi="Times New Roman" w:cs="Times New Roman"/>
              </w:rPr>
            </w:rPrChange>
          </w:rPr>
          <w:delText xml:space="preserve"> and </w:delText>
        </w:r>
      </w:del>
      <w:r w:rsidR="00836A8C" w:rsidRPr="000C03CC">
        <w:rPr>
          <w:rFonts w:ascii="Times New Roman" w:hAnsi="Times New Roman" w:cs="Times New Roman"/>
          <w:i/>
          <w:iCs/>
        </w:rPr>
        <w:t>Spanishism</w:t>
      </w:r>
      <w:ins w:id="646" w:author="Alejandro Andreas Jaume Losa" w:date="2024-02-19T18:54:00Z">
        <w:r w:rsidR="000C03CC">
          <w:rPr>
            <w:rFonts w:ascii="Times New Roman" w:hAnsi="Times New Roman" w:cs="Times New Roman"/>
          </w:rPr>
          <w:t xml:space="preserve">, </w:t>
        </w:r>
      </w:ins>
      <w:del w:id="647" w:author="Alejandro Andreas Jaume Losa" w:date="2024-02-19T18:54:00Z">
        <w:r w:rsidDel="000C03CC">
          <w:rPr>
            <w:rFonts w:ascii="Times New Roman" w:hAnsi="Times New Roman" w:cs="Times New Roman"/>
          </w:rPr>
          <w:delText xml:space="preserve">. </w:delText>
        </w:r>
      </w:del>
      <w:ins w:id="648" w:author="Alejandro Andreas Jaume Losa" w:date="2024-02-19T18:54:00Z">
        <w:r w:rsidR="000C03CC" w:rsidRPr="000C03CC">
          <w:rPr>
            <w:rFonts w:ascii="Times New Roman" w:hAnsi="Times New Roman" w:cs="Times New Roman"/>
            <w:rPrChange w:id="649" w:author="Alejandro Andreas Jaume Losa" w:date="2024-02-19T18:54:00Z">
              <w:rPr/>
            </w:rPrChange>
          </w:rPr>
          <w:t>a political movement that seeks to reaffirm Spain</w:t>
        </w:r>
        <w:r w:rsidR="000C03CC">
          <w:rPr>
            <w:rFonts w:ascii="Times New Roman" w:hAnsi="Times New Roman" w:cs="Times New Roman"/>
          </w:rPr>
          <w:t>’</w:t>
        </w:r>
        <w:r w:rsidR="000C03CC" w:rsidRPr="000C03CC">
          <w:rPr>
            <w:rFonts w:ascii="Times New Roman" w:hAnsi="Times New Roman" w:cs="Times New Roman"/>
            <w:rPrChange w:id="650" w:author="Alejandro Andreas Jaume Losa" w:date="2024-02-19T18:54:00Z">
              <w:rPr/>
            </w:rPrChange>
          </w:rPr>
          <w:t>s national identity</w:t>
        </w:r>
        <w:r w:rsidR="000C03CC">
          <w:rPr>
            <w:rFonts w:ascii="Times New Roman" w:hAnsi="Times New Roman" w:cs="Times New Roman"/>
          </w:rPr>
          <w:t>, including the language. On the other hand,</w:t>
        </w:r>
      </w:ins>
      <w:ins w:id="651" w:author="Alejandro Andreas Jaume Losa" w:date="2024-02-19T18:55:00Z">
        <w:r w:rsidR="000C03CC">
          <w:rPr>
            <w:rFonts w:ascii="Times New Roman" w:hAnsi="Times New Roman" w:cs="Times New Roman"/>
          </w:rPr>
          <w:t xml:space="preserve"> people who tend to display favorable attitudes toward Catalan are called </w:t>
        </w:r>
        <w:r w:rsidR="000C03CC" w:rsidRPr="000C03CC">
          <w:rPr>
            <w:rFonts w:ascii="Times New Roman" w:hAnsi="Times New Roman" w:cs="Times New Roman"/>
            <w:i/>
            <w:iCs/>
            <w:rPrChange w:id="652" w:author="Alejandro Andreas Jaume Losa" w:date="2024-02-19T18:56:00Z">
              <w:rPr>
                <w:rFonts w:ascii="Times New Roman" w:hAnsi="Times New Roman" w:cs="Times New Roman"/>
              </w:rPr>
            </w:rPrChange>
          </w:rPr>
          <w:t>indepes</w:t>
        </w:r>
        <w:r w:rsidR="000C03CC">
          <w:rPr>
            <w:rFonts w:ascii="Times New Roman" w:hAnsi="Times New Roman" w:cs="Times New Roman"/>
          </w:rPr>
          <w:t xml:space="preserve">. This term is used to refer to individuals linked to left or </w:t>
        </w:r>
      </w:ins>
      <w:ins w:id="653" w:author="Alejandro Andreas Jaume Losa" w:date="2024-02-19T18:56:00Z">
        <w:r w:rsidR="000C03CC">
          <w:rPr>
            <w:rFonts w:ascii="Times New Roman" w:hAnsi="Times New Roman" w:cs="Times New Roman"/>
          </w:rPr>
          <w:t>extreme</w:t>
        </w:r>
      </w:ins>
      <w:ins w:id="654" w:author="Alejandro Andreas Jaume Losa" w:date="2024-02-19T18:55:00Z">
        <w:r w:rsidR="000C03CC">
          <w:rPr>
            <w:rFonts w:ascii="Times New Roman" w:hAnsi="Times New Roman" w:cs="Times New Roman"/>
          </w:rPr>
          <w:t xml:space="preserve"> left ideologies who almost </w:t>
        </w:r>
      </w:ins>
      <w:del w:id="655" w:author="Alejandro Andreas Jaume Losa" w:date="2024-02-19T18:55:00Z">
        <w:r w:rsidDel="000C03CC">
          <w:rPr>
            <w:rFonts w:ascii="Times New Roman" w:hAnsi="Times New Roman" w:cs="Times New Roman"/>
          </w:rPr>
          <w:delText xml:space="preserve">On the other hand, people who display favorable attitudes towards Catalan are </w:delText>
        </w:r>
        <w:r w:rsidRPr="00491025" w:rsidDel="000C03CC">
          <w:rPr>
            <w:rFonts w:ascii="Times New Roman" w:hAnsi="Times New Roman" w:cs="Times New Roman"/>
            <w:i/>
            <w:iCs/>
          </w:rPr>
          <w:delText>indepes</w:delText>
        </w:r>
        <w:r w:rsidDel="000C03CC">
          <w:rPr>
            <w:rFonts w:ascii="Times New Roman" w:hAnsi="Times New Roman" w:cs="Times New Roman"/>
          </w:rPr>
          <w:delText xml:space="preserve">, a term used to refer to people linked to the left ideology </w:delText>
        </w:r>
        <w:r w:rsidR="00836A8C" w:rsidRPr="00836A8C" w:rsidDel="000C03CC">
          <w:rPr>
            <w:rFonts w:ascii="Times New Roman" w:hAnsi="Times New Roman" w:cs="Times New Roman"/>
          </w:rPr>
          <w:delText>wh</w:delText>
        </w:r>
        <w:r w:rsidDel="000C03CC">
          <w:rPr>
            <w:rFonts w:ascii="Times New Roman" w:hAnsi="Times New Roman" w:cs="Times New Roman"/>
          </w:rPr>
          <w:delText xml:space="preserve">o almost </w:delText>
        </w:r>
      </w:del>
      <w:r>
        <w:rPr>
          <w:rFonts w:ascii="Times New Roman" w:hAnsi="Times New Roman" w:cs="Times New Roman"/>
        </w:rPr>
        <w:t>exclusively</w:t>
      </w:r>
      <w:r w:rsidR="00836A8C" w:rsidRPr="00836A8C">
        <w:rPr>
          <w:rFonts w:ascii="Times New Roman" w:hAnsi="Times New Roman" w:cs="Times New Roman"/>
        </w:rPr>
        <w:t xml:space="preserve"> </w:t>
      </w:r>
      <w:r>
        <w:rPr>
          <w:rFonts w:ascii="Times New Roman" w:hAnsi="Times New Roman" w:cs="Times New Roman"/>
        </w:rPr>
        <w:t xml:space="preserve">use </w:t>
      </w:r>
      <w:r w:rsidR="00836A8C" w:rsidRPr="00836A8C">
        <w:rPr>
          <w:rFonts w:ascii="Times New Roman" w:hAnsi="Times New Roman" w:cs="Times New Roman"/>
        </w:rPr>
        <w:t>Catalan</w:t>
      </w:r>
      <w:r>
        <w:rPr>
          <w:rFonts w:ascii="Times New Roman" w:hAnsi="Times New Roman" w:cs="Times New Roman"/>
        </w:rPr>
        <w:t xml:space="preserve">, </w:t>
      </w:r>
      <w:ins w:id="656" w:author="Alejandro Andreas Jaume Losa" w:date="2024-02-19T18:56:00Z">
        <w:r w:rsidR="000C03CC">
          <w:rPr>
            <w:rFonts w:ascii="Times New Roman" w:hAnsi="Times New Roman" w:cs="Times New Roman"/>
          </w:rPr>
          <w:t xml:space="preserve">who are in favor of the independence of the Catalan-speaking regions from Spain, and </w:t>
        </w:r>
      </w:ins>
      <w:r>
        <w:rPr>
          <w:rFonts w:ascii="Times New Roman" w:hAnsi="Times New Roman" w:cs="Times New Roman"/>
        </w:rPr>
        <w:t xml:space="preserve">who defend </w:t>
      </w:r>
      <w:r w:rsidR="00836A8C" w:rsidRPr="00836A8C">
        <w:rPr>
          <w:rFonts w:ascii="Times New Roman" w:hAnsi="Times New Roman" w:cs="Times New Roman"/>
          <w:i/>
          <w:iCs/>
        </w:rPr>
        <w:t>Catalanism</w:t>
      </w:r>
      <w:r>
        <w:rPr>
          <w:rFonts w:ascii="Times New Roman" w:hAnsi="Times New Roman" w:cs="Times New Roman"/>
        </w:rPr>
        <w:t xml:space="preserve">, </w:t>
      </w:r>
      <w:ins w:id="657" w:author="Alejandro Andreas Jaume Losa" w:date="2024-02-19T18:56:00Z">
        <w:r w:rsidR="000C03CC">
          <w:rPr>
            <w:rFonts w:ascii="Times New Roman" w:hAnsi="Times New Roman" w:cs="Times New Roman"/>
          </w:rPr>
          <w:t xml:space="preserve">a political movement </w:t>
        </w:r>
      </w:ins>
      <w:ins w:id="658" w:author="Alejandro Andreas Jaume Losa" w:date="2024-02-19T18:57:00Z">
        <w:r w:rsidR="000C03CC">
          <w:rPr>
            <w:rFonts w:ascii="Times New Roman" w:hAnsi="Times New Roman" w:cs="Times New Roman"/>
          </w:rPr>
          <w:t xml:space="preserve">oriented to the exaltation of the Catalan language and culture. Consequently, </w:t>
        </w:r>
      </w:ins>
      <w:ins w:id="659" w:author="Alejandro Andreas Jaume Losa" w:date="2024-02-20T08:56:00Z">
        <w:r w:rsidR="00455016">
          <w:rPr>
            <w:rFonts w:ascii="Times New Roman" w:hAnsi="Times New Roman" w:cs="Times New Roman"/>
          </w:rPr>
          <w:t xml:space="preserve">there seems to be </w:t>
        </w:r>
      </w:ins>
      <w:ins w:id="660" w:author="Alejandro Andreas Jaume Losa" w:date="2024-02-19T18:58:00Z">
        <w:r w:rsidR="000C03CC">
          <w:rPr>
            <w:rFonts w:ascii="Times New Roman" w:hAnsi="Times New Roman" w:cs="Times New Roman"/>
          </w:rPr>
          <w:t>a lack of ideological uni</w:t>
        </w:r>
      </w:ins>
      <w:ins w:id="661" w:author="Alejandro Andreas Jaume Losa" w:date="2024-02-20T08:48:00Z">
        <w:r w:rsidR="00455016">
          <w:rPr>
            <w:rFonts w:ascii="Times New Roman" w:hAnsi="Times New Roman" w:cs="Times New Roman"/>
          </w:rPr>
          <w:t>ty</w:t>
        </w:r>
      </w:ins>
      <w:ins w:id="662" w:author="Alejandro Andreas Jaume Losa" w:date="2024-02-19T18:58:00Z">
        <w:r w:rsidR="000C03CC">
          <w:rPr>
            <w:rFonts w:ascii="Times New Roman" w:hAnsi="Times New Roman" w:cs="Times New Roman"/>
          </w:rPr>
          <w:t xml:space="preserve"> within the Mallorcan society in terms of language</w:t>
        </w:r>
      </w:ins>
      <w:ins w:id="663" w:author="Alejandro Andreas Jaume Losa" w:date="2024-02-19T18:59:00Z">
        <w:r w:rsidR="000C03CC">
          <w:rPr>
            <w:rFonts w:ascii="Times New Roman" w:hAnsi="Times New Roman" w:cs="Times New Roman"/>
          </w:rPr>
          <w:t xml:space="preserve"> attitudes </w:t>
        </w:r>
      </w:ins>
      <w:r w:rsidR="00B03825">
        <w:rPr>
          <w:rFonts w:ascii="Times New Roman" w:hAnsi="Times New Roman" w:cs="Times New Roman"/>
        </w:rPr>
        <w:fldChar w:fldCharType="begin"/>
      </w:r>
      <w:r w:rsidR="00B03825">
        <w:rPr>
          <w:rFonts w:ascii="Times New Roman" w:hAnsi="Times New Roman" w:cs="Times New Roman"/>
        </w:rPr>
        <w:instrText xml:space="preserve"> ADDIN ZOTERO_ITEM CSL_CITATION {"citationID":"D6hQo8nS","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B03825">
        <w:rPr>
          <w:rFonts w:ascii="Times New Roman" w:hAnsi="Times New Roman" w:cs="Times New Roman"/>
        </w:rPr>
        <w:fldChar w:fldCharType="separate"/>
      </w:r>
      <w:r w:rsidR="00B03825" w:rsidRPr="00B03825">
        <w:rPr>
          <w:rFonts w:ascii="Times New Roman" w:hAnsi="Times New Roman" w:cs="Times New Roman"/>
          <w:kern w:val="0"/>
        </w:rPr>
        <w:t>(Aguiló-Mora &amp; Lynch, 2017)</w:t>
      </w:r>
      <w:r w:rsidR="00B03825">
        <w:rPr>
          <w:rFonts w:ascii="Times New Roman" w:hAnsi="Times New Roman" w:cs="Times New Roman"/>
        </w:rPr>
        <w:fldChar w:fldCharType="end"/>
      </w:r>
      <w:ins w:id="664" w:author="Alejandro Andreas Jaume Losa" w:date="2024-02-19T18:59:00Z">
        <w:r w:rsidR="00B03825">
          <w:rPr>
            <w:rFonts w:ascii="Times New Roman" w:hAnsi="Times New Roman" w:cs="Times New Roman"/>
          </w:rPr>
          <w:t>.</w:t>
        </w:r>
      </w:ins>
      <w:del w:id="665" w:author="Alejandro Andreas Jaume Losa" w:date="2024-02-19T18:56:00Z">
        <w:r w:rsidDel="000C03CC">
          <w:rPr>
            <w:rFonts w:ascii="Times New Roman" w:hAnsi="Times New Roman" w:cs="Times New Roman"/>
          </w:rPr>
          <w:delText xml:space="preserve">and the independence of the Catalan-speaking regions from Spain. </w:delText>
        </w:r>
      </w:del>
    </w:p>
    <w:p w14:paraId="02CE3D5C" w14:textId="24C0AACD" w:rsidR="00836A8C" w:rsidDel="00E963F7" w:rsidRDefault="00455016">
      <w:pPr>
        <w:spacing w:line="480" w:lineRule="auto"/>
        <w:ind w:firstLine="720"/>
        <w:jc w:val="both"/>
        <w:rPr>
          <w:del w:id="666" w:author="Alejandro Andreas Jaume Losa" w:date="2024-02-17T13:26:00Z"/>
          <w:rFonts w:ascii="Times New Roman" w:hAnsi="Times New Roman" w:cs="Times New Roman"/>
        </w:rPr>
      </w:pPr>
      <w:ins w:id="667" w:author="Alejandro Andreas Jaume Losa" w:date="2024-02-20T08:54:00Z">
        <w:r>
          <w:rPr>
            <w:rFonts w:ascii="Times New Roman" w:hAnsi="Times New Roman" w:cs="Times New Roman"/>
          </w:rPr>
          <w:lastRenderedPageBreak/>
          <w:tab/>
          <w:t xml:space="preserve">Altogether, </w:t>
        </w:r>
      </w:ins>
      <w:ins w:id="668" w:author="Alejandro Andreas Jaume Losa" w:date="2024-02-20T08:57:00Z">
        <w:r>
          <w:rPr>
            <w:rFonts w:ascii="Times New Roman" w:hAnsi="Times New Roman" w:cs="Times New Roman"/>
          </w:rPr>
          <w:t>it is evident that the</w:t>
        </w:r>
      </w:ins>
      <w:ins w:id="669" w:author="Alejandro Andreas Jaume Losa" w:date="2024-02-20T08:58:00Z">
        <w:r>
          <w:rPr>
            <w:rFonts w:ascii="Times New Roman" w:hAnsi="Times New Roman" w:cs="Times New Roman"/>
          </w:rPr>
          <w:t xml:space="preserve"> linguistic situation in the Balearic Islands in terms of language attitudes is complex. The society seems to be divided into two main sectors:</w:t>
        </w:r>
      </w:ins>
      <w:ins w:id="670" w:author="Alejandro Andreas Jaume Losa" w:date="2024-02-20T08:59:00Z">
        <w:r>
          <w:rPr>
            <w:rFonts w:ascii="Times New Roman" w:hAnsi="Times New Roman" w:cs="Times New Roman"/>
          </w:rPr>
          <w:t xml:space="preserve"> </w:t>
        </w:r>
      </w:ins>
      <w:del w:id="671" w:author="Alejandro Andreas Jaume Losa" w:date="2024-02-19T09:37:00Z">
        <w:r w:rsidR="00836A8C" w:rsidRPr="00836A8C" w:rsidDel="00044405">
          <w:rPr>
            <w:rFonts w:ascii="Times New Roman" w:hAnsi="Times New Roman" w:cs="Times New Roman"/>
          </w:rPr>
          <w:delText xml:space="preserve">On the other hand, it was found </w:delText>
        </w:r>
        <w:r w:rsidR="00836A8C" w:rsidRPr="00E963F7" w:rsidDel="00044405">
          <w:rPr>
            <w:rFonts w:ascii="Times New Roman" w:hAnsi="Times New Roman" w:cs="Times New Roman"/>
            <w:highlight w:val="yellow"/>
            <w:rPrChange w:id="672" w:author="Alejandro Andreas Jaume Losa" w:date="2024-02-17T13:23:00Z">
              <w:rPr>
                <w:rFonts w:ascii="Times New Roman" w:hAnsi="Times New Roman" w:cs="Times New Roman"/>
              </w:rPr>
            </w:rPrChange>
          </w:rPr>
          <w:delText>that young people</w:delText>
        </w:r>
        <w:r w:rsidR="00836A8C" w:rsidRPr="00836A8C" w:rsidDel="00044405">
          <w:rPr>
            <w:rFonts w:ascii="Times New Roman" w:hAnsi="Times New Roman" w:cs="Times New Roman"/>
          </w:rPr>
          <w:delText xml:space="preserve"> tended to consider Catalan as the authentic language of the islands, while Spanish is considered </w:delText>
        </w:r>
        <w:r w:rsidR="00314390" w:rsidDel="00044405">
          <w:rPr>
            <w:rFonts w:ascii="Times New Roman" w:hAnsi="Times New Roman" w:cs="Times New Roman"/>
          </w:rPr>
          <w:delText>a language used for communication without a specific value.</w:delText>
        </w:r>
      </w:del>
      <w:del w:id="673" w:author="Alejandro Andreas Jaume Losa" w:date="2024-02-19T09:30:00Z">
        <w:r w:rsidR="00314390" w:rsidDel="007A1410">
          <w:rPr>
            <w:rFonts w:ascii="Times New Roman" w:hAnsi="Times New Roman" w:cs="Times New Roman"/>
          </w:rPr>
          <w:delText xml:space="preserve"> </w:delText>
        </w:r>
      </w:del>
      <w:moveFromRangeStart w:id="674" w:author="Alejandro Andreas Jaume Losa" w:date="2024-02-17T15:02:00Z" w:name="move159074593"/>
      <w:moveFrom w:id="675" w:author="Alejandro Andreas Jaume Losa" w:date="2024-02-17T15:02:00Z">
        <w:del w:id="676" w:author="Alejandro Andreas Jaume Losa" w:date="2024-02-19T09:37:00Z">
          <w:r w:rsidR="00836A8C" w:rsidDel="00044405">
            <w:rPr>
              <w:rFonts w:ascii="Times New Roman" w:hAnsi="Times New Roman" w:cs="Times New Roman"/>
            </w:rPr>
            <w:delText xml:space="preserve">In addition, </w:delText>
          </w:r>
          <w:r w:rsidR="00836A8C" w:rsidRPr="00836A8C" w:rsidDel="00044405">
            <w:rPr>
              <w:rFonts w:ascii="Times New Roman" w:hAnsi="Times New Roman" w:cs="Times New Roman"/>
            </w:rPr>
            <w:delText xml:space="preserve">the authors found that young people with an </w:delText>
          </w:r>
          <w:r w:rsidR="00836A8C" w:rsidRPr="00E963F7" w:rsidDel="00044405">
            <w:rPr>
              <w:rFonts w:ascii="Times New Roman" w:hAnsi="Times New Roman" w:cs="Times New Roman"/>
              <w:highlight w:val="yellow"/>
              <w:rPrChange w:id="677" w:author="Alejandro Andreas Jaume Losa" w:date="2024-02-17T13:25:00Z">
                <w:rPr>
                  <w:rFonts w:ascii="Times New Roman" w:hAnsi="Times New Roman" w:cs="Times New Roman"/>
                </w:rPr>
              </w:rPrChange>
            </w:rPr>
            <w:delText>initial language</w:delText>
          </w:r>
          <w:r w:rsidR="00836A8C" w:rsidRPr="00836A8C" w:rsidDel="00044405">
            <w:rPr>
              <w:rFonts w:ascii="Times New Roman" w:hAnsi="Times New Roman" w:cs="Times New Roman"/>
            </w:rPr>
            <w:delText xml:space="preserve"> other than Catalan tend to have difficulties in appropriating this language, due to not belonging to the linguistic endogroup and the feeling of linguistic shame for being perceived as foreigners or for not having sufficient knowledge. </w:delText>
          </w:r>
        </w:del>
      </w:moveFrom>
      <w:moveFromRangeEnd w:id="674"/>
      <w:del w:id="678" w:author="Alejandro Andreas Jaume Losa" w:date="2024-02-17T13:26:00Z">
        <w:r w:rsidR="00836A8C" w:rsidRPr="00836A8C" w:rsidDel="00E963F7">
          <w:rPr>
            <w:rFonts w:ascii="Times New Roman" w:hAnsi="Times New Roman" w:cs="Times New Roman"/>
          </w:rPr>
          <w:delText>Finally, the authors found a general consensus among young people regarding the use of Catalan as a tool for social cohesion</w:delText>
        </w:r>
        <w:r w:rsidR="00836A8C" w:rsidDel="00E963F7">
          <w:rPr>
            <w:rFonts w:ascii="Times New Roman" w:hAnsi="Times New Roman" w:cs="Times New Roman"/>
          </w:rPr>
          <w:delText>.</w:delText>
        </w:r>
      </w:del>
    </w:p>
    <w:p w14:paraId="67DF3F01" w14:textId="69E56DCF" w:rsidR="00354FAC" w:rsidDel="00B318B6" w:rsidRDefault="000D10E4" w:rsidP="00314390">
      <w:pPr>
        <w:spacing w:line="480" w:lineRule="auto"/>
        <w:ind w:firstLine="720"/>
        <w:jc w:val="both"/>
        <w:rPr>
          <w:del w:id="679" w:author="Alejandro Andreas Jaume Losa" w:date="2024-02-19T09:35:00Z"/>
          <w:rFonts w:ascii="Times New Roman" w:hAnsi="Times New Roman" w:cs="Times New Roman"/>
        </w:rPr>
      </w:pPr>
      <w:del w:id="680" w:author="Alejandro Andreas Jaume Losa" w:date="2024-02-19T09:28:00Z">
        <w:r w:rsidDel="007A1410">
          <w:rPr>
            <w:rFonts w:ascii="Times New Roman" w:hAnsi="Times New Roman" w:cs="Times New Roman"/>
          </w:rPr>
          <w:delText>Different studies have also explored the linguistic uses and attitudes towards Catalan and Spanish among college students</w:delText>
        </w:r>
      </w:del>
      <w:del w:id="681" w:author="Alejandro Andreas Jaume Losa" w:date="2024-02-19T09:59:00Z">
        <w:r w:rsidDel="00D1389D">
          <w:rPr>
            <w:rFonts w:ascii="Times New Roman" w:hAnsi="Times New Roman" w:cs="Times New Roman"/>
          </w:rPr>
          <w:delText>. Ibáñez Ferreté (2014)</w:delText>
        </w:r>
      </w:del>
      <w:del w:id="682" w:author="Alejandro Andreas Jaume Losa" w:date="2024-02-19T09:28:00Z">
        <w:r w:rsidDel="007A1410">
          <w:rPr>
            <w:rFonts w:ascii="Times New Roman" w:hAnsi="Times New Roman" w:cs="Times New Roman"/>
          </w:rPr>
          <w:delText xml:space="preserve"> investigated this issue among social science students enrolled in the University of the Balearic Islands a year after the 2011 Autonomic Elections</w:delText>
        </w:r>
        <w:r w:rsidR="00314390" w:rsidDel="007A1410">
          <w:rPr>
            <w:rStyle w:val="FootnoteReference"/>
            <w:rFonts w:ascii="Times New Roman" w:hAnsi="Times New Roman" w:cs="Times New Roman"/>
          </w:rPr>
          <w:footnoteReference w:id="2"/>
        </w:r>
        <w:r w:rsidDel="007A1410">
          <w:rPr>
            <w:rFonts w:ascii="Times New Roman" w:hAnsi="Times New Roman" w:cs="Times New Roman"/>
          </w:rPr>
          <w:delText>.</w:delText>
        </w:r>
        <w:r w:rsidR="00314390" w:rsidDel="007A1410">
          <w:rPr>
            <w:rFonts w:ascii="Times New Roman" w:hAnsi="Times New Roman" w:cs="Times New Roman"/>
          </w:rPr>
          <w:delText xml:space="preserve"> </w:delText>
        </w:r>
        <w:r w:rsidDel="007A1410">
          <w:rPr>
            <w:rFonts w:ascii="Times New Roman" w:hAnsi="Times New Roman" w:cs="Times New Roman"/>
          </w:rPr>
          <w:delText xml:space="preserve">Participants in this study were divided into four focus groups based on their family language (Catalan or Spanish) and </w:delText>
        </w:r>
        <w:r w:rsidRPr="000D10E4" w:rsidDel="007A1410">
          <w:rPr>
            <w:rFonts w:ascii="Times New Roman" w:hAnsi="Times New Roman" w:cs="Times New Roman"/>
          </w:rPr>
          <w:delText>the type of studies they were pursuing, oriented towards professional opportunities in the public or private sector.</w:delText>
        </w:r>
        <w:r w:rsidR="00314390" w:rsidDel="007A1410">
          <w:rPr>
            <w:rFonts w:ascii="Times New Roman" w:hAnsi="Times New Roman" w:cs="Times New Roman"/>
          </w:rPr>
          <w:delText xml:space="preserve"> </w:delText>
        </w:r>
        <w:r w:rsidR="00354FAC" w:rsidDel="007A1410">
          <w:rPr>
            <w:rFonts w:ascii="Times New Roman" w:hAnsi="Times New Roman" w:cs="Times New Roman"/>
          </w:rPr>
          <w:delText xml:space="preserve">One of the major findings in this </w:delText>
        </w:r>
      </w:del>
      <w:del w:id="685" w:author="Alejandro Andreas Jaume Losa" w:date="2024-02-19T09:59:00Z">
        <w:r w:rsidR="00354FAC" w:rsidDel="00D1389D">
          <w:rPr>
            <w:rFonts w:ascii="Times New Roman" w:hAnsi="Times New Roman" w:cs="Times New Roman"/>
          </w:rPr>
          <w:delText xml:space="preserve">study was the existence of two </w:delText>
        </w:r>
        <w:r w:rsidR="00354FAC" w:rsidRPr="00F51B23" w:rsidDel="00D1389D">
          <w:rPr>
            <w:rFonts w:ascii="Times New Roman" w:hAnsi="Times New Roman" w:cs="Times New Roman"/>
            <w:highlight w:val="yellow"/>
            <w:rPrChange w:id="686" w:author="Alejandro Andreas Jaume Losa" w:date="2024-02-17T13:29:00Z">
              <w:rPr>
                <w:rFonts w:ascii="Times New Roman" w:hAnsi="Times New Roman" w:cs="Times New Roman"/>
              </w:rPr>
            </w:rPrChange>
          </w:rPr>
          <w:delText>identity group</w:delText>
        </w:r>
        <w:r w:rsidR="00354FAC" w:rsidDel="00D1389D">
          <w:rPr>
            <w:rFonts w:ascii="Times New Roman" w:hAnsi="Times New Roman" w:cs="Times New Roman"/>
          </w:rPr>
          <w:delText>s: the “</w:delText>
        </w:r>
        <w:r w:rsidR="005C015D" w:rsidRPr="00F51B23" w:rsidDel="00D1389D">
          <w:rPr>
            <w:rFonts w:ascii="Times New Roman" w:hAnsi="Times New Roman" w:cs="Times New Roman"/>
            <w:highlight w:val="yellow"/>
            <w:rPrChange w:id="687" w:author="Alejandro Andreas Jaume Losa" w:date="2024-02-17T13:29:00Z">
              <w:rPr>
                <w:rFonts w:ascii="Times New Roman" w:hAnsi="Times New Roman" w:cs="Times New Roman"/>
              </w:rPr>
            </w:rPrChange>
          </w:rPr>
          <w:delText>Mallorcans</w:delText>
        </w:r>
        <w:r w:rsidR="00354FAC" w:rsidDel="00D1389D">
          <w:rPr>
            <w:rFonts w:ascii="Times New Roman" w:hAnsi="Times New Roman" w:cs="Times New Roman"/>
          </w:rPr>
          <w:delText>”</w:delText>
        </w:r>
        <w:r w:rsidR="00314390" w:rsidDel="00D1389D">
          <w:rPr>
            <w:rFonts w:ascii="Times New Roman" w:hAnsi="Times New Roman" w:cs="Times New Roman"/>
          </w:rPr>
          <w:delText xml:space="preserve"> (people born in Mallorca who speak Catalan and identify with the island’s culture), a</w:delText>
        </w:r>
        <w:r w:rsidR="00354FAC" w:rsidDel="00D1389D">
          <w:rPr>
            <w:rFonts w:ascii="Times New Roman" w:hAnsi="Times New Roman" w:cs="Times New Roman"/>
          </w:rPr>
          <w:delText>nd the “</w:delText>
        </w:r>
        <w:r w:rsidR="00354FAC" w:rsidRPr="00F51B23" w:rsidDel="00D1389D">
          <w:rPr>
            <w:rFonts w:ascii="Times New Roman" w:hAnsi="Times New Roman" w:cs="Times New Roman"/>
            <w:highlight w:val="yellow"/>
            <w:rPrChange w:id="688" w:author="Alejandro Andreas Jaume Losa" w:date="2024-02-17T13:29:00Z">
              <w:rPr>
                <w:rFonts w:ascii="Times New Roman" w:hAnsi="Times New Roman" w:cs="Times New Roman"/>
              </w:rPr>
            </w:rPrChange>
          </w:rPr>
          <w:delText>non-</w:delText>
        </w:r>
        <w:r w:rsidR="005C015D" w:rsidRPr="00F51B23" w:rsidDel="00D1389D">
          <w:rPr>
            <w:rFonts w:ascii="Times New Roman" w:hAnsi="Times New Roman" w:cs="Times New Roman"/>
            <w:highlight w:val="yellow"/>
            <w:rPrChange w:id="689" w:author="Alejandro Andreas Jaume Losa" w:date="2024-02-17T13:29:00Z">
              <w:rPr>
                <w:rFonts w:ascii="Times New Roman" w:hAnsi="Times New Roman" w:cs="Times New Roman"/>
              </w:rPr>
            </w:rPrChange>
          </w:rPr>
          <w:delText>Mallorcans</w:delText>
        </w:r>
        <w:r w:rsidR="00354FAC" w:rsidDel="00D1389D">
          <w:rPr>
            <w:rFonts w:ascii="Times New Roman" w:hAnsi="Times New Roman" w:cs="Times New Roman"/>
          </w:rPr>
          <w:delText>”</w:delText>
        </w:r>
        <w:r w:rsidR="00314390" w:rsidDel="00D1389D">
          <w:rPr>
            <w:rFonts w:ascii="Times New Roman" w:hAnsi="Times New Roman" w:cs="Times New Roman"/>
          </w:rPr>
          <w:delText xml:space="preserve"> (people from mainland Spain</w:delText>
        </w:r>
        <w:r w:rsidR="00354FAC" w:rsidRPr="00354FAC" w:rsidDel="00D1389D">
          <w:rPr>
            <w:rFonts w:ascii="Times New Roman" w:hAnsi="Times New Roman" w:cs="Times New Roman"/>
          </w:rPr>
          <w:delText xml:space="preserve"> or born </w:delText>
        </w:r>
        <w:r w:rsidR="00314390" w:rsidDel="00D1389D">
          <w:rPr>
            <w:rFonts w:ascii="Times New Roman" w:hAnsi="Times New Roman" w:cs="Times New Roman"/>
          </w:rPr>
          <w:delText>to</w:delText>
        </w:r>
        <w:r w:rsidR="00314390" w:rsidRPr="00354FAC" w:rsidDel="00D1389D">
          <w:rPr>
            <w:rFonts w:ascii="Times New Roman" w:hAnsi="Times New Roman" w:cs="Times New Roman"/>
          </w:rPr>
          <w:delText xml:space="preserve"> </w:delText>
        </w:r>
        <w:r w:rsidR="00314390" w:rsidDel="00D1389D">
          <w:rPr>
            <w:rFonts w:ascii="Times New Roman" w:hAnsi="Times New Roman" w:cs="Times New Roman"/>
          </w:rPr>
          <w:delText>people from mainland Spain,</w:delText>
        </w:r>
        <w:r w:rsidR="00314390" w:rsidRPr="00354FAC" w:rsidDel="00D1389D">
          <w:rPr>
            <w:rFonts w:ascii="Times New Roman" w:hAnsi="Times New Roman" w:cs="Times New Roman"/>
          </w:rPr>
          <w:delText xml:space="preserve"> </w:delText>
        </w:r>
        <w:r w:rsidR="00314390" w:rsidDel="00D1389D">
          <w:rPr>
            <w:rFonts w:ascii="Times New Roman" w:hAnsi="Times New Roman" w:cs="Times New Roman"/>
          </w:rPr>
          <w:delText>who speak Spanish</w:delText>
        </w:r>
        <w:r w:rsidR="00354FAC" w:rsidRPr="00354FAC" w:rsidDel="00D1389D">
          <w:rPr>
            <w:rFonts w:ascii="Times New Roman" w:hAnsi="Times New Roman" w:cs="Times New Roman"/>
          </w:rPr>
          <w:delText xml:space="preserve">, and </w:delText>
        </w:r>
        <w:r w:rsidR="00314390" w:rsidDel="00D1389D">
          <w:rPr>
            <w:rFonts w:ascii="Times New Roman" w:hAnsi="Times New Roman" w:cs="Times New Roman"/>
          </w:rPr>
          <w:delText xml:space="preserve">whose </w:delText>
        </w:r>
        <w:r w:rsidR="00354FAC" w:rsidRPr="00354FAC" w:rsidDel="00D1389D">
          <w:rPr>
            <w:rFonts w:ascii="Times New Roman" w:hAnsi="Times New Roman" w:cs="Times New Roman"/>
          </w:rPr>
          <w:delText>culture</w:delText>
        </w:r>
        <w:r w:rsidR="00314390" w:rsidDel="00D1389D">
          <w:rPr>
            <w:rFonts w:ascii="Times New Roman" w:hAnsi="Times New Roman" w:cs="Times New Roman"/>
          </w:rPr>
          <w:delText xml:space="preserve"> was</w:delText>
        </w:r>
        <w:r w:rsidR="00354FAC" w:rsidRPr="00354FAC" w:rsidDel="00D1389D">
          <w:rPr>
            <w:rFonts w:ascii="Times New Roman" w:hAnsi="Times New Roman" w:cs="Times New Roman"/>
          </w:rPr>
          <w:delText xml:space="preserve"> imported from outside the island</w:delText>
        </w:r>
        <w:r w:rsidR="00314390" w:rsidDel="00D1389D">
          <w:rPr>
            <w:rFonts w:ascii="Times New Roman" w:hAnsi="Times New Roman" w:cs="Times New Roman"/>
          </w:rPr>
          <w:delText>)</w:delText>
        </w:r>
        <w:r w:rsidR="00354FAC" w:rsidRPr="00354FAC" w:rsidDel="00D1389D">
          <w:rPr>
            <w:rFonts w:ascii="Times New Roman" w:hAnsi="Times New Roman" w:cs="Times New Roman"/>
          </w:rPr>
          <w:delText xml:space="preserve">. The </w:delText>
        </w:r>
        <w:r w:rsidR="00314390" w:rsidDel="00D1389D">
          <w:rPr>
            <w:rFonts w:ascii="Times New Roman" w:hAnsi="Times New Roman" w:cs="Times New Roman"/>
          </w:rPr>
          <w:delText>Mallorcans</w:delText>
        </w:r>
        <w:r w:rsidR="00314390" w:rsidRPr="00354FAC" w:rsidDel="00D1389D">
          <w:rPr>
            <w:rFonts w:ascii="Times New Roman" w:hAnsi="Times New Roman" w:cs="Times New Roman"/>
          </w:rPr>
          <w:delText xml:space="preserve"> </w:delText>
        </w:r>
        <w:r w:rsidR="00354FAC" w:rsidRPr="00354FAC" w:rsidDel="00D1389D">
          <w:rPr>
            <w:rFonts w:ascii="Times New Roman" w:hAnsi="Times New Roman" w:cs="Times New Roman"/>
          </w:rPr>
          <w:delText>tend to be seen as nationalists, because of their defense of the island</w:delText>
        </w:r>
        <w:r w:rsidR="00354FAC" w:rsidDel="00D1389D">
          <w:rPr>
            <w:rFonts w:ascii="Times New Roman" w:hAnsi="Times New Roman" w:cs="Times New Roman"/>
          </w:rPr>
          <w:delText>’</w:delText>
        </w:r>
        <w:r w:rsidR="00354FAC" w:rsidRPr="00354FAC" w:rsidDel="00D1389D">
          <w:rPr>
            <w:rFonts w:ascii="Times New Roman" w:hAnsi="Times New Roman" w:cs="Times New Roman"/>
          </w:rPr>
          <w:delText>s own language and culture</w:delText>
        </w:r>
        <w:r w:rsidR="00314390" w:rsidDel="00D1389D">
          <w:rPr>
            <w:rFonts w:ascii="Times New Roman" w:hAnsi="Times New Roman" w:cs="Times New Roman"/>
          </w:rPr>
          <w:delText>, while the non-Mallorcans t</w:delText>
        </w:r>
        <w:r w:rsidR="00354FAC" w:rsidRPr="00354FAC" w:rsidDel="00D1389D">
          <w:rPr>
            <w:rFonts w:ascii="Times New Roman" w:hAnsi="Times New Roman" w:cs="Times New Roman"/>
          </w:rPr>
          <w:delText>end to show a more passive or indifferent attitude</w:delText>
        </w:r>
        <w:r w:rsidR="00314390" w:rsidDel="00D1389D">
          <w:rPr>
            <w:rFonts w:ascii="Times New Roman" w:hAnsi="Times New Roman" w:cs="Times New Roman"/>
          </w:rPr>
          <w:delText xml:space="preserve">. </w:delText>
        </w:r>
      </w:del>
      <w:moveFromRangeStart w:id="690" w:author="Alejandro Andreas Jaume Losa" w:date="2024-02-17T15:06:00Z" w:name="move159074615"/>
      <w:moveFrom w:id="691" w:author="Alejandro Andreas Jaume Losa" w:date="2024-02-17T15:06:00Z">
        <w:del w:id="692" w:author="Alejandro Andreas Jaume Losa" w:date="2024-02-19T18:32:00Z">
          <w:r w:rsidR="00314390" w:rsidDel="00E17EDC">
            <w:rPr>
              <w:rFonts w:ascii="Times New Roman" w:hAnsi="Times New Roman" w:cs="Times New Roman"/>
            </w:rPr>
            <w:delText xml:space="preserve">Another finding was that </w:delText>
          </w:r>
          <w:r w:rsidR="00354FAC" w:rsidDel="00E17EDC">
            <w:rPr>
              <w:rFonts w:ascii="Times New Roman" w:hAnsi="Times New Roman" w:cs="Times New Roman"/>
            </w:rPr>
            <w:delText xml:space="preserve">those whose </w:delText>
          </w:r>
          <w:r w:rsidR="00354FAC" w:rsidRPr="00F51B23" w:rsidDel="00E17EDC">
            <w:rPr>
              <w:rFonts w:ascii="Times New Roman" w:hAnsi="Times New Roman" w:cs="Times New Roman"/>
              <w:highlight w:val="yellow"/>
              <w:rPrChange w:id="693" w:author="Alejandro Andreas Jaume Losa" w:date="2024-02-17T13:30:00Z">
                <w:rPr>
                  <w:rFonts w:ascii="Times New Roman" w:hAnsi="Times New Roman" w:cs="Times New Roman"/>
                </w:rPr>
              </w:rPrChange>
            </w:rPr>
            <w:delText>initial language</w:delText>
          </w:r>
          <w:r w:rsidR="00354FAC" w:rsidDel="00E17EDC">
            <w:rPr>
              <w:rFonts w:ascii="Times New Roman" w:hAnsi="Times New Roman" w:cs="Times New Roman"/>
            </w:rPr>
            <w:delText xml:space="preserve"> was Catalan and were leaning towards </w:delText>
          </w:r>
          <w:r w:rsidR="00337920" w:rsidDel="00E17EDC">
            <w:rPr>
              <w:rFonts w:ascii="Times New Roman" w:hAnsi="Times New Roman" w:cs="Times New Roman"/>
            </w:rPr>
            <w:delText xml:space="preserve">careers in </w:delText>
          </w:r>
          <w:r w:rsidR="00354FAC" w:rsidDel="00E17EDC">
            <w:rPr>
              <w:rFonts w:ascii="Times New Roman" w:hAnsi="Times New Roman" w:cs="Times New Roman"/>
            </w:rPr>
            <w:delText xml:space="preserve">the private sector defended both languages and were in favor of bilingual and even trilingual education (Catalan, Spanish and English). They believed in Catalan as an identity element but not as a useful language. On the other hand, those whose initial language was Spanish and were leaning towards </w:delText>
          </w:r>
          <w:r w:rsidR="00337920" w:rsidDel="00E17EDC">
            <w:rPr>
              <w:rFonts w:ascii="Times New Roman" w:hAnsi="Times New Roman" w:cs="Times New Roman"/>
            </w:rPr>
            <w:delText xml:space="preserve">careers in </w:delText>
          </w:r>
          <w:r w:rsidR="00354FAC" w:rsidDel="00E17EDC">
            <w:rPr>
              <w:rFonts w:ascii="Times New Roman" w:hAnsi="Times New Roman" w:cs="Times New Roman"/>
            </w:rPr>
            <w:delText>the private sector were in favor of reducing the presence of Catalan, including in education</w:delText>
          </w:r>
          <w:r w:rsidR="00337920" w:rsidDel="00E17EDC">
            <w:rPr>
              <w:rFonts w:ascii="Times New Roman" w:hAnsi="Times New Roman" w:cs="Times New Roman"/>
            </w:rPr>
            <w:delText>. This view was</w:delText>
          </w:r>
          <w:r w:rsidR="00354FAC" w:rsidDel="00E17EDC">
            <w:rPr>
              <w:rFonts w:ascii="Times New Roman" w:hAnsi="Times New Roman" w:cs="Times New Roman"/>
            </w:rPr>
            <w:delText xml:space="preserve"> not shared by those whose initial language was Spanish </w:delText>
          </w:r>
          <w:r w:rsidR="00337920" w:rsidDel="00E17EDC">
            <w:rPr>
              <w:rFonts w:ascii="Times New Roman" w:hAnsi="Times New Roman" w:cs="Times New Roman"/>
            </w:rPr>
            <w:delText>and were</w:delText>
          </w:r>
          <w:r w:rsidR="00354FAC" w:rsidDel="00E17EDC">
            <w:rPr>
              <w:rFonts w:ascii="Times New Roman" w:hAnsi="Times New Roman" w:cs="Times New Roman"/>
            </w:rPr>
            <w:delText xml:space="preserve"> leaning towards </w:delText>
          </w:r>
          <w:r w:rsidR="00337920" w:rsidDel="00E17EDC">
            <w:rPr>
              <w:rFonts w:ascii="Times New Roman" w:hAnsi="Times New Roman" w:cs="Times New Roman"/>
            </w:rPr>
            <w:delText xml:space="preserve">careers in </w:delText>
          </w:r>
          <w:r w:rsidR="00354FAC" w:rsidDel="00E17EDC">
            <w:rPr>
              <w:rFonts w:ascii="Times New Roman" w:hAnsi="Times New Roman" w:cs="Times New Roman"/>
            </w:rPr>
            <w:delText xml:space="preserve">the public sector, who saw Catalan as a tool for social integration and employment. </w:delText>
          </w:r>
        </w:del>
      </w:moveFrom>
      <w:moveFromRangeEnd w:id="690"/>
      <w:del w:id="694" w:author="Alejandro Andreas Jaume Losa" w:date="2024-02-19T18:32:00Z">
        <w:r w:rsidR="00314390" w:rsidDel="00E17EDC">
          <w:rPr>
            <w:rFonts w:ascii="Times New Roman" w:hAnsi="Times New Roman" w:cs="Times New Roman"/>
          </w:rPr>
          <w:delText>Finally</w:delText>
        </w:r>
        <w:r w:rsidR="00354FAC" w:rsidDel="00E17EDC">
          <w:rPr>
            <w:rFonts w:ascii="Times New Roman" w:hAnsi="Times New Roman" w:cs="Times New Roman"/>
          </w:rPr>
          <w:delText xml:space="preserve">, the </w:delText>
        </w:r>
        <w:r w:rsidR="00354FAC" w:rsidRPr="00F51B23" w:rsidDel="00E17EDC">
          <w:rPr>
            <w:rFonts w:ascii="Times New Roman" w:hAnsi="Times New Roman" w:cs="Times New Roman"/>
            <w:highlight w:val="yellow"/>
            <w:rPrChange w:id="695" w:author="Alejandro Andreas Jaume Losa" w:date="2024-02-17T13:33:00Z">
              <w:rPr>
                <w:rFonts w:ascii="Times New Roman" w:hAnsi="Times New Roman" w:cs="Times New Roman"/>
              </w:rPr>
            </w:rPrChange>
          </w:rPr>
          <w:delText>author also reported a strong linkage between political orientation and language. Accordingly, those who identified themselves as leftists were more in favor of Catalan and the presence of the language in all domains</w:delText>
        </w:r>
        <w:r w:rsidR="00354FAC" w:rsidDel="00E17EDC">
          <w:rPr>
            <w:rFonts w:ascii="Times New Roman" w:hAnsi="Times New Roman" w:cs="Times New Roman"/>
          </w:rPr>
          <w:delText>.</w:delText>
        </w:r>
      </w:del>
    </w:p>
    <w:p w14:paraId="5B56419E" w14:textId="1D9402E8" w:rsidR="00F51B23" w:rsidDel="00A25704" w:rsidRDefault="00354FAC" w:rsidP="00314390">
      <w:pPr>
        <w:spacing w:line="480" w:lineRule="auto"/>
        <w:ind w:firstLine="720"/>
        <w:jc w:val="both"/>
        <w:rPr>
          <w:del w:id="696" w:author="Alejandro Andreas Jaume Losa" w:date="2024-02-17T14:59:00Z"/>
          <w:rFonts w:ascii="Times New Roman" w:hAnsi="Times New Roman" w:cs="Times New Roman"/>
        </w:rPr>
      </w:pPr>
      <w:del w:id="697" w:author="Alejandro Andreas Jaume Losa" w:date="2024-02-17T14:06:00Z">
        <w:r w:rsidDel="00E32F21">
          <w:rPr>
            <w:rFonts w:ascii="Times New Roman" w:hAnsi="Times New Roman" w:cs="Times New Roman"/>
          </w:rPr>
          <w:delText xml:space="preserve">In addition to political orientation, language attitudes also seem to be influenced by both age of acquisition and place of residence. With this in mind, </w:delText>
        </w:r>
      </w:del>
      <w:del w:id="698" w:author="Alejandro Andreas Jaume Losa" w:date="2024-02-17T15:04:00Z">
        <w:r w:rsidDel="00A25704">
          <w:rPr>
            <w:rFonts w:ascii="Times New Roman" w:hAnsi="Times New Roman" w:cs="Times New Roman"/>
          </w:rPr>
          <w:delText xml:space="preserve">Calafat Vila and Calero-Pons (2019) </w:delText>
        </w:r>
      </w:del>
      <w:del w:id="699" w:author="Alejandro Andreas Jaume Losa" w:date="2024-02-17T14:06:00Z">
        <w:r w:rsidDel="00E32F21">
          <w:rPr>
            <w:rFonts w:ascii="Times New Roman" w:hAnsi="Times New Roman" w:cs="Times New Roman"/>
          </w:rPr>
          <w:delText xml:space="preserve">explored the linguistic uses and attitudes of </w:delText>
        </w:r>
        <w:r w:rsidRPr="00354FAC" w:rsidDel="00E32F21">
          <w:rPr>
            <w:rFonts w:ascii="Times New Roman" w:hAnsi="Times New Roman" w:cs="Times New Roman"/>
          </w:rPr>
          <w:delText xml:space="preserve">40 students of the subject of Catalan Language and its Didactics of the first year of the Degree in </w:delText>
        </w:r>
        <w:r w:rsidDel="00E32F21">
          <w:rPr>
            <w:rFonts w:ascii="Times New Roman" w:hAnsi="Times New Roman" w:cs="Times New Roman"/>
          </w:rPr>
          <w:delText>Elementary</w:delText>
        </w:r>
        <w:r w:rsidRPr="00354FAC" w:rsidDel="00E32F21">
          <w:rPr>
            <w:rFonts w:ascii="Times New Roman" w:hAnsi="Times New Roman" w:cs="Times New Roman"/>
          </w:rPr>
          <w:delText xml:space="preserve"> Education.</w:delText>
        </w:r>
        <w:r w:rsidDel="00E32F21">
          <w:rPr>
            <w:rFonts w:ascii="Times New Roman" w:hAnsi="Times New Roman" w:cs="Times New Roman"/>
          </w:rPr>
          <w:delText xml:space="preserve"> To do so, they grouped the students in six categories based on the age and order of acquisition of Catalan (L1, L2, and L3) and their place of residence (Palma and rest of Mallorca). </w:delText>
        </w:r>
      </w:del>
      <w:moveFromRangeStart w:id="700" w:author="Alejandro Andreas Jaume Losa" w:date="2024-02-17T13:54:00Z" w:name="move159070489"/>
      <w:moveFrom w:id="701" w:author="Alejandro Andreas Jaume Losa" w:date="2024-02-17T13:54:00Z">
        <w:del w:id="702" w:author="Alejandro Andreas Jaume Losa" w:date="2024-02-17T15:04:00Z">
          <w:r w:rsidDel="00A25704">
            <w:rPr>
              <w:rFonts w:ascii="Times New Roman" w:hAnsi="Times New Roman" w:cs="Times New Roman"/>
            </w:rPr>
            <w:delText xml:space="preserve">With regard to language attitudes, it was found that </w:delText>
          </w:r>
          <w:r w:rsidRPr="00354FAC" w:rsidDel="00A25704">
            <w:rPr>
              <w:rFonts w:ascii="Times New Roman" w:hAnsi="Times New Roman" w:cs="Times New Roman"/>
            </w:rPr>
            <w:delText>positive attitudes towards the use of Catalan increase with greater social contact with the language, being more favorable among the inhabitants of the rest of Mallorca than in those of Palma.</w:delText>
          </w:r>
          <w:r w:rsidDel="00A25704">
            <w:rPr>
              <w:rFonts w:ascii="Times New Roman" w:hAnsi="Times New Roman" w:cs="Times New Roman"/>
            </w:rPr>
            <w:delText xml:space="preserve"> </w:delText>
          </w:r>
        </w:del>
      </w:moveFrom>
      <w:moveFromRangeEnd w:id="700"/>
      <w:del w:id="703" w:author="Alejandro Andreas Jaume Losa" w:date="2024-02-17T15:04:00Z">
        <w:r w:rsidR="00850949" w:rsidDel="00A25704">
          <w:rPr>
            <w:rFonts w:ascii="Times New Roman" w:hAnsi="Times New Roman" w:cs="Times New Roman"/>
          </w:rPr>
          <w:delText>With regard to education, thos</w:delText>
        </w:r>
        <w:r w:rsidR="00314390" w:rsidDel="00A25704">
          <w:rPr>
            <w:rFonts w:ascii="Times New Roman" w:hAnsi="Times New Roman" w:cs="Times New Roman"/>
          </w:rPr>
          <w:delText>e</w:delText>
        </w:r>
        <w:r w:rsidDel="00A25704">
          <w:rPr>
            <w:rFonts w:ascii="Times New Roman" w:hAnsi="Times New Roman" w:cs="Times New Roman"/>
          </w:rPr>
          <w:delText xml:space="preserve"> who </w:delText>
        </w:r>
        <w:r w:rsidRPr="00F51B23" w:rsidDel="00A25704">
          <w:rPr>
            <w:rFonts w:ascii="Times New Roman" w:hAnsi="Times New Roman" w:cs="Times New Roman"/>
            <w:highlight w:val="yellow"/>
            <w:rPrChange w:id="704" w:author="Alejandro Andreas Jaume Losa" w:date="2024-02-17T13:35:00Z">
              <w:rPr>
                <w:rFonts w:ascii="Times New Roman" w:hAnsi="Times New Roman" w:cs="Times New Roman"/>
              </w:rPr>
            </w:rPrChange>
          </w:rPr>
          <w:delText>had Catalan as their L1</w:delText>
        </w:r>
        <w:r w:rsidDel="00A25704">
          <w:rPr>
            <w:rFonts w:ascii="Times New Roman" w:hAnsi="Times New Roman" w:cs="Times New Roman"/>
          </w:rPr>
          <w:delText xml:space="preserve"> were in favor of it being the main medium of instruction. Those who had Catalan as their L2 were indifferent, whereas the majority of those who had it as their L3 were either indifferent or against it.</w:delText>
        </w:r>
        <w:r w:rsidR="005C015D" w:rsidDel="00A25704">
          <w:rPr>
            <w:rFonts w:ascii="Times New Roman" w:hAnsi="Times New Roman" w:cs="Times New Roman"/>
          </w:rPr>
          <w:delText xml:space="preserve"> The study also found that, whereas those who have Catalan as their L1 see the language as a tool for social cohesion, those who have it as their L2 or L3 prefer Spanish, especially if their place of residence is Palma. These two groups also showed negative attitudes towards the use of Catalan in the media and cultural products. In fact, all six groups</w:delText>
        </w:r>
        <w:r w:rsidR="005C015D" w:rsidRPr="005C015D" w:rsidDel="00A25704">
          <w:rPr>
            <w:rFonts w:ascii="Times New Roman" w:hAnsi="Times New Roman" w:cs="Times New Roman"/>
          </w:rPr>
          <w:delText xml:space="preserve"> stated that they consume more cultural products in Spanish than in Catalan, although those with Catalan as L1 also indicated a higher consumption of cultural products in </w:delText>
        </w:r>
        <w:r w:rsidR="005C015D" w:rsidDel="00A25704">
          <w:rPr>
            <w:rFonts w:ascii="Times New Roman" w:hAnsi="Times New Roman" w:cs="Times New Roman"/>
          </w:rPr>
          <w:delText>other</w:delText>
        </w:r>
        <w:r w:rsidR="005C015D" w:rsidRPr="005C015D" w:rsidDel="00A25704">
          <w:rPr>
            <w:rFonts w:ascii="Times New Roman" w:hAnsi="Times New Roman" w:cs="Times New Roman"/>
          </w:rPr>
          <w:delText xml:space="preserve"> languages, showing a greater disposition to </w:delText>
        </w:r>
        <w:commentRangeStart w:id="705"/>
        <w:r w:rsidR="005C015D" w:rsidRPr="005C015D" w:rsidDel="00A25704">
          <w:rPr>
            <w:rFonts w:ascii="Times New Roman" w:hAnsi="Times New Roman" w:cs="Times New Roman"/>
          </w:rPr>
          <w:delText>multilingualism.</w:delText>
        </w:r>
        <w:commentRangeEnd w:id="705"/>
        <w:r w:rsidR="00850949" w:rsidDel="00A25704">
          <w:rPr>
            <w:rStyle w:val="CommentReference"/>
          </w:rPr>
          <w:commentReference w:id="705"/>
        </w:r>
      </w:del>
    </w:p>
    <w:p w14:paraId="3E3A5F9C" w14:textId="7E5A42C8" w:rsidR="00100A2D" w:rsidDel="00123ADA" w:rsidRDefault="00314390" w:rsidP="00701852">
      <w:pPr>
        <w:spacing w:line="480" w:lineRule="auto"/>
        <w:ind w:firstLine="720"/>
        <w:jc w:val="both"/>
        <w:rPr>
          <w:del w:id="706" w:author="Alejandro Andreas Jaume Losa" w:date="2024-02-19T18:59:00Z"/>
          <w:rFonts w:ascii="Times New Roman" w:hAnsi="Times New Roman" w:cs="Times New Roman"/>
        </w:rPr>
      </w:pPr>
      <w:del w:id="707" w:author="Alejandro Andreas Jaume Losa" w:date="2024-02-17T14:59:00Z">
        <w:r w:rsidDel="00A25704">
          <w:rPr>
            <w:rFonts w:ascii="Times New Roman" w:hAnsi="Times New Roman" w:cs="Times New Roman"/>
          </w:rPr>
          <w:delText xml:space="preserve">In their focus-group based study investigating differences in attitudes toward Catalan and Spanish among college students from Barcelona and Palma, </w:delText>
        </w:r>
      </w:del>
      <w:del w:id="708" w:author="Alejandro Andreas Jaume Losa" w:date="2024-02-17T15:04:00Z">
        <w:r w:rsidDel="00A25704">
          <w:rPr>
            <w:rFonts w:ascii="Times New Roman" w:hAnsi="Times New Roman" w:cs="Times New Roman"/>
          </w:rPr>
          <w:delText>Tudela Isanta (2021)</w:delText>
        </w:r>
        <w:r w:rsidR="005C015D" w:rsidDel="00A25704">
          <w:rPr>
            <w:rFonts w:ascii="Times New Roman" w:hAnsi="Times New Roman" w:cs="Times New Roman"/>
          </w:rPr>
          <w:delText xml:space="preserve"> found that the majority of the participants</w:delText>
        </w:r>
        <w:r w:rsidDel="00A25704">
          <w:rPr>
            <w:rFonts w:ascii="Times New Roman" w:hAnsi="Times New Roman" w:cs="Times New Roman"/>
          </w:rPr>
          <w:delText xml:space="preserve"> in Palma</w:delText>
        </w:r>
        <w:r w:rsidR="005C015D" w:rsidDel="00A25704">
          <w:rPr>
            <w:rFonts w:ascii="Times New Roman" w:hAnsi="Times New Roman" w:cs="Times New Roman"/>
          </w:rPr>
          <w:delText xml:space="preserve">, including those who had </w:delText>
        </w:r>
        <w:r w:rsidR="005C015D" w:rsidRPr="00A25704" w:rsidDel="00A25704">
          <w:rPr>
            <w:rFonts w:ascii="Times New Roman" w:hAnsi="Times New Roman" w:cs="Times New Roman"/>
            <w:highlight w:val="yellow"/>
            <w:rPrChange w:id="709" w:author="Alejandro Andreas Jaume Losa" w:date="2024-02-17T14:59:00Z">
              <w:rPr>
                <w:rFonts w:ascii="Times New Roman" w:hAnsi="Times New Roman" w:cs="Times New Roman"/>
              </w:rPr>
            </w:rPrChange>
          </w:rPr>
          <w:delText>Spanish as their L1</w:delText>
        </w:r>
        <w:r w:rsidR="005C015D" w:rsidDel="00A25704">
          <w:rPr>
            <w:rFonts w:ascii="Times New Roman" w:hAnsi="Times New Roman" w:cs="Times New Roman"/>
          </w:rPr>
          <w:delText xml:space="preserve">, agreed that having Catalan as the main medium of instruction is positive since it allows every student to learn both languages and promote bilingualism </w:delText>
        </w:r>
        <w:r w:rsidR="00850949" w:rsidDel="00A25704">
          <w:rPr>
            <w:rFonts w:ascii="Times New Roman" w:hAnsi="Times New Roman" w:cs="Times New Roman"/>
          </w:rPr>
          <w:delText>in</w:delText>
        </w:r>
        <w:r w:rsidR="005C015D" w:rsidDel="00A25704">
          <w:rPr>
            <w:rFonts w:ascii="Times New Roman" w:hAnsi="Times New Roman" w:cs="Times New Roman"/>
          </w:rPr>
          <w:delText xml:space="preserve"> society. Likewise, t</w:delText>
        </w:r>
        <w:r w:rsidR="005C015D" w:rsidRPr="005C015D" w:rsidDel="00A25704">
          <w:rPr>
            <w:rFonts w:ascii="Times New Roman" w:hAnsi="Times New Roman" w:cs="Times New Roman"/>
          </w:rPr>
          <w:delText xml:space="preserve">here was consensus among the participants when considering Spanish as </w:delText>
        </w:r>
        <w:r w:rsidDel="00A25704">
          <w:rPr>
            <w:rFonts w:ascii="Times New Roman" w:hAnsi="Times New Roman" w:cs="Times New Roman"/>
          </w:rPr>
          <w:delText xml:space="preserve">a mere language of communication in the Balearic Islands, with no identity value. </w:delText>
        </w:r>
      </w:del>
      <w:del w:id="710" w:author="Alejandro Andreas Jaume Losa" w:date="2024-02-17T13:38:00Z">
        <w:r w:rsidR="005C015D" w:rsidRPr="005C015D" w:rsidDel="00100A2D">
          <w:rPr>
            <w:rFonts w:ascii="Times New Roman" w:hAnsi="Times New Roman" w:cs="Times New Roman"/>
          </w:rPr>
          <w:delText xml:space="preserve">Among other things, participants pointed to a preference for using Spanish with strangers and argued that it is the most convenient language for newcomers to learn. </w:delText>
        </w:r>
      </w:del>
      <w:del w:id="711" w:author="Alejandro Andreas Jaume Losa" w:date="2024-02-19T09:38:00Z">
        <w:r w:rsidR="005C015D" w:rsidRPr="005C015D" w:rsidDel="00044405">
          <w:rPr>
            <w:rFonts w:ascii="Times New Roman" w:hAnsi="Times New Roman" w:cs="Times New Roman"/>
          </w:rPr>
          <w:delText>On the other hand, participants agreed in considering Catalan as the authentic language, as it is an essential component of the Mallorcan identity</w:delText>
        </w:r>
        <w:r w:rsidDel="00044405">
          <w:rPr>
            <w:rFonts w:ascii="Times New Roman" w:hAnsi="Times New Roman" w:cs="Times New Roman"/>
          </w:rPr>
          <w:delText>.</w:delText>
        </w:r>
      </w:del>
    </w:p>
    <w:p w14:paraId="25CFEF88" w14:textId="136BFD6B" w:rsidR="00100A2D" w:rsidDel="00455016" w:rsidRDefault="003839E3">
      <w:pPr>
        <w:spacing w:line="480" w:lineRule="auto"/>
        <w:ind w:firstLine="720"/>
        <w:jc w:val="both"/>
        <w:rPr>
          <w:del w:id="712" w:author="Alejandro Andreas Jaume Losa" w:date="2024-02-20T08:59:00Z"/>
          <w:rFonts w:ascii="Times New Roman" w:hAnsi="Times New Roman" w:cs="Times New Roman"/>
        </w:rPr>
      </w:pPr>
      <w:del w:id="713" w:author="Alejandro Andreas Jaume Losa" w:date="2024-02-17T13:38:00Z">
        <w:r w:rsidDel="00100A2D">
          <w:rPr>
            <w:rFonts w:ascii="Times New Roman" w:hAnsi="Times New Roman" w:cs="Times New Roman"/>
          </w:rPr>
          <w:delText xml:space="preserve">As of today, there is only one study that has explored the language attitudes and ideologies of the entire Mallorcan population toward Catalan and Spanish. This </w:delText>
        </w:r>
      </w:del>
      <w:del w:id="714" w:author="Alejandro Andreas Jaume Losa" w:date="2024-02-19T18:59:00Z">
        <w:r w:rsidDel="00123ADA">
          <w:rPr>
            <w:rFonts w:ascii="Times New Roman" w:hAnsi="Times New Roman" w:cs="Times New Roman"/>
          </w:rPr>
          <w:delText>study, by Aguiló-Mora and Lynch (2017)</w:delText>
        </w:r>
      </w:del>
      <w:del w:id="715" w:author="Alejandro Andreas Jaume Losa" w:date="2024-02-17T13:40:00Z">
        <w:r w:rsidDel="00100A2D">
          <w:rPr>
            <w:rFonts w:ascii="Times New Roman" w:hAnsi="Times New Roman" w:cs="Times New Roman"/>
          </w:rPr>
          <w:delText xml:space="preserve">, was carried out between 2011 and 2012, </w:delText>
        </w:r>
        <w:r w:rsidRPr="003839E3" w:rsidDel="00100A2D">
          <w:rPr>
            <w:rFonts w:ascii="Times New Roman" w:hAnsi="Times New Roman" w:cs="Times New Roman"/>
          </w:rPr>
          <w:delText xml:space="preserve">in the midst of the beginning of the controversial </w:delText>
        </w:r>
        <w:r w:rsidDel="00100A2D">
          <w:rPr>
            <w:rFonts w:ascii="Times New Roman" w:hAnsi="Times New Roman" w:cs="Times New Roman"/>
          </w:rPr>
          <w:delText>language</w:delText>
        </w:r>
        <w:r w:rsidRPr="003839E3" w:rsidDel="00100A2D">
          <w:rPr>
            <w:rFonts w:ascii="Times New Roman" w:hAnsi="Times New Roman" w:cs="Times New Roman"/>
          </w:rPr>
          <w:delText xml:space="preserve"> reforms of the PP government.</w:delText>
        </w:r>
        <w:r w:rsidDel="00100A2D">
          <w:rPr>
            <w:rFonts w:ascii="Times New Roman" w:hAnsi="Times New Roman" w:cs="Times New Roman"/>
          </w:rPr>
          <w:delText xml:space="preserve"> </w:delText>
        </w:r>
        <w:r w:rsidR="00850949" w:rsidDel="00100A2D">
          <w:rPr>
            <w:rFonts w:ascii="Times New Roman" w:hAnsi="Times New Roman" w:cs="Times New Roman"/>
          </w:rPr>
          <w:delText>Relying on qualitative and quantitative data from surveys and interviews,</w:delText>
        </w:r>
        <w:r w:rsidDel="00100A2D">
          <w:rPr>
            <w:rFonts w:ascii="Times New Roman" w:hAnsi="Times New Roman" w:cs="Times New Roman"/>
          </w:rPr>
          <w:delText xml:space="preserve"> the authors found four main </w:delText>
        </w:r>
        <w:r w:rsidRPr="003839E3" w:rsidDel="00100A2D">
          <w:rPr>
            <w:rFonts w:ascii="Times New Roman" w:hAnsi="Times New Roman" w:cs="Times New Roman"/>
          </w:rPr>
          <w:delText>positions as a response to the government</w:delText>
        </w:r>
        <w:r w:rsidDel="00100A2D">
          <w:rPr>
            <w:rFonts w:ascii="Times New Roman" w:hAnsi="Times New Roman" w:cs="Times New Roman"/>
          </w:rPr>
          <w:delText>’</w:delText>
        </w:r>
        <w:r w:rsidRPr="003839E3" w:rsidDel="00100A2D">
          <w:rPr>
            <w:rFonts w:ascii="Times New Roman" w:hAnsi="Times New Roman" w:cs="Times New Roman"/>
          </w:rPr>
          <w:delText>s ideological discourse</w:delText>
        </w:r>
        <w:r w:rsidDel="00100A2D">
          <w:rPr>
            <w:rFonts w:ascii="Times New Roman" w:hAnsi="Times New Roman" w:cs="Times New Roman"/>
          </w:rPr>
          <w:delText>: (1)</w:delText>
        </w:r>
        <w:r w:rsidRPr="003839E3" w:rsidDel="00100A2D">
          <w:rPr>
            <w:rFonts w:ascii="Times New Roman" w:hAnsi="Times New Roman" w:cs="Times New Roman"/>
          </w:rPr>
          <w:delText xml:space="preserve"> Catalan nationalist sentiment intensified; </w:delText>
        </w:r>
        <w:r w:rsidDel="00100A2D">
          <w:rPr>
            <w:rFonts w:ascii="Times New Roman" w:hAnsi="Times New Roman" w:cs="Times New Roman"/>
          </w:rPr>
          <w:delText xml:space="preserve">(2) </w:delText>
        </w:r>
        <w:r w:rsidR="00314390" w:rsidDel="00100A2D">
          <w:rPr>
            <w:rFonts w:ascii="Times New Roman" w:hAnsi="Times New Roman" w:cs="Times New Roman"/>
          </w:rPr>
          <w:delText xml:space="preserve">strengthen of </w:delText>
        </w:r>
        <w:r w:rsidRPr="003839E3" w:rsidDel="00100A2D">
          <w:rPr>
            <w:rFonts w:ascii="Times New Roman" w:hAnsi="Times New Roman" w:cs="Times New Roman"/>
          </w:rPr>
          <w:delText xml:space="preserve">Spanish centralism; </w:delText>
        </w:r>
        <w:r w:rsidDel="00100A2D">
          <w:rPr>
            <w:rFonts w:ascii="Times New Roman" w:hAnsi="Times New Roman" w:cs="Times New Roman"/>
          </w:rPr>
          <w:delText xml:space="preserve">(3) </w:delText>
        </w:r>
        <w:r w:rsidRPr="003839E3" w:rsidDel="00100A2D">
          <w:rPr>
            <w:rFonts w:ascii="Times New Roman" w:hAnsi="Times New Roman" w:cs="Times New Roman"/>
          </w:rPr>
          <w:delText xml:space="preserve">secessionist positions toward Catalan in Catalonia increased in favor of considering Mallorcan as the natural language of the Balearic Islands; and </w:delText>
        </w:r>
        <w:r w:rsidDel="00100A2D">
          <w:rPr>
            <w:rFonts w:ascii="Times New Roman" w:hAnsi="Times New Roman" w:cs="Times New Roman"/>
          </w:rPr>
          <w:delText xml:space="preserve">(4) </w:delText>
        </w:r>
        <w:r w:rsidRPr="003839E3" w:rsidDel="00100A2D">
          <w:rPr>
            <w:rFonts w:ascii="Times New Roman" w:hAnsi="Times New Roman" w:cs="Times New Roman"/>
          </w:rPr>
          <w:delText>languages began to be perceived as financial resources in the face of the economic crisis.</w:delText>
        </w:r>
        <w:r w:rsidDel="00100A2D">
          <w:rPr>
            <w:rFonts w:ascii="Times New Roman" w:hAnsi="Times New Roman" w:cs="Times New Roman"/>
          </w:rPr>
          <w:delText xml:space="preserve"> </w:delText>
        </w:r>
      </w:del>
      <w:del w:id="716" w:author="Alejandro Andreas Jaume Losa" w:date="2024-02-19T09:29:00Z">
        <w:r w:rsidRPr="003839E3" w:rsidDel="007A1410">
          <w:rPr>
            <w:rFonts w:ascii="Times New Roman" w:hAnsi="Times New Roman" w:cs="Times New Roman"/>
          </w:rPr>
          <w:delText xml:space="preserve">In addition, it was found that </w:delText>
        </w:r>
        <w:r w:rsidR="00314390" w:rsidDel="007A1410">
          <w:rPr>
            <w:rFonts w:ascii="Times New Roman" w:hAnsi="Times New Roman" w:cs="Times New Roman"/>
          </w:rPr>
          <w:delText xml:space="preserve">those who </w:delText>
        </w:r>
        <w:r w:rsidRPr="003839E3" w:rsidDel="007A1410">
          <w:rPr>
            <w:rFonts w:ascii="Times New Roman" w:hAnsi="Times New Roman" w:cs="Times New Roman"/>
          </w:rPr>
          <w:delText xml:space="preserve">showed a position contrary to that of the government and, therefore, defended a </w:delText>
        </w:r>
      </w:del>
      <w:del w:id="717" w:author="Alejandro Andreas Jaume Losa" w:date="2024-02-19T18:32:00Z">
        <w:r w:rsidRPr="003839E3" w:rsidDel="00E17EDC">
          <w:rPr>
            <w:rFonts w:ascii="Times New Roman" w:hAnsi="Times New Roman" w:cs="Times New Roman"/>
          </w:rPr>
          <w:delText>pro-Catalanist stance were students and teachers</w:delText>
        </w:r>
      </w:del>
      <w:del w:id="718" w:author="Alejandro Andreas Jaume Losa" w:date="2024-02-19T09:35:00Z">
        <w:r w:rsidRPr="003839E3" w:rsidDel="00B318B6">
          <w:rPr>
            <w:rFonts w:ascii="Times New Roman" w:hAnsi="Times New Roman" w:cs="Times New Roman"/>
          </w:rPr>
          <w:delText xml:space="preserve">, </w:delText>
        </w:r>
      </w:del>
      <w:del w:id="719" w:author="Alejandro Andreas Jaume Losa" w:date="2024-02-19T09:34:00Z">
        <w:r w:rsidRPr="003839E3" w:rsidDel="00B318B6">
          <w:rPr>
            <w:rFonts w:ascii="Times New Roman" w:hAnsi="Times New Roman" w:cs="Times New Roman"/>
          </w:rPr>
          <w:delText xml:space="preserve">young people, those who had </w:delText>
        </w:r>
        <w:r w:rsidRPr="00100A2D" w:rsidDel="00B318B6">
          <w:rPr>
            <w:rFonts w:ascii="Times New Roman" w:hAnsi="Times New Roman" w:cs="Times New Roman"/>
            <w:highlight w:val="yellow"/>
            <w:rPrChange w:id="720" w:author="Alejandro Andreas Jaume Losa" w:date="2024-02-17T13:39:00Z">
              <w:rPr>
                <w:rFonts w:ascii="Times New Roman" w:hAnsi="Times New Roman" w:cs="Times New Roman"/>
              </w:rPr>
            </w:rPrChange>
          </w:rPr>
          <w:delText>Catalan as their first language</w:delText>
        </w:r>
        <w:r w:rsidRPr="003839E3" w:rsidDel="00B318B6">
          <w:rPr>
            <w:rFonts w:ascii="Times New Roman" w:hAnsi="Times New Roman" w:cs="Times New Roman"/>
          </w:rPr>
          <w:delText xml:space="preserve">, those with better skills in Catalan, those who consumed more </w:delText>
        </w:r>
        <w:r w:rsidRPr="00100A2D" w:rsidDel="00B318B6">
          <w:rPr>
            <w:rFonts w:ascii="Times New Roman" w:hAnsi="Times New Roman" w:cs="Times New Roman"/>
            <w:highlight w:val="yellow"/>
            <w:rPrChange w:id="721" w:author="Alejandro Andreas Jaume Losa" w:date="2024-02-17T13:44:00Z">
              <w:rPr>
                <w:rFonts w:ascii="Times New Roman" w:hAnsi="Times New Roman" w:cs="Times New Roman"/>
              </w:rPr>
            </w:rPrChange>
          </w:rPr>
          <w:delText>cultural products in Catalan</w:delText>
        </w:r>
        <w:r w:rsidDel="00B318B6">
          <w:rPr>
            <w:rFonts w:ascii="Times New Roman" w:hAnsi="Times New Roman" w:cs="Times New Roman"/>
          </w:rPr>
          <w:delText xml:space="preserve">, </w:delText>
        </w:r>
        <w:r w:rsidRPr="003839E3" w:rsidDel="00B318B6">
          <w:rPr>
            <w:rFonts w:ascii="Times New Roman" w:hAnsi="Times New Roman" w:cs="Times New Roman"/>
          </w:rPr>
          <w:delText>an</w:delText>
        </w:r>
      </w:del>
      <w:del w:id="722" w:author="Alejandro Andreas Jaume Losa" w:date="2024-02-19T09:35:00Z">
        <w:r w:rsidRPr="003839E3" w:rsidDel="00B318B6">
          <w:rPr>
            <w:rFonts w:ascii="Times New Roman" w:hAnsi="Times New Roman" w:cs="Times New Roman"/>
          </w:rPr>
          <w:delText xml:space="preserve">d </w:delText>
        </w:r>
      </w:del>
      <w:del w:id="723" w:author="Alejandro Andreas Jaume Losa" w:date="2024-02-19T18:32:00Z">
        <w:r w:rsidRPr="003839E3" w:rsidDel="00E17EDC">
          <w:rPr>
            <w:rFonts w:ascii="Times New Roman" w:hAnsi="Times New Roman" w:cs="Times New Roman"/>
          </w:rPr>
          <w:delText xml:space="preserve">those with a higher level of education. On the contrary, those </w:delText>
        </w:r>
      </w:del>
      <w:del w:id="724" w:author="Alejandro Andreas Jaume Losa" w:date="2024-02-19T09:35:00Z">
        <w:r w:rsidRPr="003839E3" w:rsidDel="00B318B6">
          <w:rPr>
            <w:rFonts w:ascii="Times New Roman" w:hAnsi="Times New Roman" w:cs="Times New Roman"/>
          </w:rPr>
          <w:delText xml:space="preserve">social sectors that aligned more with the ideology of the government and showed a pro-Spanish stance were the elderly, the retired, those who had Spanish as L1 </w:delText>
        </w:r>
      </w:del>
      <w:del w:id="725" w:author="Alejandro Andreas Jaume Losa" w:date="2024-02-19T18:32:00Z">
        <w:r w:rsidRPr="003839E3" w:rsidDel="00E17EDC">
          <w:rPr>
            <w:rFonts w:ascii="Times New Roman" w:hAnsi="Times New Roman" w:cs="Times New Roman"/>
          </w:rPr>
          <w:delText>and those born outside the Balearic Islands.</w:delText>
        </w:r>
        <w:r w:rsidDel="00E17EDC">
          <w:rPr>
            <w:rFonts w:ascii="Times New Roman" w:hAnsi="Times New Roman" w:cs="Times New Roman"/>
          </w:rPr>
          <w:delText xml:space="preserve"> </w:delText>
        </w:r>
      </w:del>
      <w:del w:id="726" w:author="Alejandro Andreas Jaume Losa" w:date="2024-02-19T18:59:00Z">
        <w:r w:rsidDel="00123ADA">
          <w:rPr>
            <w:rFonts w:ascii="Times New Roman" w:hAnsi="Times New Roman" w:cs="Times New Roman"/>
          </w:rPr>
          <w:delText>Consequently</w:delText>
        </w:r>
        <w:commentRangeStart w:id="727"/>
        <w:r w:rsidDel="00123ADA">
          <w:rPr>
            <w:rFonts w:ascii="Times New Roman" w:hAnsi="Times New Roman" w:cs="Times New Roman"/>
          </w:rPr>
          <w:delText xml:space="preserve">, a lack of </w:delText>
        </w:r>
        <w:commentRangeEnd w:id="727"/>
        <w:r w:rsidR="00850949" w:rsidDel="00123ADA">
          <w:rPr>
            <w:rStyle w:val="CommentReference"/>
          </w:rPr>
          <w:commentReference w:id="727"/>
        </w:r>
        <w:r w:rsidDel="00123ADA">
          <w:rPr>
            <w:rFonts w:ascii="Times New Roman" w:hAnsi="Times New Roman" w:cs="Times New Roman"/>
          </w:rPr>
          <w:delText>ideological unity was found within the Mallorcan society.</w:delText>
        </w:r>
      </w:del>
    </w:p>
    <w:p w14:paraId="5D1E03E6" w14:textId="43392A0C" w:rsidR="00C57894" w:rsidRDefault="0068685F" w:rsidP="00455016">
      <w:pPr>
        <w:spacing w:line="480" w:lineRule="auto"/>
        <w:jc w:val="both"/>
        <w:rPr>
          <w:ins w:id="728" w:author="Alejandro Andreas Jaume Losa" w:date="2024-02-20T10:38:00Z"/>
          <w:rFonts w:ascii="Times New Roman" w:hAnsi="Times New Roman" w:cs="Times New Roman"/>
        </w:rPr>
      </w:pPr>
      <w:del w:id="729" w:author="Alejandro Andreas Jaume Losa" w:date="2024-02-20T08:59:00Z">
        <w:r w:rsidDel="00455016">
          <w:rPr>
            <w:rFonts w:ascii="Times New Roman" w:hAnsi="Times New Roman" w:cs="Times New Roman"/>
          </w:rPr>
          <w:delText xml:space="preserve">Overall, it can be seen that the situation with respect to the linguistic uses and attitudes towards Catalan and Spanish in the Balearic Islands is complex. The society seems to be divided into two main sectors: </w:delText>
        </w:r>
      </w:del>
      <w:r>
        <w:rPr>
          <w:rFonts w:ascii="Times New Roman" w:hAnsi="Times New Roman" w:cs="Times New Roman"/>
        </w:rPr>
        <w:t>those who show more favorable attitudes toward</w:t>
      </w:r>
      <w:del w:id="730" w:author="Alejandro Andreas Jaume Losa" w:date="2024-02-20T09:12:00Z">
        <w:r w:rsidDel="00455016">
          <w:rPr>
            <w:rFonts w:ascii="Times New Roman" w:hAnsi="Times New Roman" w:cs="Times New Roman"/>
          </w:rPr>
          <w:delText>s</w:delText>
        </w:r>
      </w:del>
      <w:r>
        <w:rPr>
          <w:rFonts w:ascii="Times New Roman" w:hAnsi="Times New Roman" w:cs="Times New Roman"/>
        </w:rPr>
        <w:t xml:space="preserve"> Catalan, and those who show more favorable attitudes toward</w:t>
      </w:r>
      <w:del w:id="731" w:author="Alejandro Andreas Jaume Losa" w:date="2024-02-20T09:12:00Z">
        <w:r w:rsidDel="00455016">
          <w:rPr>
            <w:rFonts w:ascii="Times New Roman" w:hAnsi="Times New Roman" w:cs="Times New Roman"/>
          </w:rPr>
          <w:delText>s</w:delText>
        </w:r>
      </w:del>
      <w:r>
        <w:rPr>
          <w:rFonts w:ascii="Times New Roman" w:hAnsi="Times New Roman" w:cs="Times New Roman"/>
        </w:rPr>
        <w:t xml:space="preserve"> Spanish.</w:t>
      </w:r>
      <w:ins w:id="732" w:author="Alejandro Andreas Jaume Losa" w:date="2024-02-20T08:59:00Z">
        <w:r w:rsidR="00455016">
          <w:rPr>
            <w:rFonts w:ascii="Times New Roman" w:hAnsi="Times New Roman" w:cs="Times New Roman"/>
          </w:rPr>
          <w:t xml:space="preserve"> </w:t>
        </w:r>
      </w:ins>
      <w:ins w:id="733" w:author="Alejandro Andreas Jaume Losa" w:date="2024-02-20T10:28:00Z">
        <w:r w:rsidR="00E709A6">
          <w:rPr>
            <w:rFonts w:ascii="Times New Roman" w:hAnsi="Times New Roman" w:cs="Times New Roman"/>
          </w:rPr>
          <w:t>In recent years</w:t>
        </w:r>
      </w:ins>
      <w:ins w:id="734" w:author="Alejandro Andreas Jaume Losa" w:date="2024-02-20T09:01:00Z">
        <w:r w:rsidR="00455016">
          <w:rPr>
            <w:rFonts w:ascii="Times New Roman" w:hAnsi="Times New Roman" w:cs="Times New Roman"/>
          </w:rPr>
          <w:t>, t</w:t>
        </w:r>
      </w:ins>
      <w:ins w:id="735" w:author="Alejandro Andreas Jaume Losa" w:date="2024-02-20T09:00:00Z">
        <w:r w:rsidR="00455016">
          <w:rPr>
            <w:rFonts w:ascii="Times New Roman" w:hAnsi="Times New Roman" w:cs="Times New Roman"/>
          </w:rPr>
          <w:t>his polarization in the Balearic society</w:t>
        </w:r>
      </w:ins>
      <w:ins w:id="736" w:author="Alejandro Andreas Jaume Losa" w:date="2024-02-20T09:02:00Z">
        <w:r w:rsidR="00455016">
          <w:rPr>
            <w:rFonts w:ascii="Times New Roman" w:hAnsi="Times New Roman" w:cs="Times New Roman"/>
          </w:rPr>
          <w:t xml:space="preserve"> </w:t>
        </w:r>
      </w:ins>
      <w:ins w:id="737" w:author="Alejandro Andreas Jaume Losa" w:date="2024-02-20T09:06:00Z">
        <w:r w:rsidR="00455016">
          <w:rPr>
            <w:rFonts w:ascii="Times New Roman" w:hAnsi="Times New Roman" w:cs="Times New Roman"/>
          </w:rPr>
          <w:t xml:space="preserve">in terms of language attitudes </w:t>
        </w:r>
      </w:ins>
      <w:ins w:id="738" w:author="Alejandro Andreas Jaume Losa" w:date="2024-02-20T09:13:00Z">
        <w:r w:rsidR="00455016">
          <w:rPr>
            <w:rFonts w:ascii="Times New Roman" w:hAnsi="Times New Roman" w:cs="Times New Roman"/>
          </w:rPr>
          <w:t>has intensified parallel to the im</w:t>
        </w:r>
      </w:ins>
      <w:ins w:id="739" w:author="Alejandro Andreas Jaume Losa" w:date="2024-02-20T09:14:00Z">
        <w:r w:rsidR="00455016">
          <w:rPr>
            <w:rFonts w:ascii="Times New Roman" w:hAnsi="Times New Roman" w:cs="Times New Roman"/>
          </w:rPr>
          <w:t>plementation of a series of language policies</w:t>
        </w:r>
      </w:ins>
      <w:ins w:id="740" w:author="Alejandro Andreas Jaume Losa" w:date="2024-02-20T09:16:00Z">
        <w:r w:rsidR="00455016">
          <w:rPr>
            <w:rFonts w:ascii="Times New Roman" w:hAnsi="Times New Roman" w:cs="Times New Roman"/>
          </w:rPr>
          <w:t xml:space="preserve"> </w:t>
        </w:r>
      </w:ins>
      <w:ins w:id="741" w:author="Alejandro Andreas Jaume Losa" w:date="2024-02-20T09:19:00Z">
        <w:r w:rsidR="00455016">
          <w:rPr>
            <w:rFonts w:ascii="Times New Roman" w:hAnsi="Times New Roman" w:cs="Times New Roman"/>
          </w:rPr>
          <w:t xml:space="preserve">by prior </w:t>
        </w:r>
      </w:ins>
      <w:ins w:id="742" w:author="Alejandro Andreas Jaume Losa" w:date="2024-02-20T10:00:00Z">
        <w:r w:rsidR="006D5E02">
          <w:rPr>
            <w:rFonts w:ascii="Times New Roman" w:hAnsi="Times New Roman" w:cs="Times New Roman"/>
          </w:rPr>
          <w:t xml:space="preserve">and current </w:t>
        </w:r>
      </w:ins>
      <w:ins w:id="743" w:author="Alejandro Andreas Jaume Losa" w:date="2024-02-20T09:19:00Z">
        <w:r w:rsidR="00455016">
          <w:rPr>
            <w:rFonts w:ascii="Times New Roman" w:hAnsi="Times New Roman" w:cs="Times New Roman"/>
          </w:rPr>
          <w:t xml:space="preserve">local governments catering to the ideologies of their respective political parties. </w:t>
        </w:r>
      </w:ins>
      <w:ins w:id="744" w:author="Alejandro Andreas Jaume Losa" w:date="2024-02-20T09:23:00Z">
        <w:r w:rsidR="00455016">
          <w:rPr>
            <w:rFonts w:ascii="Times New Roman" w:hAnsi="Times New Roman" w:cs="Times New Roman"/>
          </w:rPr>
          <w:t xml:space="preserve">For </w:t>
        </w:r>
      </w:ins>
      <w:ins w:id="745" w:author="Alejandro Andreas Jaume Losa" w:date="2024-02-20T09:25:00Z">
        <w:r w:rsidR="00455016">
          <w:rPr>
            <w:rFonts w:ascii="Times New Roman" w:hAnsi="Times New Roman" w:cs="Times New Roman"/>
          </w:rPr>
          <w:t xml:space="preserve">instance, the conservative government of the Popular Party </w:t>
        </w:r>
      </w:ins>
      <w:ins w:id="746" w:author="Alejandro Andreas Jaume Losa" w:date="2024-02-20T09:28:00Z">
        <w:r w:rsidR="00455016">
          <w:rPr>
            <w:rFonts w:ascii="Times New Roman" w:hAnsi="Times New Roman" w:cs="Times New Roman"/>
          </w:rPr>
          <w:t>implemented, from 2013 to 2015, a series of</w:t>
        </w:r>
      </w:ins>
      <w:ins w:id="747" w:author="Alejandro Andreas Jaume Losa" w:date="2024-02-20T09:31:00Z">
        <w:r w:rsidR="00455016">
          <w:rPr>
            <w:rFonts w:ascii="Times New Roman" w:hAnsi="Times New Roman" w:cs="Times New Roman"/>
          </w:rPr>
          <w:t xml:space="preserve"> measures</w:t>
        </w:r>
      </w:ins>
      <w:ins w:id="748" w:author="Alejandro Andreas Jaume Losa" w:date="2024-02-20T09:32:00Z">
        <w:r w:rsidR="00455016">
          <w:rPr>
            <w:rFonts w:ascii="Times New Roman" w:hAnsi="Times New Roman" w:cs="Times New Roman"/>
          </w:rPr>
          <w:t xml:space="preserve"> affecting the linguistic </w:t>
        </w:r>
      </w:ins>
      <w:ins w:id="749" w:author="Alejandro Andreas Jaume Losa" w:date="2024-02-20T09:33:00Z">
        <w:r w:rsidR="00455016">
          <w:rPr>
            <w:rFonts w:ascii="Times New Roman" w:hAnsi="Times New Roman" w:cs="Times New Roman"/>
          </w:rPr>
          <w:t>normalization</w:t>
        </w:r>
      </w:ins>
      <w:ins w:id="750" w:author="Alejandro Andreas Jaume Losa" w:date="2024-02-20T09:32:00Z">
        <w:r w:rsidR="00455016">
          <w:rPr>
            <w:rFonts w:ascii="Times New Roman" w:hAnsi="Times New Roman" w:cs="Times New Roman"/>
          </w:rPr>
          <w:t xml:space="preserve"> of Catalan. One of </w:t>
        </w:r>
      </w:ins>
      <w:ins w:id="751" w:author="Alejandro Andreas Jaume Losa" w:date="2024-02-20T09:35:00Z">
        <w:r w:rsidR="00455016">
          <w:rPr>
            <w:rFonts w:ascii="Times New Roman" w:hAnsi="Times New Roman" w:cs="Times New Roman"/>
          </w:rPr>
          <w:t>these measures</w:t>
        </w:r>
      </w:ins>
      <w:ins w:id="752" w:author="Alejandro Andreas Jaume Losa" w:date="2024-02-20T09:32:00Z">
        <w:r w:rsidR="00455016">
          <w:rPr>
            <w:rFonts w:ascii="Times New Roman" w:hAnsi="Times New Roman" w:cs="Times New Roman"/>
          </w:rPr>
          <w:t xml:space="preserve"> was the </w:t>
        </w:r>
        <w:r w:rsidR="00455016" w:rsidRPr="006D5E02">
          <w:rPr>
            <w:rFonts w:ascii="Times New Roman" w:hAnsi="Times New Roman" w:cs="Times New Roman"/>
            <w:i/>
            <w:iCs/>
            <w:rPrChange w:id="753" w:author="Alejandro Andreas Jaume Losa" w:date="2024-02-20T10:00:00Z">
              <w:rPr>
                <w:rFonts w:ascii="Times New Roman" w:hAnsi="Times New Roman" w:cs="Times New Roman"/>
              </w:rPr>
            </w:rPrChange>
          </w:rPr>
          <w:t>Tractament Integrat de Llengües</w:t>
        </w:r>
        <w:r w:rsidR="00455016">
          <w:rPr>
            <w:rFonts w:ascii="Times New Roman" w:hAnsi="Times New Roman" w:cs="Times New Roman"/>
          </w:rPr>
          <w:t xml:space="preserve"> or TIL </w:t>
        </w:r>
      </w:ins>
      <w:ins w:id="754" w:author="Alejandro Andreas Jaume Losa" w:date="2024-02-20T09:33:00Z">
        <w:r w:rsidR="00455016">
          <w:rPr>
            <w:rFonts w:ascii="Times New Roman" w:hAnsi="Times New Roman" w:cs="Times New Roman"/>
          </w:rPr>
          <w:t xml:space="preserve">‘Comprehensive Treatment of Languages’, which mandated </w:t>
        </w:r>
      </w:ins>
      <w:ins w:id="755" w:author="Alejandro Andreas Jaume Losa" w:date="2024-02-20T09:34:00Z">
        <w:r w:rsidR="00455016">
          <w:rPr>
            <w:rFonts w:ascii="Times New Roman" w:hAnsi="Times New Roman" w:cs="Times New Roman"/>
          </w:rPr>
          <w:t>that schools teach</w:t>
        </w:r>
      </w:ins>
      <w:ins w:id="756" w:author="Alejandro Andreas Jaume Losa" w:date="2024-02-20T09:33:00Z">
        <w:r w:rsidR="00455016">
          <w:rPr>
            <w:rFonts w:ascii="Times New Roman" w:hAnsi="Times New Roman" w:cs="Times New Roman"/>
          </w:rPr>
          <w:t xml:space="preserve"> </w:t>
        </w:r>
      </w:ins>
      <w:ins w:id="757" w:author="Alejandro Andreas Jaume Losa" w:date="2024-02-20T09:34:00Z">
        <w:r w:rsidR="00455016">
          <w:rPr>
            <w:rFonts w:ascii="Times New Roman" w:hAnsi="Times New Roman" w:cs="Times New Roman"/>
          </w:rPr>
          <w:t>a third of their curriculum in Spanish, another third in Catalan, and a</w:t>
        </w:r>
      </w:ins>
      <w:ins w:id="758" w:author="Alejandro Andreas Jaume Losa" w:date="2024-02-20T09:35:00Z">
        <w:r w:rsidR="00455016">
          <w:rPr>
            <w:rFonts w:ascii="Times New Roman" w:hAnsi="Times New Roman" w:cs="Times New Roman"/>
          </w:rPr>
          <w:t>nother third in English. The Government stated that its aim was to promote linguistic immersion in English, although many saw it as an attack on Catalan</w:t>
        </w:r>
      </w:ins>
      <w:ins w:id="759" w:author="Alejandro Andreas Jaume Losa" w:date="2024-02-20T09:59:00Z">
        <w:r w:rsidR="003A4F2A">
          <w:rPr>
            <w:rFonts w:ascii="Times New Roman" w:hAnsi="Times New Roman" w:cs="Times New Roman"/>
          </w:rPr>
          <w:t xml:space="preserve"> </w:t>
        </w:r>
      </w:ins>
      <w:r w:rsidR="003A4F2A">
        <w:rPr>
          <w:rFonts w:ascii="Times New Roman" w:hAnsi="Times New Roman" w:cs="Times New Roman"/>
        </w:rPr>
        <w:fldChar w:fldCharType="begin"/>
      </w:r>
      <w:r w:rsidR="003A4F2A">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003A4F2A">
        <w:rPr>
          <w:rFonts w:ascii="Times New Roman" w:hAnsi="Times New Roman" w:cs="Times New Roman"/>
        </w:rPr>
        <w:fldChar w:fldCharType="separate"/>
      </w:r>
      <w:r w:rsidR="003A4F2A">
        <w:rPr>
          <w:rFonts w:ascii="Times New Roman" w:hAnsi="Times New Roman" w:cs="Times New Roman"/>
          <w:noProof/>
        </w:rPr>
        <w:t>(Gentili, 2013; Manresa, 2015; Olaizola, 2013)</w:t>
      </w:r>
      <w:r w:rsidR="003A4F2A">
        <w:rPr>
          <w:rFonts w:ascii="Times New Roman" w:hAnsi="Times New Roman" w:cs="Times New Roman"/>
        </w:rPr>
        <w:fldChar w:fldCharType="end"/>
      </w:r>
      <w:ins w:id="760" w:author="Alejandro Andreas Jaume Losa" w:date="2024-02-20T10:00:00Z">
        <w:r w:rsidR="003A4F2A">
          <w:rPr>
            <w:rFonts w:ascii="Times New Roman" w:hAnsi="Times New Roman" w:cs="Times New Roman"/>
          </w:rPr>
          <w:t>.</w:t>
        </w:r>
        <w:r w:rsidR="006D5E02">
          <w:rPr>
            <w:rFonts w:ascii="Times New Roman" w:hAnsi="Times New Roman" w:cs="Times New Roman"/>
          </w:rPr>
          <w:t xml:space="preserve"> </w:t>
        </w:r>
      </w:ins>
      <w:ins w:id="761" w:author="Alejandro Andreas Jaume Losa" w:date="2024-02-20T10:07:00Z">
        <w:r w:rsidR="006D5E02">
          <w:rPr>
            <w:rFonts w:ascii="Times New Roman" w:hAnsi="Times New Roman" w:cs="Times New Roman"/>
          </w:rPr>
          <w:t xml:space="preserve">In 2018, the progressive </w:t>
        </w:r>
      </w:ins>
      <w:ins w:id="762" w:author="Alejandro Andreas Jaume Losa" w:date="2024-02-20T10:08:00Z">
        <w:r w:rsidR="006D5E02">
          <w:rPr>
            <w:rFonts w:ascii="Times New Roman" w:hAnsi="Times New Roman" w:cs="Times New Roman"/>
          </w:rPr>
          <w:t>government of the</w:t>
        </w:r>
      </w:ins>
      <w:ins w:id="763" w:author="Alejandro Andreas Jaume Losa" w:date="2024-02-20T10:09:00Z">
        <w:r w:rsidR="006D5E02">
          <w:rPr>
            <w:rFonts w:ascii="Times New Roman" w:hAnsi="Times New Roman" w:cs="Times New Roman"/>
          </w:rPr>
          <w:t xml:space="preserve"> Socialist Party of the Balearic Islands (PSIB-PSOE) and More </w:t>
        </w:r>
      </w:ins>
      <w:ins w:id="764" w:author="Alejandro Andreas Jaume Losa" w:date="2024-02-20T10:10:00Z">
        <w:r w:rsidR="006D5E02">
          <w:rPr>
            <w:rFonts w:ascii="Times New Roman" w:hAnsi="Times New Roman" w:cs="Times New Roman"/>
          </w:rPr>
          <w:t>for Mallorca (</w:t>
        </w:r>
      </w:ins>
      <w:ins w:id="765" w:author="Alejandro Andreas Jaume Losa" w:date="2024-02-20T10:09:00Z">
        <w:r w:rsidR="006D5E02">
          <w:rPr>
            <w:rFonts w:ascii="Times New Roman" w:hAnsi="Times New Roman" w:cs="Times New Roman"/>
          </w:rPr>
          <w:t>Més per Mallorca</w:t>
        </w:r>
      </w:ins>
      <w:ins w:id="766" w:author="Alejandro Andreas Jaume Losa" w:date="2024-02-20T10:10:00Z">
        <w:r w:rsidR="006D5E02">
          <w:rPr>
            <w:rFonts w:ascii="Times New Roman" w:hAnsi="Times New Roman" w:cs="Times New Roman"/>
          </w:rPr>
          <w:t xml:space="preserve">) passed </w:t>
        </w:r>
      </w:ins>
      <w:ins w:id="767" w:author="Alejandro Andreas Jaume Losa" w:date="2024-02-20T10:16:00Z">
        <w:r w:rsidR="006D5E02">
          <w:rPr>
            <w:rFonts w:ascii="Times New Roman" w:hAnsi="Times New Roman" w:cs="Times New Roman"/>
          </w:rPr>
          <w:t xml:space="preserve">the Decree 8/2018 </w:t>
        </w:r>
      </w:ins>
      <w:ins w:id="768" w:author="Alejandro Andreas Jaume Losa" w:date="2024-02-20T10:10:00Z">
        <w:r w:rsidR="006D5E02">
          <w:rPr>
            <w:rFonts w:ascii="Times New Roman" w:hAnsi="Times New Roman" w:cs="Times New Roman"/>
          </w:rPr>
          <w:t>which mandated healthcare personnel to be proficient in Catalan in order to work in the public heal</w:t>
        </w:r>
      </w:ins>
      <w:ins w:id="769" w:author="Alejandro Andreas Jaume Losa" w:date="2024-02-20T10:11:00Z">
        <w:r w:rsidR="006D5E02">
          <w:rPr>
            <w:rFonts w:ascii="Times New Roman" w:hAnsi="Times New Roman" w:cs="Times New Roman"/>
          </w:rPr>
          <w:t xml:space="preserve">thcare system </w:t>
        </w:r>
      </w:ins>
      <w:ins w:id="770" w:author="Alejandro Andreas Jaume Losa" w:date="2024-02-20T10:16:00Z">
        <w:r w:rsidR="006D5E02">
          <w:rPr>
            <w:rFonts w:ascii="Times New Roman" w:hAnsi="Times New Roman" w:cs="Times New Roman"/>
          </w:rPr>
          <w:t>of</w:t>
        </w:r>
      </w:ins>
      <w:ins w:id="771" w:author="Alejandro Andreas Jaume Losa" w:date="2024-02-20T10:11:00Z">
        <w:r w:rsidR="006D5E02">
          <w:rPr>
            <w:rFonts w:ascii="Times New Roman" w:hAnsi="Times New Roman" w:cs="Times New Roman"/>
          </w:rPr>
          <w:t xml:space="preserve"> the Balearic Islands. While the Government’s aim was to promote the normalization of Catalan, </w:t>
        </w:r>
      </w:ins>
      <w:ins w:id="772" w:author="Alejandro Andreas Jaume Losa" w:date="2024-02-20T10:13:00Z">
        <w:r w:rsidR="006D5E02">
          <w:rPr>
            <w:rFonts w:ascii="Times New Roman" w:hAnsi="Times New Roman" w:cs="Times New Roman"/>
          </w:rPr>
          <w:t xml:space="preserve">many people, including an important sector of the healthcare </w:t>
        </w:r>
      </w:ins>
      <w:ins w:id="773" w:author="Alejandro Andreas Jaume Losa" w:date="2024-02-20T10:14:00Z">
        <w:r w:rsidR="006D5E02">
          <w:rPr>
            <w:rFonts w:ascii="Times New Roman" w:hAnsi="Times New Roman" w:cs="Times New Roman"/>
          </w:rPr>
          <w:t>personnel</w:t>
        </w:r>
      </w:ins>
      <w:ins w:id="774" w:author="Alejandro Andreas Jaume Losa" w:date="2024-02-20T10:13:00Z">
        <w:r w:rsidR="006D5E02">
          <w:rPr>
            <w:rFonts w:ascii="Times New Roman" w:hAnsi="Times New Roman" w:cs="Times New Roman"/>
          </w:rPr>
          <w:t xml:space="preserve">, saw it as </w:t>
        </w:r>
      </w:ins>
      <w:ins w:id="775" w:author="Alejandro Andreas Jaume Losa" w:date="2024-02-20T10:14:00Z">
        <w:r w:rsidR="006D5E02">
          <w:rPr>
            <w:rFonts w:ascii="Times New Roman" w:hAnsi="Times New Roman" w:cs="Times New Roman"/>
          </w:rPr>
          <w:t>an imposition that prevented them from practicing because they were not proficient in the language</w:t>
        </w:r>
      </w:ins>
      <w:ins w:id="776" w:author="Alejandro Andreas Jaume Losa" w:date="2024-02-20T10:23:00Z">
        <w:r w:rsidR="006D5E02">
          <w:rPr>
            <w:rFonts w:ascii="Times New Roman" w:hAnsi="Times New Roman" w:cs="Times New Roman"/>
          </w:rPr>
          <w:t xml:space="preserve"> </w:t>
        </w:r>
      </w:ins>
      <w:r w:rsidR="00FE7FD9">
        <w:rPr>
          <w:rFonts w:ascii="Times New Roman" w:hAnsi="Times New Roman" w:cs="Times New Roman"/>
        </w:rPr>
        <w:fldChar w:fldCharType="begin"/>
      </w:r>
      <w:r w:rsidR="00FE7FD9">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00FE7FD9">
        <w:rPr>
          <w:rFonts w:ascii="Times New Roman" w:hAnsi="Times New Roman" w:cs="Times New Roman"/>
        </w:rPr>
        <w:fldChar w:fldCharType="separate"/>
      </w:r>
      <w:r w:rsidR="00FE7FD9" w:rsidRPr="00FE7FD9">
        <w:rPr>
          <w:rFonts w:ascii="Times New Roman" w:hAnsi="Times New Roman" w:cs="Times New Roman"/>
          <w:kern w:val="0"/>
        </w:rPr>
        <w:t>(Amorós, 2017; Colmenero, 2018; Colom, 2023; Galvín, 2017)</w:t>
      </w:r>
      <w:r w:rsidR="00FE7FD9">
        <w:rPr>
          <w:rFonts w:ascii="Times New Roman" w:hAnsi="Times New Roman" w:cs="Times New Roman"/>
        </w:rPr>
        <w:fldChar w:fldCharType="end"/>
      </w:r>
      <w:ins w:id="777" w:author="Alejandro Andreas Jaume Losa" w:date="2024-02-20T10:24:00Z">
        <w:r w:rsidR="00FE7FD9">
          <w:rPr>
            <w:rFonts w:ascii="Times New Roman" w:hAnsi="Times New Roman" w:cs="Times New Roman"/>
          </w:rPr>
          <w:t>.</w:t>
        </w:r>
      </w:ins>
      <w:ins w:id="778" w:author="Alejandro Andreas Jaume Losa" w:date="2024-02-20T10:29:00Z">
        <w:r w:rsidR="00E709A6">
          <w:rPr>
            <w:rFonts w:ascii="Times New Roman" w:hAnsi="Times New Roman" w:cs="Times New Roman"/>
          </w:rPr>
          <w:t xml:space="preserve"> C</w:t>
        </w:r>
      </w:ins>
      <w:del w:id="779" w:author="Alejandro Andreas Jaume Losa" w:date="2024-02-20T09:59:00Z">
        <w:r w:rsidR="003A4F2A" w:rsidDel="003A4F2A">
          <w:rPr>
            <w:rFonts w:ascii="Times New Roman" w:hAnsi="Times New Roman" w:cs="Times New Roman"/>
          </w:rPr>
          <w:fldChar w:fldCharType="begin"/>
        </w:r>
        <w:r w:rsidR="003A4F2A" w:rsidDel="003A4F2A">
          <w:rPr>
            <w:rFonts w:ascii="Times New Roman" w:hAnsi="Times New Roman" w:cs="Times New Roman"/>
          </w:rPr>
          <w:delInstrText xml:space="preserve"> ADDIN ZOTERO_ITEM CSL_CITATION {"citationID":"9bvsl9l4","properties":{"formattedCitation":"(Gentili, 2013; Manresa, 2015; Olaizola, n.d.)","plainCitation":"(Gentili, 2013; Manresa, 2015; Olaizola, n.d.)","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schema":"https://github.com/citation-style-language/schema/raw/master/csl-citation.json"} </w:delInstrText>
        </w:r>
        <w:r w:rsidR="003A4F2A" w:rsidDel="003A4F2A">
          <w:rPr>
            <w:rFonts w:ascii="Times New Roman" w:hAnsi="Times New Roman" w:cs="Times New Roman"/>
          </w:rPr>
          <w:fldChar w:fldCharType="separate"/>
        </w:r>
        <w:r w:rsidR="003A4F2A" w:rsidDel="003A4F2A">
          <w:rPr>
            <w:rFonts w:ascii="Times New Roman" w:hAnsi="Times New Roman" w:cs="Times New Roman"/>
            <w:noProof/>
          </w:rPr>
          <w:delText>(Gentili, 2013; Manresa, 2015; Olaizola, n.d.)</w:delText>
        </w:r>
        <w:r w:rsidR="003A4F2A" w:rsidDel="003A4F2A">
          <w:rPr>
            <w:rFonts w:ascii="Times New Roman" w:hAnsi="Times New Roman" w:cs="Times New Roman"/>
          </w:rPr>
          <w:fldChar w:fldCharType="end"/>
        </w:r>
      </w:del>
      <w:del w:id="780" w:author="Alejandro Andreas Jaume Losa" w:date="2024-02-20T09:58:00Z">
        <w:r w:rsidR="00102C1D" w:rsidDel="00102C1D">
          <w:rPr>
            <w:rFonts w:ascii="Times New Roman" w:hAnsi="Times New Roman" w:cs="Times New Roman"/>
          </w:rPr>
          <w:fldChar w:fldCharType="begin"/>
        </w:r>
        <w:r w:rsidR="00102C1D" w:rsidDel="00102C1D">
          <w:rPr>
            <w:rFonts w:ascii="Times New Roman" w:hAnsi="Times New Roman" w:cs="Times New Roman"/>
          </w:rPr>
          <w:delInstrText xml:space="preserve"> ADDIN ZOTERO_ITEM CSL_CITATION {"citationID":"Gw9lhmyC","properties":{"formattedCitation":"(Gentili, n.d.; Manresa, 2015; Olaizola, n.d.)","plainCitation":"(Gentili, n.d.; Manresa, 2015; Olaizola, n.d.)","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schema":"https://github.com/citation-style-language/schema/raw/master/csl-citation.json"} </w:delInstrText>
        </w:r>
        <w:r w:rsidR="00102C1D" w:rsidDel="00102C1D">
          <w:rPr>
            <w:rFonts w:ascii="Times New Roman" w:hAnsi="Times New Roman" w:cs="Times New Roman"/>
          </w:rPr>
          <w:fldChar w:fldCharType="separate"/>
        </w:r>
        <w:r w:rsidR="00102C1D" w:rsidDel="00102C1D">
          <w:rPr>
            <w:rFonts w:ascii="Times New Roman" w:hAnsi="Times New Roman" w:cs="Times New Roman"/>
            <w:noProof/>
          </w:rPr>
          <w:delText>(Gentili, n.d.; Manresa, 2015; Olaizola, n.d.)</w:delText>
        </w:r>
        <w:r w:rsidR="00102C1D" w:rsidDel="00102C1D">
          <w:rPr>
            <w:rFonts w:ascii="Times New Roman" w:hAnsi="Times New Roman" w:cs="Times New Roman"/>
          </w:rPr>
          <w:fldChar w:fldCharType="end"/>
        </w:r>
      </w:del>
      <w:ins w:id="781" w:author="Alejandro Andreas Jaume Losa" w:date="2024-02-20T09:14:00Z">
        <w:r w:rsidR="00455016">
          <w:rPr>
            <w:rFonts w:ascii="Times New Roman" w:hAnsi="Times New Roman" w:cs="Times New Roman"/>
          </w:rPr>
          <w:t>onsequently</w:t>
        </w:r>
      </w:ins>
      <w:ins w:id="782" w:author="Alejandro Andreas Jaume Losa" w:date="2024-02-20T09:15:00Z">
        <w:r w:rsidR="00455016">
          <w:rPr>
            <w:rFonts w:ascii="Times New Roman" w:hAnsi="Times New Roman" w:cs="Times New Roman"/>
          </w:rPr>
          <w:t xml:space="preserve">, </w:t>
        </w:r>
      </w:ins>
      <w:ins w:id="783" w:author="Alejandro Andreas Jaume Losa" w:date="2024-02-20T10:30:00Z">
        <w:r w:rsidR="00E709A6">
          <w:rPr>
            <w:rFonts w:ascii="Times New Roman" w:hAnsi="Times New Roman" w:cs="Times New Roman"/>
          </w:rPr>
          <w:t>the</w:t>
        </w:r>
      </w:ins>
      <w:ins w:id="784" w:author="Alejandro Andreas Jaume Losa" w:date="2024-02-20T09:15:00Z">
        <w:r w:rsidR="00455016">
          <w:rPr>
            <w:rFonts w:ascii="Times New Roman" w:hAnsi="Times New Roman" w:cs="Times New Roman"/>
          </w:rPr>
          <w:t xml:space="preserve"> association between language attitudes and political orientation </w:t>
        </w:r>
      </w:ins>
      <w:ins w:id="785" w:author="Alejandro Andreas Jaume Losa" w:date="2024-02-20T10:30:00Z">
        <w:r w:rsidR="00E709A6">
          <w:rPr>
            <w:rFonts w:ascii="Times New Roman" w:hAnsi="Times New Roman" w:cs="Times New Roman"/>
          </w:rPr>
          <w:t>seems</w:t>
        </w:r>
      </w:ins>
      <w:ins w:id="786" w:author="Alejandro Andreas Jaume Losa" w:date="2024-02-20T10:31:00Z">
        <w:r w:rsidR="00E709A6">
          <w:rPr>
            <w:rFonts w:ascii="Times New Roman" w:hAnsi="Times New Roman" w:cs="Times New Roman"/>
          </w:rPr>
          <w:t xml:space="preserve"> to have strengthen </w:t>
        </w:r>
      </w:ins>
      <w:ins w:id="787" w:author="Alejandro Andreas Jaume Losa" w:date="2024-02-20T10:32:00Z">
        <w:r w:rsidR="00E709A6">
          <w:rPr>
            <w:rFonts w:ascii="Times New Roman" w:hAnsi="Times New Roman" w:cs="Times New Roman"/>
          </w:rPr>
          <w:t xml:space="preserve">over the past decade, to the point of turning the linguistic situation in the Balearic Islands into a constant political debate </w:t>
        </w:r>
      </w:ins>
      <w:r w:rsidR="00B7040A">
        <w:rPr>
          <w:rFonts w:ascii="Times New Roman" w:hAnsi="Times New Roman" w:cs="Times New Roman"/>
        </w:rPr>
        <w:fldChar w:fldCharType="begin"/>
      </w:r>
      <w:r w:rsidR="00B7040A">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B7040A">
        <w:rPr>
          <w:rFonts w:ascii="Times New Roman" w:hAnsi="Times New Roman" w:cs="Times New Roman"/>
        </w:rPr>
        <w:fldChar w:fldCharType="separate"/>
      </w:r>
      <w:r w:rsidR="00B7040A" w:rsidRPr="00B7040A">
        <w:rPr>
          <w:rFonts w:ascii="Times New Roman" w:hAnsi="Times New Roman" w:cs="Times New Roman"/>
          <w:kern w:val="0"/>
        </w:rPr>
        <w:t>(Crespí, 2023; Garau, 2023; Mateos, 2023; Pellicer, 2023; Sánchez, 2023)</w:t>
      </w:r>
      <w:r w:rsidR="00B7040A">
        <w:rPr>
          <w:rFonts w:ascii="Times New Roman" w:hAnsi="Times New Roman" w:cs="Times New Roman"/>
        </w:rPr>
        <w:fldChar w:fldCharType="end"/>
      </w:r>
      <w:ins w:id="788" w:author="Alejandro Andreas Jaume Losa" w:date="2024-02-20T10:33:00Z">
        <w:r w:rsidR="00B7040A">
          <w:rPr>
            <w:rFonts w:ascii="Times New Roman" w:hAnsi="Times New Roman" w:cs="Times New Roman"/>
          </w:rPr>
          <w:t>.</w:t>
        </w:r>
      </w:ins>
    </w:p>
    <w:p w14:paraId="5B969E1E" w14:textId="0D63E7DF" w:rsidR="00757937" w:rsidRDefault="00C57894" w:rsidP="00455016">
      <w:pPr>
        <w:spacing w:line="480" w:lineRule="auto"/>
        <w:jc w:val="both"/>
        <w:rPr>
          <w:ins w:id="789" w:author="Alejandro Andreas Jaume Losa" w:date="2024-02-20T11:28:00Z"/>
          <w:rFonts w:ascii="Times New Roman" w:hAnsi="Times New Roman" w:cs="Times New Roman"/>
        </w:rPr>
      </w:pPr>
      <w:ins w:id="790" w:author="Alejandro Andreas Jaume Losa" w:date="2024-02-20T10:38:00Z">
        <w:r>
          <w:rPr>
            <w:rFonts w:ascii="Times New Roman" w:hAnsi="Times New Roman" w:cs="Times New Roman"/>
          </w:rPr>
          <w:lastRenderedPageBreak/>
          <w:tab/>
        </w:r>
      </w:ins>
      <w:ins w:id="791" w:author="Alejandro Andreas Jaume Losa" w:date="2024-02-20T10:35:00Z">
        <w:r w:rsidR="00B7040A">
          <w:rPr>
            <w:rFonts w:ascii="Times New Roman" w:hAnsi="Times New Roman" w:cs="Times New Roman"/>
          </w:rPr>
          <w:t xml:space="preserve"> </w:t>
        </w:r>
      </w:ins>
      <w:ins w:id="792" w:author="Alejandro Andreas Jaume Losa" w:date="2024-02-20T10:43:00Z">
        <w:r w:rsidR="00AC1B98">
          <w:rPr>
            <w:rFonts w:ascii="Times New Roman" w:hAnsi="Times New Roman" w:cs="Times New Roman"/>
          </w:rPr>
          <w:t xml:space="preserve">Therefore, the present study delves deeper into this phenomenon by </w:t>
        </w:r>
      </w:ins>
      <w:ins w:id="793" w:author="Alejandro Andreas Jaume Losa" w:date="2024-02-20T10:44:00Z">
        <w:r w:rsidR="00AC1B98">
          <w:rPr>
            <w:rFonts w:ascii="Times New Roman" w:hAnsi="Times New Roman" w:cs="Times New Roman"/>
          </w:rPr>
          <w:t xml:space="preserve">focusing on </w:t>
        </w:r>
      </w:ins>
      <w:ins w:id="794" w:author="Alejandro Andreas Jaume Losa" w:date="2024-02-20T10:45:00Z">
        <w:r w:rsidR="00AC1B98">
          <w:rPr>
            <w:rFonts w:ascii="Times New Roman" w:hAnsi="Times New Roman" w:cs="Times New Roman"/>
          </w:rPr>
          <w:t>the specific case of Palma</w:t>
        </w:r>
      </w:ins>
      <w:ins w:id="795" w:author="Alejandro Andreas Jaume Losa" w:date="2024-02-20T10:47:00Z">
        <w:r w:rsidR="00AC1B98">
          <w:rPr>
            <w:rFonts w:ascii="Times New Roman" w:hAnsi="Times New Roman" w:cs="Times New Roman"/>
          </w:rPr>
          <w:t xml:space="preserve">, the capital of the Balearic Islands. This city is </w:t>
        </w:r>
      </w:ins>
      <w:ins w:id="796" w:author="Alejandro Andreas Jaume Losa" w:date="2024-02-20T10:48:00Z">
        <w:r w:rsidR="00AC1B98">
          <w:rPr>
            <w:rFonts w:ascii="Times New Roman" w:hAnsi="Times New Roman" w:cs="Times New Roman"/>
          </w:rPr>
          <w:t>particularly</w:t>
        </w:r>
      </w:ins>
      <w:ins w:id="797" w:author="Alejandro Andreas Jaume Losa" w:date="2024-02-20T10:47:00Z">
        <w:r w:rsidR="00AC1B98">
          <w:rPr>
            <w:rFonts w:ascii="Times New Roman" w:hAnsi="Times New Roman" w:cs="Times New Roman"/>
          </w:rPr>
          <w:t xml:space="preserve"> interesting for several reasons. First, </w:t>
        </w:r>
      </w:ins>
      <w:ins w:id="798" w:author="Alejandro Andreas Jaume Losa" w:date="2024-02-20T10:56:00Z">
        <w:r w:rsidR="00AC1B98">
          <w:rPr>
            <w:rFonts w:ascii="Times New Roman" w:hAnsi="Times New Roman" w:cs="Times New Roman"/>
          </w:rPr>
          <w:t xml:space="preserve">the city concentrates </w:t>
        </w:r>
      </w:ins>
      <w:ins w:id="799" w:author="Alejandro Andreas Jaume Losa" w:date="2024-02-20T11:00:00Z">
        <w:r w:rsidR="00AC1B98">
          <w:rPr>
            <w:rFonts w:ascii="Times New Roman" w:hAnsi="Times New Roman" w:cs="Times New Roman"/>
          </w:rPr>
          <w:t>just under 40% of the archipelago’s populatio</w:t>
        </w:r>
      </w:ins>
      <w:ins w:id="800" w:author="Alejandro Andreas Jaume Losa" w:date="2024-02-20T11:05:00Z">
        <w:r w:rsidR="006A2829">
          <w:rPr>
            <w:rFonts w:ascii="Times New Roman" w:hAnsi="Times New Roman" w:cs="Times New Roman"/>
          </w:rPr>
          <w:t xml:space="preserve">n </w:t>
        </w:r>
      </w:ins>
      <w:r w:rsidR="006A2829">
        <w:rPr>
          <w:rFonts w:ascii="Times New Roman" w:hAnsi="Times New Roman" w:cs="Times New Roman"/>
        </w:rPr>
        <w:fldChar w:fldCharType="begin"/>
      </w:r>
      <w:r w:rsidR="006A2829">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6A2829">
        <w:rPr>
          <w:rFonts w:ascii="Times New Roman" w:hAnsi="Times New Roman" w:cs="Times New Roman"/>
        </w:rPr>
        <w:fldChar w:fldCharType="separate"/>
      </w:r>
      <w:r w:rsidR="006A2829" w:rsidRPr="006A2829">
        <w:rPr>
          <w:rFonts w:ascii="Times New Roman" w:hAnsi="Times New Roman" w:cs="Times New Roman"/>
          <w:kern w:val="0"/>
        </w:rPr>
        <w:t>(Instituto Nacional de Estadística, 2024)</w:t>
      </w:r>
      <w:r w:rsidR="006A2829">
        <w:rPr>
          <w:rFonts w:ascii="Times New Roman" w:hAnsi="Times New Roman" w:cs="Times New Roman"/>
        </w:rPr>
        <w:fldChar w:fldCharType="end"/>
      </w:r>
      <w:del w:id="801" w:author="Alejandro Andreas Jaume Losa" w:date="2024-02-20T11:05:00Z">
        <w:r w:rsidR="006A2829" w:rsidDel="006A2829">
          <w:rPr>
            <w:rFonts w:ascii="Times New Roman" w:hAnsi="Times New Roman" w:cs="Times New Roman"/>
          </w:rPr>
          <w:fldChar w:fldCharType="begin"/>
        </w:r>
        <w:r w:rsidR="006A2829" w:rsidDel="006A2829">
          <w:rPr>
            <w:rFonts w:ascii="Times New Roman" w:hAnsi="Times New Roman" w:cs="Times New Roman"/>
          </w:rPr>
          <w:delInstrText xml:space="preserve"> ADDIN ZOTERO_ITEM CSL_CITATION {"citationID":"HE1i4NMx","properties":{"formattedCitation":"(Instituto Nacional de Estad\\uc0\\u237{}stica, n.d.)","plainCitation":"(Instituto Nacional de Estadística, n.d.)","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schema":"https://github.com/citation-style-language/schema/raw/master/csl-citation.json"} </w:delInstrText>
        </w:r>
        <w:r w:rsidR="006A2829" w:rsidDel="006A2829">
          <w:rPr>
            <w:rFonts w:ascii="Times New Roman" w:hAnsi="Times New Roman" w:cs="Times New Roman"/>
          </w:rPr>
          <w:fldChar w:fldCharType="separate"/>
        </w:r>
        <w:r w:rsidR="006A2829" w:rsidRPr="006A2829" w:rsidDel="006A2829">
          <w:rPr>
            <w:rFonts w:ascii="Times New Roman" w:hAnsi="Times New Roman" w:cs="Times New Roman"/>
            <w:kern w:val="0"/>
          </w:rPr>
          <w:delText>(Instituto Nacional de Estadística, n.d.)</w:delText>
        </w:r>
        <w:r w:rsidR="006A2829" w:rsidDel="006A2829">
          <w:rPr>
            <w:rFonts w:ascii="Times New Roman" w:hAnsi="Times New Roman" w:cs="Times New Roman"/>
          </w:rPr>
          <w:fldChar w:fldCharType="end"/>
        </w:r>
      </w:del>
      <w:ins w:id="802" w:author="Alejandro Andreas Jaume Losa" w:date="2024-02-20T11:03:00Z">
        <w:r w:rsidR="00AC1B98">
          <w:rPr>
            <w:rFonts w:ascii="Times New Roman" w:hAnsi="Times New Roman" w:cs="Times New Roman"/>
          </w:rPr>
          <w:t xml:space="preserve">, making it the </w:t>
        </w:r>
      </w:ins>
      <w:ins w:id="803" w:author="Alejandro Andreas Jaume Losa" w:date="2024-02-20T11:06:00Z">
        <w:r w:rsidR="006A2829">
          <w:rPr>
            <w:rFonts w:ascii="Times New Roman" w:hAnsi="Times New Roman" w:cs="Times New Roman"/>
          </w:rPr>
          <w:t>largest</w:t>
        </w:r>
      </w:ins>
      <w:ins w:id="804" w:author="Alejandro Andreas Jaume Losa" w:date="2024-02-20T11:03:00Z">
        <w:r w:rsidR="00AC1B98">
          <w:rPr>
            <w:rFonts w:ascii="Times New Roman" w:hAnsi="Times New Roman" w:cs="Times New Roman"/>
          </w:rPr>
          <w:t xml:space="preserve"> city. Second,</w:t>
        </w:r>
      </w:ins>
      <w:ins w:id="805" w:author="Alejandro Andreas Jaume Losa" w:date="2024-02-20T11:06:00Z">
        <w:r w:rsidR="006A2829">
          <w:rPr>
            <w:rFonts w:ascii="Times New Roman" w:hAnsi="Times New Roman" w:cs="Times New Roman"/>
          </w:rPr>
          <w:t xml:space="preserve"> it is the most diverse city in the Balearic Islands, </w:t>
        </w:r>
      </w:ins>
      <w:ins w:id="806" w:author="Alejandro Andreas Jaume Losa" w:date="2024-02-20T11:12:00Z">
        <w:r w:rsidR="006A2829">
          <w:rPr>
            <w:rFonts w:ascii="Times New Roman" w:hAnsi="Times New Roman" w:cs="Times New Roman"/>
          </w:rPr>
          <w:t xml:space="preserve">concentrating </w:t>
        </w:r>
      </w:ins>
      <w:ins w:id="807" w:author="Alejandro Andreas Jaume Losa" w:date="2024-02-20T11:13:00Z">
        <w:r w:rsidR="006A2829">
          <w:rPr>
            <w:rFonts w:ascii="Times New Roman" w:hAnsi="Times New Roman" w:cs="Times New Roman"/>
          </w:rPr>
          <w:t>a third of the foreign residents of the Balearic Islands</w:t>
        </w:r>
      </w:ins>
      <w:ins w:id="808" w:author="Alejandro Andreas Jaume Losa" w:date="2024-02-20T11:16:00Z">
        <w:r w:rsidR="006A2829">
          <w:rPr>
            <w:rFonts w:ascii="Times New Roman" w:hAnsi="Times New Roman" w:cs="Times New Roman"/>
          </w:rPr>
          <w:t xml:space="preserve"> </w:t>
        </w:r>
      </w:ins>
      <w:r w:rsidR="007903C7">
        <w:rPr>
          <w:rFonts w:ascii="Times New Roman" w:hAnsi="Times New Roman" w:cs="Times New Roman"/>
        </w:rPr>
        <w:fldChar w:fldCharType="begin"/>
      </w:r>
      <w:r w:rsidR="007903C7">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7903C7">
        <w:rPr>
          <w:rFonts w:ascii="Times New Roman" w:hAnsi="Times New Roman" w:cs="Times New Roman"/>
        </w:rPr>
        <w:fldChar w:fldCharType="separate"/>
      </w:r>
      <w:r w:rsidR="007903C7">
        <w:rPr>
          <w:rFonts w:ascii="Times New Roman" w:hAnsi="Times New Roman" w:cs="Times New Roman"/>
          <w:noProof/>
        </w:rPr>
        <w:t>(IBESTAT, 2022)</w:t>
      </w:r>
      <w:r w:rsidR="007903C7">
        <w:rPr>
          <w:rFonts w:ascii="Times New Roman" w:hAnsi="Times New Roman" w:cs="Times New Roman"/>
        </w:rPr>
        <w:fldChar w:fldCharType="end"/>
      </w:r>
      <w:ins w:id="809" w:author="Alejandro Andreas Jaume Losa" w:date="2024-02-20T11:16:00Z">
        <w:r w:rsidR="007903C7">
          <w:rPr>
            <w:rFonts w:ascii="Times New Roman" w:hAnsi="Times New Roman" w:cs="Times New Roman"/>
          </w:rPr>
          <w:t xml:space="preserve">. </w:t>
        </w:r>
      </w:ins>
      <w:ins w:id="810" w:author="Alejandro Andreas Jaume Losa" w:date="2024-02-20T10:47:00Z">
        <w:r w:rsidR="00AC1B98">
          <w:rPr>
            <w:rFonts w:ascii="Times New Roman" w:hAnsi="Times New Roman" w:cs="Times New Roman"/>
          </w:rPr>
          <w:t xml:space="preserve">According to Blas–Arroyo, this situation makes the </w:t>
        </w:r>
      </w:ins>
      <w:ins w:id="811" w:author="Alejandro Andreas Jaume Losa" w:date="2024-02-20T11:17:00Z">
        <w:r w:rsidR="007903C7">
          <w:rPr>
            <w:rFonts w:ascii="Times New Roman" w:hAnsi="Times New Roman" w:cs="Times New Roman"/>
          </w:rPr>
          <w:t>Palma</w:t>
        </w:r>
      </w:ins>
      <w:ins w:id="812" w:author="Alejandro Andreas Jaume Losa" w:date="2024-02-20T10:47:00Z">
        <w:r w:rsidR="00AC1B98">
          <w:rPr>
            <w:rFonts w:ascii="Times New Roman" w:hAnsi="Times New Roman" w:cs="Times New Roman"/>
          </w:rPr>
          <w:t xml:space="preserve"> “a melting pot of people from different geographic, economic and cultural origins” </w:t>
        </w:r>
      </w:ins>
      <w:r w:rsidR="007903C7">
        <w:rPr>
          <w:rFonts w:ascii="Times New Roman" w:hAnsi="Times New Roman" w:cs="Times New Roman"/>
        </w:rPr>
        <w:fldChar w:fldCharType="begin"/>
      </w:r>
      <w:r w:rsidR="007903C7">
        <w:rPr>
          <w:rFonts w:ascii="Times New Roman" w:hAnsi="Times New Roman" w:cs="Times New Roman"/>
        </w:rPr>
        <w:instrText xml:space="preserve"> ADDIN ZOTERO_ITEM CSL_CITATION {"citationID":"aTdnTE4S","properties":{"formattedCitation":"(Blas-Arroyo, 2007)","plainCitation":"(Blas-Arroyo, 2007)","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7903C7">
        <w:rPr>
          <w:rFonts w:ascii="Times New Roman" w:hAnsi="Times New Roman" w:cs="Times New Roman"/>
        </w:rPr>
        <w:fldChar w:fldCharType="separate"/>
      </w:r>
      <w:r w:rsidR="007903C7">
        <w:rPr>
          <w:rFonts w:ascii="Times New Roman" w:hAnsi="Times New Roman" w:cs="Times New Roman"/>
          <w:noProof/>
        </w:rPr>
        <w:t>(</w:t>
      </w:r>
      <w:del w:id="813" w:author="Alejandro Andreas Jaume Losa" w:date="2024-02-20T11:17:00Z">
        <w:r w:rsidR="007903C7" w:rsidDel="007903C7">
          <w:rPr>
            <w:rFonts w:ascii="Times New Roman" w:hAnsi="Times New Roman" w:cs="Times New Roman"/>
            <w:noProof/>
          </w:rPr>
          <w:delText xml:space="preserve">Blas-Arroyo, </w:delText>
        </w:r>
      </w:del>
      <w:r w:rsidR="007903C7">
        <w:rPr>
          <w:rFonts w:ascii="Times New Roman" w:hAnsi="Times New Roman" w:cs="Times New Roman"/>
          <w:noProof/>
        </w:rPr>
        <w:t>2007</w:t>
      </w:r>
      <w:ins w:id="814" w:author="Alejandro Andreas Jaume Losa" w:date="2024-02-20T11:17:00Z">
        <w:r w:rsidR="007903C7">
          <w:rPr>
            <w:rFonts w:ascii="Times New Roman" w:hAnsi="Times New Roman" w:cs="Times New Roman"/>
            <w:noProof/>
          </w:rPr>
          <w:t>, p. 80</w:t>
        </w:r>
      </w:ins>
      <w:r w:rsidR="007903C7">
        <w:rPr>
          <w:rFonts w:ascii="Times New Roman" w:hAnsi="Times New Roman" w:cs="Times New Roman"/>
          <w:noProof/>
        </w:rPr>
        <w:t>)</w:t>
      </w:r>
      <w:r w:rsidR="007903C7">
        <w:rPr>
          <w:rFonts w:ascii="Times New Roman" w:hAnsi="Times New Roman" w:cs="Times New Roman"/>
        </w:rPr>
        <w:fldChar w:fldCharType="end"/>
      </w:r>
      <w:ins w:id="815" w:author="Alejandro Andreas Jaume Losa" w:date="2024-02-20T11:18:00Z">
        <w:r w:rsidR="007903C7">
          <w:rPr>
            <w:rFonts w:ascii="Times New Roman" w:hAnsi="Times New Roman" w:cs="Times New Roman"/>
          </w:rPr>
          <w:t xml:space="preserve">, making a significant impact on the linguistic situation of the city. Finally, </w:t>
        </w:r>
      </w:ins>
      <w:ins w:id="816" w:author="Alejandro Andreas Jaume Losa" w:date="2024-02-20T11:20:00Z">
        <w:r w:rsidR="000F21E3">
          <w:rPr>
            <w:rFonts w:ascii="Times New Roman" w:hAnsi="Times New Roman" w:cs="Times New Roman"/>
          </w:rPr>
          <w:t xml:space="preserve">previous studies have shown </w:t>
        </w:r>
      </w:ins>
      <w:ins w:id="817" w:author="Alejandro Andreas Jaume Losa" w:date="2024-02-20T11:23:00Z">
        <w:r w:rsidR="000F21E3">
          <w:rPr>
            <w:rFonts w:ascii="Times New Roman" w:hAnsi="Times New Roman" w:cs="Times New Roman"/>
          </w:rPr>
          <w:t>that the language attitudes of people who live in areas with lower social conta</w:t>
        </w:r>
      </w:ins>
      <w:ins w:id="818" w:author="Alejandro Andreas Jaume Losa" w:date="2024-02-20T11:24:00Z">
        <w:r w:rsidR="000F21E3">
          <w:rPr>
            <w:rFonts w:ascii="Times New Roman" w:hAnsi="Times New Roman" w:cs="Times New Roman"/>
          </w:rPr>
          <w:t xml:space="preserve">ct with Catalan, such as Palma, tend to be less positive toward this language and more positive toward Spanish </w:t>
        </w:r>
      </w:ins>
      <w:r w:rsidR="00BB6837">
        <w:rPr>
          <w:rFonts w:ascii="Times New Roman" w:hAnsi="Times New Roman" w:cs="Times New Roman"/>
        </w:rPr>
        <w:fldChar w:fldCharType="begin"/>
      </w:r>
      <w:r w:rsidR="00BB6837">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BB6837">
        <w:rPr>
          <w:rFonts w:ascii="Times New Roman" w:hAnsi="Times New Roman" w:cs="Times New Roman"/>
        </w:rPr>
        <w:fldChar w:fldCharType="separate"/>
      </w:r>
      <w:r w:rsidR="00BB6837">
        <w:rPr>
          <w:rFonts w:ascii="Times New Roman" w:hAnsi="Times New Roman" w:cs="Times New Roman"/>
          <w:noProof/>
        </w:rPr>
        <w:t>(Calafat Vila &amp; Calero-Pons, 2019)</w:t>
      </w:r>
      <w:r w:rsidR="00BB6837">
        <w:rPr>
          <w:rFonts w:ascii="Times New Roman" w:hAnsi="Times New Roman" w:cs="Times New Roman"/>
        </w:rPr>
        <w:fldChar w:fldCharType="end"/>
      </w:r>
      <w:ins w:id="819" w:author="Alejandro Andreas Jaume Losa" w:date="2024-02-20T11:24:00Z">
        <w:r w:rsidR="00BB6837">
          <w:rPr>
            <w:rFonts w:ascii="Times New Roman" w:hAnsi="Times New Roman" w:cs="Times New Roman"/>
          </w:rPr>
          <w:t>.</w:t>
        </w:r>
      </w:ins>
      <w:ins w:id="820" w:author="Alejandro Andreas Jaume Losa" w:date="2024-02-20T11:25:00Z">
        <w:r w:rsidR="00757937">
          <w:rPr>
            <w:rFonts w:ascii="Times New Roman" w:hAnsi="Times New Roman" w:cs="Times New Roman"/>
          </w:rPr>
          <w:t xml:space="preserve"> Additionally, none of the studies</w:t>
        </w:r>
      </w:ins>
      <w:ins w:id="821" w:author="Alejandro Andreas Jaume Losa" w:date="2024-02-20T11:26:00Z">
        <w:r w:rsidR="00757937">
          <w:rPr>
            <w:rFonts w:ascii="Times New Roman" w:hAnsi="Times New Roman" w:cs="Times New Roman"/>
          </w:rPr>
          <w:t xml:space="preserve"> exploring language attitudes in the context of the Balearic Islands have focused exclusively on the specific case of Palma.</w:t>
        </w:r>
      </w:ins>
      <w:ins w:id="822" w:author="Alejandro Andreas Jaume Losa" w:date="2024-02-20T11:27:00Z">
        <w:r w:rsidR="00757937">
          <w:rPr>
            <w:rFonts w:ascii="Times New Roman" w:hAnsi="Times New Roman" w:cs="Times New Roman"/>
          </w:rPr>
          <w:t xml:space="preserve"> </w:t>
        </w:r>
      </w:ins>
      <w:del w:id="823" w:author="Alejandro Andreas Jaume Losa" w:date="2024-02-20T08:59:00Z">
        <w:r w:rsidR="0068685F" w:rsidDel="00455016">
          <w:rPr>
            <w:rFonts w:ascii="Times New Roman" w:hAnsi="Times New Roman" w:cs="Times New Roman"/>
          </w:rPr>
          <w:delText xml:space="preserve"> </w:delText>
        </w:r>
      </w:del>
      <w:del w:id="824" w:author="Alejandro Andreas Jaume Losa" w:date="2024-02-20T10:33:00Z">
        <w:r w:rsidR="0068685F" w:rsidDel="00B7040A">
          <w:rPr>
            <w:rFonts w:ascii="Times New Roman" w:hAnsi="Times New Roman" w:cs="Times New Roman"/>
          </w:rPr>
          <w:delText xml:space="preserve">However, there seems to be a general consensus in both groups towards the benefits of </w:delText>
        </w:r>
        <w:r w:rsidR="000147EF" w:rsidDel="00B7040A">
          <w:rPr>
            <w:rFonts w:ascii="Times New Roman" w:hAnsi="Times New Roman" w:cs="Times New Roman"/>
          </w:rPr>
          <w:delText>bi-/multilingualism</w:delText>
        </w:r>
        <w:r w:rsidR="0068685F" w:rsidDel="00B7040A">
          <w:rPr>
            <w:rFonts w:ascii="Times New Roman" w:hAnsi="Times New Roman" w:cs="Times New Roman"/>
          </w:rPr>
          <w:delText>. Several factors such age, level of education, first language, place of residence, and political orientation, among others, seem to influence both the usage and the attitudes towards Catalan and Spanish</w:delText>
        </w:r>
      </w:del>
      <w:del w:id="825" w:author="Alejandro Andreas Jaume Losa" w:date="2024-02-20T11:25:00Z">
        <w:r w:rsidR="0068685F" w:rsidDel="00757937">
          <w:rPr>
            <w:rFonts w:ascii="Times New Roman" w:hAnsi="Times New Roman" w:cs="Times New Roman"/>
          </w:rPr>
          <w:delText xml:space="preserve">. It should be noted, however, that </w:delText>
        </w:r>
        <w:r w:rsidR="000147EF" w:rsidDel="00757937">
          <w:rPr>
            <w:rFonts w:ascii="Times New Roman" w:hAnsi="Times New Roman" w:cs="Times New Roman"/>
          </w:rPr>
          <w:delText xml:space="preserve">the studies included in this literary review either provide data collected more than 10 years ago or from very specific groups of participants (college students, young people, etc.). </w:delText>
        </w:r>
      </w:del>
      <w:del w:id="826" w:author="Alejandro Andreas Jaume Losa" w:date="2024-02-20T11:26:00Z">
        <w:r w:rsidR="000147EF" w:rsidDel="00757937">
          <w:rPr>
            <w:rFonts w:ascii="Times New Roman" w:hAnsi="Times New Roman" w:cs="Times New Roman"/>
          </w:rPr>
          <w:delText xml:space="preserve">In addition, none of these studies explored the specific case of Palma, the capital of the Balearic Islands and probably the region in the whole archipelago with the most linguistic variety. Consequently, the present study aims at being the first to explore the language attitudes and uses of the population of Palma towards Catalan and Spanish in order to </w:delText>
        </w:r>
        <w:r w:rsidR="000147EF" w:rsidRPr="000147EF" w:rsidDel="00757937">
          <w:rPr>
            <w:rFonts w:ascii="Times New Roman" w:hAnsi="Times New Roman" w:cs="Times New Roman"/>
          </w:rPr>
          <w:delText>identify the values attributed</w:delText>
        </w:r>
        <w:r w:rsidR="000147EF" w:rsidDel="00757937">
          <w:rPr>
            <w:rFonts w:ascii="Times New Roman" w:hAnsi="Times New Roman" w:cs="Times New Roman"/>
          </w:rPr>
          <w:delText xml:space="preserve"> to each language as well as to </w:delText>
        </w:r>
        <w:r w:rsidR="000147EF" w:rsidRPr="000147EF" w:rsidDel="00757937">
          <w:rPr>
            <w:rFonts w:ascii="Times New Roman" w:hAnsi="Times New Roman" w:cs="Times New Roman"/>
          </w:rPr>
          <w:delText>determine which social variables have the most significant influence on the formation of linguistic attitude</w:delText>
        </w:r>
        <w:r w:rsidR="003A2F9E" w:rsidDel="00757937">
          <w:rPr>
            <w:rFonts w:ascii="Times New Roman" w:hAnsi="Times New Roman" w:cs="Times New Roman"/>
          </w:rPr>
          <w:delText xml:space="preserve">s. </w:delText>
        </w:r>
      </w:del>
      <w:r w:rsidR="003A2F9E">
        <w:rPr>
          <w:rFonts w:ascii="Times New Roman" w:hAnsi="Times New Roman" w:cs="Times New Roman"/>
        </w:rPr>
        <w:t xml:space="preserve">Accordingly, </w:t>
      </w:r>
      <w:ins w:id="827" w:author="Kendra Dickinson" w:date="2024-02-05T14:57:00Z">
        <w:r w:rsidR="00B04D77">
          <w:rPr>
            <w:rFonts w:ascii="Times New Roman" w:hAnsi="Times New Roman" w:cs="Times New Roman"/>
          </w:rPr>
          <w:t>my</w:t>
        </w:r>
      </w:ins>
      <w:commentRangeStart w:id="828"/>
      <w:del w:id="829" w:author="Kendra Dickinson" w:date="2024-02-05T14:57:00Z">
        <w:r w:rsidR="003A2F9E" w:rsidDel="00B04D77">
          <w:rPr>
            <w:rFonts w:ascii="Times New Roman" w:hAnsi="Times New Roman" w:cs="Times New Roman"/>
          </w:rPr>
          <w:delText>our</w:delText>
        </w:r>
      </w:del>
      <w:commentRangeEnd w:id="828"/>
      <w:r w:rsidR="00B04D77">
        <w:rPr>
          <w:rStyle w:val="CommentReference"/>
        </w:rPr>
        <w:commentReference w:id="828"/>
      </w:r>
      <w:r w:rsidR="003A2F9E">
        <w:rPr>
          <w:rFonts w:ascii="Times New Roman" w:hAnsi="Times New Roman" w:cs="Times New Roman"/>
        </w:rPr>
        <w:t xml:space="preserve"> research questions </w:t>
      </w:r>
      <w:ins w:id="830" w:author="Alejandro Andreas Jaume Losa" w:date="2024-02-20T11:44:00Z">
        <w:r w:rsidR="00151FF8">
          <w:rPr>
            <w:rFonts w:ascii="Times New Roman" w:hAnsi="Times New Roman" w:cs="Times New Roman"/>
          </w:rPr>
          <w:t xml:space="preserve">and hypotheses </w:t>
        </w:r>
      </w:ins>
      <w:r w:rsidR="003A2F9E">
        <w:rPr>
          <w:rFonts w:ascii="Times New Roman" w:hAnsi="Times New Roman" w:cs="Times New Roman"/>
        </w:rPr>
        <w:t>are as follows:</w:t>
      </w:r>
    </w:p>
    <w:p w14:paraId="10506F42" w14:textId="065610E0" w:rsidR="000C576C" w:rsidRDefault="0001703D" w:rsidP="000C576C">
      <w:pPr>
        <w:pStyle w:val="ListParagraph"/>
        <w:numPr>
          <w:ilvl w:val="0"/>
          <w:numId w:val="2"/>
        </w:numPr>
        <w:spacing w:line="480" w:lineRule="auto"/>
        <w:jc w:val="both"/>
        <w:rPr>
          <w:ins w:id="831" w:author="Alejandro Andreas Jaume Losa" w:date="2024-02-20T11:29:00Z"/>
          <w:rFonts w:ascii="Times New Roman" w:hAnsi="Times New Roman" w:cs="Times New Roman"/>
        </w:rPr>
      </w:pPr>
      <w:ins w:id="832" w:author="Alejandro Andreas Jaume Losa" w:date="2024-02-20T14:20:00Z">
        <w:r>
          <w:rPr>
            <w:rFonts w:ascii="Times New Roman" w:hAnsi="Times New Roman" w:cs="Times New Roman"/>
          </w:rPr>
          <w:t>Is pol</w:t>
        </w:r>
      </w:ins>
      <w:ins w:id="833" w:author="Alejandro Andreas Jaume Losa" w:date="2024-02-20T14:21:00Z">
        <w:r>
          <w:rPr>
            <w:rFonts w:ascii="Times New Roman" w:hAnsi="Times New Roman" w:cs="Times New Roman"/>
          </w:rPr>
          <w:t xml:space="preserve">itical orientation </w:t>
        </w:r>
      </w:ins>
      <w:ins w:id="834" w:author="Alejandro Andreas Jaume Losa" w:date="2024-02-20T11:28:00Z">
        <w:r w:rsidR="000C576C">
          <w:rPr>
            <w:rFonts w:ascii="Times New Roman" w:hAnsi="Times New Roman" w:cs="Times New Roman"/>
          </w:rPr>
          <w:t>a significant predictor o</w:t>
        </w:r>
      </w:ins>
      <w:ins w:id="835" w:author="Alejandro Andreas Jaume Losa" w:date="2024-02-20T11:29:00Z">
        <w:r w:rsidR="000C576C">
          <w:rPr>
            <w:rFonts w:ascii="Times New Roman" w:hAnsi="Times New Roman" w:cs="Times New Roman"/>
          </w:rPr>
          <w:t>f language attitudes toward Catalan and Spanish in Palma de Mallorca?</w:t>
        </w:r>
      </w:ins>
      <w:ins w:id="836" w:author="Alejandro Andreas Jaume Losa" w:date="2024-02-20T11:43:00Z">
        <w:r w:rsidR="00151FF8">
          <w:rPr>
            <w:rFonts w:ascii="Times New Roman" w:hAnsi="Times New Roman" w:cs="Times New Roman"/>
          </w:rPr>
          <w:t xml:space="preserve"> </w:t>
        </w:r>
      </w:ins>
    </w:p>
    <w:p w14:paraId="756DCC9F" w14:textId="697FD374" w:rsidR="000C576C" w:rsidRPr="000C576C" w:rsidRDefault="0001703D">
      <w:pPr>
        <w:pStyle w:val="ListParagraph"/>
        <w:numPr>
          <w:ilvl w:val="0"/>
          <w:numId w:val="2"/>
        </w:numPr>
        <w:spacing w:line="480" w:lineRule="auto"/>
        <w:jc w:val="both"/>
        <w:rPr>
          <w:ins w:id="837" w:author="Alejandro Andreas Jaume Losa" w:date="2024-02-20T11:28:00Z"/>
          <w:rFonts w:ascii="Times New Roman" w:hAnsi="Times New Roman" w:cs="Times New Roman"/>
          <w:rPrChange w:id="838" w:author="Alejandro Andreas Jaume Losa" w:date="2024-02-20T11:28:00Z">
            <w:rPr>
              <w:ins w:id="839" w:author="Alejandro Andreas Jaume Losa" w:date="2024-02-20T11:28:00Z"/>
            </w:rPr>
          </w:rPrChange>
        </w:rPr>
        <w:pPrChange w:id="840" w:author="Alejandro Andreas Jaume Losa" w:date="2024-02-20T11:28:00Z">
          <w:pPr>
            <w:spacing w:line="480" w:lineRule="auto"/>
            <w:jc w:val="both"/>
          </w:pPr>
        </w:pPrChange>
      </w:pPr>
      <w:ins w:id="841" w:author="Alejandro Andreas Jaume Losa" w:date="2024-02-20T14:21:00Z">
        <w:r>
          <w:rPr>
            <w:rFonts w:ascii="Times New Roman" w:hAnsi="Times New Roman" w:cs="Times New Roman"/>
          </w:rPr>
          <w:t xml:space="preserve">What is the relationship between </w:t>
        </w:r>
      </w:ins>
      <w:ins w:id="842" w:author="Alejandro Andreas Jaume Losa" w:date="2024-02-20T14:22:00Z">
        <w:r>
          <w:rPr>
            <w:rFonts w:ascii="Times New Roman" w:hAnsi="Times New Roman" w:cs="Times New Roman"/>
          </w:rPr>
          <w:t xml:space="preserve">different political orientation and language attitudes </w:t>
        </w:r>
      </w:ins>
      <w:ins w:id="843" w:author="Alejandro Andreas Jaume Losa" w:date="2024-02-20T11:30:00Z">
        <w:r w:rsidR="000C576C">
          <w:rPr>
            <w:rFonts w:ascii="Times New Roman" w:hAnsi="Times New Roman" w:cs="Times New Roman"/>
          </w:rPr>
          <w:t>of the population of Palma de Mallorca</w:t>
        </w:r>
      </w:ins>
      <w:ins w:id="844" w:author="Alejandro Andreas Jaume Losa" w:date="2024-02-20T11:31:00Z">
        <w:r w:rsidR="000C576C">
          <w:rPr>
            <w:rFonts w:ascii="Times New Roman" w:hAnsi="Times New Roman" w:cs="Times New Roman"/>
          </w:rPr>
          <w:t xml:space="preserve"> </w:t>
        </w:r>
      </w:ins>
      <w:ins w:id="845" w:author="Alejandro Andreas Jaume Losa" w:date="2024-02-20T11:29:00Z">
        <w:r w:rsidR="000C576C">
          <w:rPr>
            <w:rFonts w:ascii="Times New Roman" w:hAnsi="Times New Roman" w:cs="Times New Roman"/>
          </w:rPr>
          <w:t>toward Ca</w:t>
        </w:r>
      </w:ins>
      <w:ins w:id="846" w:author="Alejandro Andreas Jaume Losa" w:date="2024-02-20T11:30:00Z">
        <w:r w:rsidR="000C576C">
          <w:rPr>
            <w:rFonts w:ascii="Times New Roman" w:hAnsi="Times New Roman" w:cs="Times New Roman"/>
          </w:rPr>
          <w:t>talan and Spanish</w:t>
        </w:r>
      </w:ins>
      <w:ins w:id="847" w:author="Alejandro Andreas Jaume Losa" w:date="2024-02-20T11:31:00Z">
        <w:r w:rsidR="000C576C">
          <w:rPr>
            <w:rFonts w:ascii="Times New Roman" w:hAnsi="Times New Roman" w:cs="Times New Roman"/>
          </w:rPr>
          <w:t>?</w:t>
        </w:r>
      </w:ins>
    </w:p>
    <w:p w14:paraId="1DD93927" w14:textId="3E31B76A" w:rsidR="00526E53" w:rsidRDefault="00151FF8" w:rsidP="00085F6E">
      <w:pPr>
        <w:spacing w:line="480" w:lineRule="auto"/>
        <w:ind w:firstLine="720"/>
        <w:jc w:val="both"/>
        <w:rPr>
          <w:ins w:id="848" w:author="Alejandro Andreas Jaume Losa" w:date="2024-02-20T11:50:00Z"/>
          <w:rFonts w:ascii="Times New Roman" w:hAnsi="Times New Roman" w:cs="Times New Roman"/>
        </w:rPr>
      </w:pPr>
      <w:ins w:id="849" w:author="Alejandro Andreas Jaume Losa" w:date="2024-02-20T11:45:00Z">
        <w:r>
          <w:rPr>
            <w:rFonts w:ascii="Times New Roman" w:hAnsi="Times New Roman" w:cs="Times New Roman"/>
          </w:rPr>
          <w:t xml:space="preserve">With regard to research question one, </w:t>
        </w:r>
      </w:ins>
      <w:ins w:id="850" w:author="Alejandro Andreas Jaume Losa" w:date="2024-02-20T11:46:00Z">
        <w:r>
          <w:rPr>
            <w:rFonts w:ascii="Times New Roman" w:hAnsi="Times New Roman" w:cs="Times New Roman"/>
          </w:rPr>
          <w:t>and based on previous literature</w:t>
        </w:r>
      </w:ins>
      <w:ins w:id="851" w:author="Alejandro Andreas Jaume Losa" w:date="2024-02-20T11:47:00Z">
        <w:r>
          <w:rPr>
            <w:rFonts w:ascii="Times New Roman" w:hAnsi="Times New Roman" w:cs="Times New Roman"/>
          </w:rPr>
          <w:t xml:space="preserve"> </w:t>
        </w:r>
      </w:ins>
      <w:r w:rsidR="005858A2">
        <w:rPr>
          <w:rFonts w:ascii="Times New Roman" w:hAnsi="Times New Roman" w:cs="Times New Roman"/>
        </w:rPr>
        <w:fldChar w:fldCharType="begin"/>
      </w:r>
      <w:r w:rsidR="005858A2">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5858A2">
        <w:rPr>
          <w:rFonts w:ascii="Times New Roman" w:hAnsi="Times New Roman" w:cs="Times New Roman"/>
        </w:rPr>
        <w:fldChar w:fldCharType="separate"/>
      </w:r>
      <w:r w:rsidR="005858A2" w:rsidRPr="005858A2">
        <w:rPr>
          <w:rFonts w:ascii="Times New Roman" w:hAnsi="Times New Roman" w:cs="Times New Roman"/>
          <w:kern w:val="0"/>
        </w:rPr>
        <w:t>(Castell et al., 2023; Ibáñez Ferreté, 2014)</w:t>
      </w:r>
      <w:r w:rsidR="005858A2">
        <w:rPr>
          <w:rFonts w:ascii="Times New Roman" w:hAnsi="Times New Roman" w:cs="Times New Roman"/>
        </w:rPr>
        <w:fldChar w:fldCharType="end"/>
      </w:r>
      <w:ins w:id="852" w:author="Alejandro Andreas Jaume Losa" w:date="2024-02-20T11:48:00Z">
        <w:r w:rsidR="005858A2">
          <w:rPr>
            <w:rFonts w:ascii="Times New Roman" w:hAnsi="Times New Roman" w:cs="Times New Roman"/>
          </w:rPr>
          <w:t xml:space="preserve"> and the current </w:t>
        </w:r>
      </w:ins>
      <w:ins w:id="853" w:author="Alejandro Andreas Jaume Losa" w:date="2024-02-20T11:49:00Z">
        <w:r w:rsidR="005858A2">
          <w:rPr>
            <w:rFonts w:ascii="Times New Roman" w:hAnsi="Times New Roman" w:cs="Times New Roman"/>
          </w:rPr>
          <w:t xml:space="preserve">political debate regarding the linguistic situation in the Balearic Islands </w:t>
        </w:r>
      </w:ins>
      <w:r w:rsidR="005858A2">
        <w:rPr>
          <w:rFonts w:ascii="Times New Roman" w:hAnsi="Times New Roman" w:cs="Times New Roman"/>
        </w:rPr>
        <w:fldChar w:fldCharType="begin"/>
      </w:r>
      <w:r w:rsidR="005858A2">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5858A2">
        <w:rPr>
          <w:rFonts w:ascii="Times New Roman" w:hAnsi="Times New Roman" w:cs="Times New Roman"/>
        </w:rPr>
        <w:fldChar w:fldCharType="separate"/>
      </w:r>
      <w:r w:rsidR="005858A2" w:rsidRPr="005858A2">
        <w:rPr>
          <w:rFonts w:ascii="Times New Roman" w:hAnsi="Times New Roman" w:cs="Times New Roman"/>
          <w:kern w:val="0"/>
        </w:rPr>
        <w:t>(Crespí, 2023; Garau, 2023; Mateos, 2023; Pellicer, 2023; Sánchez, 2023)</w:t>
      </w:r>
      <w:r w:rsidR="005858A2">
        <w:rPr>
          <w:rFonts w:ascii="Times New Roman" w:hAnsi="Times New Roman" w:cs="Times New Roman"/>
        </w:rPr>
        <w:fldChar w:fldCharType="end"/>
      </w:r>
      <w:ins w:id="854" w:author="Alejandro Andreas Jaume Losa" w:date="2024-02-20T11:50:00Z">
        <w:r w:rsidR="005858A2">
          <w:rPr>
            <w:rFonts w:ascii="Times New Roman" w:hAnsi="Times New Roman" w:cs="Times New Roman"/>
          </w:rPr>
          <w:t xml:space="preserve">, </w:t>
        </w:r>
      </w:ins>
      <w:ins w:id="855" w:author="Alejandro Andreas Jaume Losa" w:date="2024-02-20T11:45:00Z">
        <w:r>
          <w:rPr>
            <w:rFonts w:ascii="Times New Roman" w:hAnsi="Times New Roman" w:cs="Times New Roman"/>
          </w:rPr>
          <w:t>I hypothesize that political orientation will be a significant predictor</w:t>
        </w:r>
      </w:ins>
      <w:ins w:id="856" w:author="Alejandro Andreas Jaume Losa" w:date="2024-02-20T11:46:00Z">
        <w:r>
          <w:rPr>
            <w:rFonts w:ascii="Times New Roman" w:hAnsi="Times New Roman" w:cs="Times New Roman"/>
          </w:rPr>
          <w:t xml:space="preserve"> of language attitudes t</w:t>
        </w:r>
      </w:ins>
      <w:ins w:id="857" w:author="Alejandro Andreas Jaume Losa" w:date="2024-02-20T11:47:00Z">
        <w:r>
          <w:rPr>
            <w:rFonts w:ascii="Times New Roman" w:hAnsi="Times New Roman" w:cs="Times New Roman"/>
          </w:rPr>
          <w:t>oward Catalan and Spanish in Palma.</w:t>
        </w:r>
      </w:ins>
      <w:ins w:id="858" w:author="Alejandro Andreas Jaume Losa" w:date="2024-02-20T11:50:00Z">
        <w:r w:rsidR="005858A2">
          <w:rPr>
            <w:rFonts w:ascii="Times New Roman" w:hAnsi="Times New Roman" w:cs="Times New Roman"/>
          </w:rPr>
          <w:t xml:space="preserve"> With regard to research question two, and also based on previous literature </w:t>
        </w:r>
      </w:ins>
      <w:r w:rsidR="00A229E0">
        <w:rPr>
          <w:rFonts w:ascii="Times New Roman" w:hAnsi="Times New Roman" w:cs="Times New Roman"/>
        </w:rPr>
        <w:fldChar w:fldCharType="begin"/>
      </w:r>
      <w:r w:rsidR="00A229E0">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229E0">
        <w:rPr>
          <w:rFonts w:ascii="Times New Roman" w:hAnsi="Times New Roman" w:cs="Times New Roman"/>
        </w:rPr>
        <w:fldChar w:fldCharType="separate"/>
      </w:r>
      <w:r w:rsidR="00A229E0" w:rsidRPr="00A229E0">
        <w:rPr>
          <w:rFonts w:ascii="Times New Roman" w:hAnsi="Times New Roman" w:cs="Times New Roman"/>
          <w:kern w:val="0"/>
        </w:rPr>
        <w:t>(Aguiló-Mora &amp; Lynch, 2017; Castell et al., 2023; Ibáñez Ferreté, 2014)</w:t>
      </w:r>
      <w:r w:rsidR="00A229E0">
        <w:rPr>
          <w:rFonts w:ascii="Times New Roman" w:hAnsi="Times New Roman" w:cs="Times New Roman"/>
        </w:rPr>
        <w:fldChar w:fldCharType="end"/>
      </w:r>
      <w:ins w:id="859" w:author="Alejandro Andreas Jaume Losa" w:date="2024-02-20T11:55:00Z">
        <w:r w:rsidR="00A229E0">
          <w:rPr>
            <w:rFonts w:ascii="Times New Roman" w:hAnsi="Times New Roman" w:cs="Times New Roman"/>
          </w:rPr>
          <w:t xml:space="preserve"> </w:t>
        </w:r>
      </w:ins>
      <w:ins w:id="860" w:author="Alejandro Andreas Jaume Losa" w:date="2024-02-20T11:50:00Z">
        <w:r w:rsidR="005858A2">
          <w:rPr>
            <w:rFonts w:ascii="Times New Roman" w:hAnsi="Times New Roman" w:cs="Times New Roman"/>
          </w:rPr>
          <w:t xml:space="preserve">and </w:t>
        </w:r>
      </w:ins>
      <w:ins w:id="861" w:author="Alejandro Andreas Jaume Losa" w:date="2024-02-20T11:51:00Z">
        <w:r w:rsidR="005858A2">
          <w:rPr>
            <w:rFonts w:ascii="Times New Roman" w:hAnsi="Times New Roman" w:cs="Times New Roman"/>
          </w:rPr>
          <w:t xml:space="preserve">past </w:t>
        </w:r>
      </w:ins>
      <w:ins w:id="862" w:author="Alejandro Andreas Jaume Losa" w:date="2024-02-20T11:52:00Z">
        <w:r w:rsidR="005858A2">
          <w:rPr>
            <w:rFonts w:ascii="Times New Roman" w:hAnsi="Times New Roman" w:cs="Times New Roman"/>
          </w:rPr>
          <w:lastRenderedPageBreak/>
          <w:t>reactions of the population of</w:t>
        </w:r>
      </w:ins>
      <w:ins w:id="863" w:author="Alejandro Andreas Jaume Losa" w:date="2024-02-20T11:51:00Z">
        <w:r w:rsidR="005858A2">
          <w:rPr>
            <w:rFonts w:ascii="Times New Roman" w:hAnsi="Times New Roman" w:cs="Times New Roman"/>
          </w:rPr>
          <w:t xml:space="preserve"> the Balearic Islands</w:t>
        </w:r>
      </w:ins>
      <w:ins w:id="864" w:author="Alejandro Andreas Jaume Losa" w:date="2024-02-20T11:52:00Z">
        <w:r w:rsidR="005858A2">
          <w:rPr>
            <w:rFonts w:ascii="Times New Roman" w:hAnsi="Times New Roman" w:cs="Times New Roman"/>
          </w:rPr>
          <w:t xml:space="preserve"> to certain </w:t>
        </w:r>
      </w:ins>
      <w:ins w:id="865" w:author="Alejandro Andreas Jaume Losa" w:date="2024-02-20T11:53:00Z">
        <w:r w:rsidR="005858A2">
          <w:rPr>
            <w:rFonts w:ascii="Times New Roman" w:hAnsi="Times New Roman" w:cs="Times New Roman"/>
          </w:rPr>
          <w:t>language policies by prior governments</w:t>
        </w:r>
      </w:ins>
      <w:ins w:id="866" w:author="Alejandro Andreas Jaume Losa" w:date="2024-02-20T11:56:00Z">
        <w:r w:rsidR="00A229E0">
          <w:rPr>
            <w:rFonts w:ascii="Times New Roman" w:hAnsi="Times New Roman" w:cs="Times New Roman"/>
          </w:rPr>
          <w:t xml:space="preserve"> </w:t>
        </w:r>
      </w:ins>
      <w:r w:rsidR="00A229E0">
        <w:rPr>
          <w:rFonts w:ascii="Times New Roman" w:hAnsi="Times New Roman" w:cs="Times New Roman"/>
        </w:rPr>
        <w:fldChar w:fldCharType="begin"/>
      </w:r>
      <w:r w:rsidR="00A229E0">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00A229E0">
        <w:rPr>
          <w:rFonts w:ascii="Times New Roman" w:hAnsi="Times New Roman" w:cs="Times New Roman"/>
        </w:rPr>
        <w:fldChar w:fldCharType="separate"/>
      </w:r>
      <w:r w:rsidR="00A229E0" w:rsidRPr="00A229E0">
        <w:rPr>
          <w:rFonts w:ascii="Times New Roman" w:hAnsi="Times New Roman" w:cs="Times New Roman"/>
          <w:kern w:val="0"/>
        </w:rPr>
        <w:t>(Amorós, 2017; Colmenero, 2018; Colom, 2023; Galvín, 2017; Gentili, 2013; Manresa, 2015; Olaizola, 2013)</w:t>
      </w:r>
      <w:r w:rsidR="00A229E0">
        <w:rPr>
          <w:rFonts w:ascii="Times New Roman" w:hAnsi="Times New Roman" w:cs="Times New Roman"/>
        </w:rPr>
        <w:fldChar w:fldCharType="end"/>
      </w:r>
      <w:ins w:id="867" w:author="Alejandro Andreas Jaume Losa" w:date="2024-02-20T11:53:00Z">
        <w:r w:rsidR="005858A2">
          <w:rPr>
            <w:rFonts w:ascii="Times New Roman" w:hAnsi="Times New Roman" w:cs="Times New Roman"/>
          </w:rPr>
          <w:t>, I hypothesize that people who identify as progressive will have mo</w:t>
        </w:r>
      </w:ins>
      <w:ins w:id="868" w:author="Alejandro Andreas Jaume Losa" w:date="2024-02-20T11:54:00Z">
        <w:r w:rsidR="005858A2">
          <w:rPr>
            <w:rFonts w:ascii="Times New Roman" w:hAnsi="Times New Roman" w:cs="Times New Roman"/>
          </w:rPr>
          <w:t>re positive attitudes toward Catalan than toward Spanish, and that people who identify as conservative will have more positive attitudes toward Spanish than toward Catalan.</w:t>
        </w:r>
      </w:ins>
    </w:p>
    <w:p w14:paraId="767F9DE5" w14:textId="77777777" w:rsidR="005858A2" w:rsidDel="00D527B0" w:rsidRDefault="005858A2" w:rsidP="005858A2">
      <w:pPr>
        <w:spacing w:line="480" w:lineRule="auto"/>
        <w:ind w:firstLine="720"/>
        <w:jc w:val="both"/>
        <w:rPr>
          <w:del w:id="869" w:author="Alejandro Andreas Jaume Losa" w:date="2024-02-20T11:57:00Z"/>
          <w:rFonts w:ascii="Times New Roman" w:hAnsi="Times New Roman" w:cs="Times New Roman"/>
        </w:rPr>
      </w:pPr>
    </w:p>
    <w:p w14:paraId="4431C6B9" w14:textId="69569899" w:rsidR="003A2F9E" w:rsidDel="00D527B0" w:rsidRDefault="003A2F9E" w:rsidP="003A2F9E">
      <w:pPr>
        <w:pStyle w:val="ListParagraph"/>
        <w:numPr>
          <w:ilvl w:val="0"/>
          <w:numId w:val="1"/>
        </w:numPr>
        <w:spacing w:line="480" w:lineRule="auto"/>
        <w:jc w:val="both"/>
        <w:rPr>
          <w:del w:id="870" w:author="Alejandro Andreas Jaume Losa" w:date="2024-02-20T11:57:00Z"/>
          <w:rFonts w:ascii="Times New Roman" w:hAnsi="Times New Roman" w:cs="Times New Roman"/>
        </w:rPr>
      </w:pPr>
      <w:del w:id="871" w:author="Alejandro Andreas Jaume Losa" w:date="2024-02-20T11:57:00Z">
        <w:r w:rsidDel="00D527B0">
          <w:rPr>
            <w:rFonts w:ascii="Times New Roman" w:hAnsi="Times New Roman" w:cs="Times New Roman"/>
          </w:rPr>
          <w:delText xml:space="preserve">What values does the society of Palma de Mallorca attribute to the two co/official languages of the Balearic Islands? </w:delText>
        </w:r>
        <w:commentRangeStart w:id="872"/>
        <w:r w:rsidDel="00D527B0">
          <w:rPr>
            <w:rFonts w:ascii="Times New Roman" w:hAnsi="Times New Roman" w:cs="Times New Roman"/>
          </w:rPr>
          <w:delText xml:space="preserve">We hypothesize that, despite the fact that both languages enjoy the same status at the institutional level, the values attributed to each language by the society will be </w:delText>
        </w:r>
        <w:commentRangeStart w:id="873"/>
        <w:r w:rsidDel="00D527B0">
          <w:rPr>
            <w:rFonts w:ascii="Times New Roman" w:hAnsi="Times New Roman" w:cs="Times New Roman"/>
          </w:rPr>
          <w:delText>different.</w:delText>
        </w:r>
        <w:commentRangeEnd w:id="872"/>
        <w:r w:rsidR="00B04D77" w:rsidDel="00D527B0">
          <w:rPr>
            <w:rStyle w:val="CommentReference"/>
          </w:rPr>
          <w:commentReference w:id="872"/>
        </w:r>
        <w:commentRangeEnd w:id="873"/>
        <w:r w:rsidR="00B04D77" w:rsidDel="00D527B0">
          <w:rPr>
            <w:rStyle w:val="CommentReference"/>
          </w:rPr>
          <w:commentReference w:id="873"/>
        </w:r>
      </w:del>
    </w:p>
    <w:p w14:paraId="4CFA1151" w14:textId="099A16FA" w:rsidR="003A2F9E" w:rsidDel="00D527B0" w:rsidRDefault="003A2F9E" w:rsidP="003A2F9E">
      <w:pPr>
        <w:pStyle w:val="ListParagraph"/>
        <w:numPr>
          <w:ilvl w:val="0"/>
          <w:numId w:val="1"/>
        </w:numPr>
        <w:spacing w:line="480" w:lineRule="auto"/>
        <w:jc w:val="both"/>
        <w:rPr>
          <w:del w:id="874" w:author="Alejandro Andreas Jaume Losa" w:date="2024-02-20T11:57:00Z"/>
          <w:rFonts w:ascii="Times New Roman" w:hAnsi="Times New Roman" w:cs="Times New Roman"/>
        </w:rPr>
      </w:pPr>
      <w:del w:id="875" w:author="Alejandro Andreas Jaume Losa" w:date="2024-02-20T11:57:00Z">
        <w:r w:rsidDel="00D527B0">
          <w:rPr>
            <w:rFonts w:ascii="Times New Roman" w:hAnsi="Times New Roman" w:cs="Times New Roman"/>
          </w:rPr>
          <w:delText xml:space="preserve">Which social variables have the most significant influence on the formation of linguistic attitudes toward the two co-official languages of the Balearic Islands? We hypothesize that several social variables will have a significant impact on the formation of linguistic attitudes toward the two co-official </w:delText>
        </w:r>
        <w:commentRangeStart w:id="876"/>
        <w:r w:rsidDel="00D527B0">
          <w:rPr>
            <w:rFonts w:ascii="Times New Roman" w:hAnsi="Times New Roman" w:cs="Times New Roman"/>
          </w:rPr>
          <w:delText>languages of the Balearic Islands, especially two of them: national identity and political orientation.</w:delText>
        </w:r>
        <w:commentRangeEnd w:id="876"/>
        <w:r w:rsidR="00B04D77" w:rsidDel="00D527B0">
          <w:rPr>
            <w:rStyle w:val="CommentReference"/>
          </w:rPr>
          <w:commentReference w:id="876"/>
        </w:r>
      </w:del>
    </w:p>
    <w:p w14:paraId="254C0489" w14:textId="7DD8BF92" w:rsidR="003A2F9E" w:rsidRPr="00491025" w:rsidDel="002B6D3F" w:rsidRDefault="003A2F9E" w:rsidP="003A2F9E">
      <w:pPr>
        <w:spacing w:line="480" w:lineRule="auto"/>
        <w:jc w:val="both"/>
        <w:rPr>
          <w:del w:id="877" w:author="Alejandro Andreas Jaume Losa" w:date="2024-02-20T12:17:00Z"/>
          <w:rFonts w:ascii="Times New Roman" w:hAnsi="Times New Roman" w:cs="Times New Roman"/>
          <w:b/>
          <w:bCs/>
        </w:rPr>
      </w:pPr>
      <w:r w:rsidRPr="00491025">
        <w:rPr>
          <w:rFonts w:ascii="Times New Roman" w:hAnsi="Times New Roman" w:cs="Times New Roman"/>
          <w:b/>
          <w:bCs/>
        </w:rPr>
        <w:t>Methodology</w:t>
      </w:r>
    </w:p>
    <w:p w14:paraId="25C67EEB" w14:textId="77777777" w:rsidR="002B6D3F" w:rsidRDefault="002B6D3F">
      <w:pPr>
        <w:spacing w:line="480" w:lineRule="auto"/>
        <w:jc w:val="both"/>
        <w:rPr>
          <w:ins w:id="878" w:author="Alejandro Andreas Jaume Losa" w:date="2024-02-20T12:16:00Z"/>
          <w:rFonts w:ascii="Times New Roman" w:hAnsi="Times New Roman" w:cs="Times New Roman"/>
        </w:rPr>
        <w:pPrChange w:id="879" w:author="Alejandro Andreas Jaume Losa" w:date="2024-02-20T12:16:00Z">
          <w:pPr>
            <w:spacing w:line="480" w:lineRule="auto"/>
            <w:ind w:firstLine="720"/>
            <w:jc w:val="both"/>
          </w:pPr>
        </w:pPrChange>
      </w:pPr>
    </w:p>
    <w:p w14:paraId="0F9FC730" w14:textId="6EF84A72" w:rsidR="004E467D" w:rsidDel="002B6D3F" w:rsidRDefault="004E467D" w:rsidP="00CA740E">
      <w:pPr>
        <w:spacing w:line="480" w:lineRule="auto"/>
        <w:ind w:firstLine="720"/>
        <w:jc w:val="both"/>
        <w:rPr>
          <w:del w:id="880" w:author="Alejandro Andreas Jaume Losa" w:date="2024-02-20T12:16:00Z"/>
          <w:rFonts w:ascii="Times New Roman" w:hAnsi="Times New Roman" w:cs="Times New Roman"/>
        </w:rPr>
      </w:pPr>
      <w:del w:id="881" w:author="Alejandro Andreas Jaume Losa" w:date="2024-02-20T12:16:00Z">
        <w:r w:rsidDel="002B6D3F">
          <w:rPr>
            <w:rFonts w:ascii="Times New Roman" w:hAnsi="Times New Roman" w:cs="Times New Roman"/>
          </w:rPr>
          <w:delText xml:space="preserve">In this section </w:delText>
        </w:r>
      </w:del>
      <w:ins w:id="882" w:author="Kendra Dickinson" w:date="2024-02-05T15:01:00Z">
        <w:del w:id="883" w:author="Alejandro Andreas Jaume Losa" w:date="2024-02-20T12:16:00Z">
          <w:r w:rsidR="00B04D77" w:rsidDel="002B6D3F">
            <w:rPr>
              <w:rFonts w:ascii="Times New Roman" w:hAnsi="Times New Roman" w:cs="Times New Roman"/>
            </w:rPr>
            <w:delText xml:space="preserve">I </w:delText>
          </w:r>
        </w:del>
      </w:ins>
      <w:del w:id="884" w:author="Alejandro Andreas Jaume Losa" w:date="2024-02-20T12:16:00Z">
        <w:r w:rsidDel="002B6D3F">
          <w:rPr>
            <w:rFonts w:ascii="Times New Roman" w:hAnsi="Times New Roman" w:cs="Times New Roman"/>
          </w:rPr>
          <w:delText>we describe the participant sample, the materials used to explore the research questions presented in the previous section, and the procedures followed.</w:delText>
        </w:r>
      </w:del>
    </w:p>
    <w:p w14:paraId="3124F77F" w14:textId="03A500CB" w:rsidR="004E467D" w:rsidRPr="00491025" w:rsidRDefault="004E467D" w:rsidP="00CA740E">
      <w:pPr>
        <w:spacing w:line="480" w:lineRule="auto"/>
        <w:ind w:firstLine="720"/>
        <w:jc w:val="both"/>
        <w:rPr>
          <w:rFonts w:ascii="Times New Roman" w:hAnsi="Times New Roman" w:cs="Times New Roman"/>
          <w:i/>
          <w:iCs/>
        </w:rPr>
      </w:pPr>
      <w:r w:rsidRPr="00491025">
        <w:rPr>
          <w:rFonts w:ascii="Times New Roman" w:hAnsi="Times New Roman" w:cs="Times New Roman"/>
          <w:i/>
          <w:iCs/>
        </w:rPr>
        <w:t>Participants</w:t>
      </w:r>
    </w:p>
    <w:p w14:paraId="271D034D" w14:textId="0459D58A" w:rsidR="0001703D" w:rsidRDefault="0001703D" w:rsidP="0001703D">
      <w:pPr>
        <w:spacing w:line="480" w:lineRule="auto"/>
        <w:ind w:firstLine="720"/>
        <w:jc w:val="both"/>
        <w:rPr>
          <w:ins w:id="885" w:author="Alejandro Andreas Jaume Losa" w:date="2024-02-20T14:30:00Z"/>
          <w:rFonts w:ascii="Times New Roman" w:hAnsi="Times New Roman" w:cs="Times New Roman"/>
        </w:rPr>
      </w:pPr>
      <w:ins w:id="886" w:author="Alejandro Andreas Jaume Losa" w:date="2024-02-20T14:34:00Z">
        <w:r>
          <w:rPr>
            <w:rFonts w:ascii="Times New Roman" w:hAnsi="Times New Roman" w:cs="Times New Roman"/>
          </w:rPr>
          <w:t>A total of 127 responses to the questionnaire were collected. Of these, 28 responses wer</w:t>
        </w:r>
      </w:ins>
      <w:ins w:id="887" w:author="Alejandro Andreas Jaume Losa" w:date="2024-02-20T14:35:00Z">
        <w:r>
          <w:rPr>
            <w:rFonts w:ascii="Times New Roman" w:hAnsi="Times New Roman" w:cs="Times New Roman"/>
          </w:rPr>
          <w:t>e</w:t>
        </w:r>
      </w:ins>
      <w:ins w:id="888" w:author="Alejandro Andreas Jaume Losa" w:date="2024-02-20T14:34:00Z">
        <w:r>
          <w:rPr>
            <w:rFonts w:ascii="Times New Roman" w:hAnsi="Times New Roman" w:cs="Times New Roman"/>
          </w:rPr>
          <w:t xml:space="preserve"> incomplete and were therefore discarded.</w:t>
        </w:r>
      </w:ins>
      <w:ins w:id="889" w:author="Alejandro Andreas Jaume Losa" w:date="2024-02-20T14:35:00Z">
        <w:r>
          <w:rPr>
            <w:rFonts w:ascii="Times New Roman" w:hAnsi="Times New Roman" w:cs="Times New Roman"/>
          </w:rPr>
          <w:t xml:space="preserve"> </w:t>
        </w:r>
      </w:ins>
      <w:ins w:id="890" w:author="Alejandro Andreas Jaume Losa" w:date="2024-02-20T12:16:00Z">
        <w:r w:rsidR="002B6D3F">
          <w:rPr>
            <w:rFonts w:ascii="Times New Roman" w:hAnsi="Times New Roman" w:cs="Times New Roman"/>
          </w:rPr>
          <w:t>Data are dr</w:t>
        </w:r>
      </w:ins>
      <w:ins w:id="891" w:author="Alejandro Andreas Jaume Losa" w:date="2024-02-20T12:17:00Z">
        <w:r w:rsidR="002B6D3F">
          <w:rPr>
            <w:rFonts w:ascii="Times New Roman" w:hAnsi="Times New Roman" w:cs="Times New Roman"/>
          </w:rPr>
          <w:t xml:space="preserve">awn from a total of </w:t>
        </w:r>
      </w:ins>
      <w:ins w:id="892" w:author="Alejandro Andreas Jaume Losa" w:date="2024-02-20T14:30:00Z">
        <w:r>
          <w:rPr>
            <w:rFonts w:ascii="Times New Roman" w:hAnsi="Times New Roman" w:cs="Times New Roman"/>
          </w:rPr>
          <w:t>99</w:t>
        </w:r>
      </w:ins>
      <w:ins w:id="893" w:author="Alejandro Andreas Jaume Losa" w:date="2024-02-20T12:17:00Z">
        <w:r w:rsidR="002B6D3F">
          <w:rPr>
            <w:rFonts w:ascii="Times New Roman" w:hAnsi="Times New Roman" w:cs="Times New Roman"/>
          </w:rPr>
          <w:t xml:space="preserve"> participants </w:t>
        </w:r>
      </w:ins>
      <w:ins w:id="894" w:author="Alejandro Andreas Jaume Losa" w:date="2024-02-20T12:34:00Z">
        <w:r w:rsidR="002B6D3F">
          <w:rPr>
            <w:rFonts w:ascii="Times New Roman" w:hAnsi="Times New Roman" w:cs="Times New Roman"/>
          </w:rPr>
          <w:t>(</w:t>
        </w:r>
      </w:ins>
      <w:ins w:id="895" w:author="Alejandro Andreas Jaume Losa" w:date="2024-02-20T14:30:00Z">
        <w:r>
          <w:rPr>
            <w:rFonts w:ascii="Times New Roman" w:hAnsi="Times New Roman" w:cs="Times New Roman"/>
          </w:rPr>
          <w:t>67</w:t>
        </w:r>
      </w:ins>
      <w:ins w:id="896" w:author="Alejandro Andreas Jaume Losa" w:date="2024-02-20T12:34:00Z">
        <w:r w:rsidR="002B6D3F">
          <w:rPr>
            <w:rFonts w:ascii="Times New Roman" w:hAnsi="Times New Roman" w:cs="Times New Roman"/>
          </w:rPr>
          <w:t xml:space="preserve"> females) </w:t>
        </w:r>
      </w:ins>
      <w:ins w:id="897" w:author="Alejandro Andreas Jaume Losa" w:date="2024-02-20T12:37:00Z">
        <w:r w:rsidR="002B6D3F">
          <w:rPr>
            <w:rFonts w:ascii="Times New Roman" w:hAnsi="Times New Roman" w:cs="Times New Roman"/>
          </w:rPr>
          <w:t xml:space="preserve">aged between 18 and 71 years old (mean = 37) </w:t>
        </w:r>
      </w:ins>
      <w:ins w:id="898" w:author="Alejandro Andreas Jaume Losa" w:date="2024-02-20T12:17:00Z">
        <w:r w:rsidR="002B6D3F">
          <w:rPr>
            <w:rFonts w:ascii="Times New Roman" w:hAnsi="Times New Roman" w:cs="Times New Roman"/>
          </w:rPr>
          <w:t xml:space="preserve">from Palma de Mallorca who </w:t>
        </w:r>
      </w:ins>
      <w:del w:id="899" w:author="Alejandro Andreas Jaume Losa" w:date="2024-02-20T12:17:00Z">
        <w:r w:rsidR="009E102E" w:rsidDel="002B6D3F">
          <w:rPr>
            <w:rFonts w:ascii="Times New Roman" w:hAnsi="Times New Roman" w:cs="Times New Roman"/>
          </w:rPr>
          <w:delText xml:space="preserve">Participants </w:delText>
        </w:r>
      </w:del>
      <w:r w:rsidR="009E102E">
        <w:rPr>
          <w:rFonts w:ascii="Times New Roman" w:hAnsi="Times New Roman" w:cs="Times New Roman"/>
        </w:rPr>
        <w:t>were recruited during a ten-day period during the Fall 2023 semester</w:t>
      </w:r>
      <w:del w:id="900" w:author="Alejandro Andreas Jaume Losa" w:date="2024-02-20T12:41:00Z">
        <w:r w:rsidR="009E102E" w:rsidDel="00085F6E">
          <w:rPr>
            <w:rFonts w:ascii="Times New Roman" w:hAnsi="Times New Roman" w:cs="Times New Roman"/>
          </w:rPr>
          <w:delText xml:space="preserve"> to take part in the study</w:delText>
        </w:r>
      </w:del>
      <w:ins w:id="901" w:author="Alejandro Andreas Jaume Losa" w:date="2024-02-20T12:17:00Z">
        <w:r w:rsidR="002B6D3F">
          <w:rPr>
            <w:rFonts w:ascii="Times New Roman" w:hAnsi="Times New Roman" w:cs="Times New Roman"/>
          </w:rPr>
          <w:t>.</w:t>
        </w:r>
      </w:ins>
      <w:ins w:id="902" w:author="Alejandro Andreas Jaume Losa" w:date="2024-02-20T14:35:00Z">
        <w:r>
          <w:rPr>
            <w:rFonts w:ascii="Times New Roman" w:hAnsi="Times New Roman" w:cs="Times New Roman"/>
          </w:rPr>
          <w:t xml:space="preserve"> </w:t>
        </w:r>
      </w:ins>
      <w:ins w:id="903" w:author="Alejandro Andreas Jaume Losa" w:date="2024-02-20T12:41:00Z">
        <w:r w:rsidR="00085F6E">
          <w:rPr>
            <w:rFonts w:ascii="Times New Roman" w:hAnsi="Times New Roman" w:cs="Times New Roman"/>
          </w:rPr>
          <w:t>In order to be eligible to take part in the study</w:t>
        </w:r>
      </w:ins>
      <w:ins w:id="904" w:author="Alejandro Andreas Jaume Losa" w:date="2024-02-20T12:34:00Z">
        <w:r w:rsidR="002B6D3F">
          <w:rPr>
            <w:rFonts w:ascii="Times New Roman" w:hAnsi="Times New Roman" w:cs="Times New Roman"/>
          </w:rPr>
          <w:t xml:space="preserve">, participants had to meet </w:t>
        </w:r>
      </w:ins>
      <w:ins w:id="905" w:author="Alejandro Andreas Jaume Losa" w:date="2024-02-20T12:35:00Z">
        <w:r w:rsidR="002B6D3F">
          <w:rPr>
            <w:rFonts w:ascii="Times New Roman" w:hAnsi="Times New Roman" w:cs="Times New Roman"/>
          </w:rPr>
          <w:t xml:space="preserve">the following </w:t>
        </w:r>
      </w:ins>
      <w:ins w:id="906" w:author="Alejandro Andreas Jaume Losa" w:date="2024-02-20T12:34:00Z">
        <w:r w:rsidR="002B6D3F">
          <w:rPr>
            <w:rFonts w:ascii="Times New Roman" w:hAnsi="Times New Roman" w:cs="Times New Roman"/>
          </w:rPr>
          <w:t>three requirement</w:t>
        </w:r>
      </w:ins>
      <w:ins w:id="907" w:author="Alejandro Andreas Jaume Losa" w:date="2024-02-20T12:35:00Z">
        <w:r w:rsidR="002B6D3F">
          <w:rPr>
            <w:rFonts w:ascii="Times New Roman" w:hAnsi="Times New Roman" w:cs="Times New Roman"/>
          </w:rPr>
          <w:t xml:space="preserve">s: </w:t>
        </w:r>
      </w:ins>
      <w:ins w:id="908" w:author="Alejandro Andreas Jaume Losa" w:date="2024-02-20T12:36:00Z">
        <w:r w:rsidR="002B6D3F">
          <w:rPr>
            <w:rFonts w:ascii="Times New Roman" w:hAnsi="Times New Roman" w:cs="Times New Roman"/>
          </w:rPr>
          <w:t>to be over 18 years of age, to live or have lived in Palma for at least five years, and to be proficient in both</w:t>
        </w:r>
      </w:ins>
      <w:ins w:id="909" w:author="Alejandro Andreas Jaume Losa" w:date="2024-02-20T12:37:00Z">
        <w:r w:rsidR="002B6D3F">
          <w:rPr>
            <w:rFonts w:ascii="Times New Roman" w:hAnsi="Times New Roman" w:cs="Times New Roman"/>
          </w:rPr>
          <w:t xml:space="preserve"> Catalan and Spanish</w:t>
        </w:r>
      </w:ins>
      <w:ins w:id="910" w:author="Alejandro Andreas Jaume Losa" w:date="2024-02-20T14:29:00Z">
        <w:r>
          <w:rPr>
            <w:rFonts w:ascii="Times New Roman" w:hAnsi="Times New Roman" w:cs="Times New Roman"/>
          </w:rPr>
          <w:t>. Figure 1 shows the distribution of proficiency levels in both languages</w:t>
        </w:r>
      </w:ins>
      <w:ins w:id="911" w:author="Alejandro Andreas Jaume Losa" w:date="2024-02-20T12:37:00Z">
        <w:r w:rsidR="002B6D3F">
          <w:rPr>
            <w:rFonts w:ascii="Times New Roman" w:hAnsi="Times New Roman" w:cs="Times New Roman"/>
          </w:rPr>
          <w:t>.</w:t>
        </w:r>
      </w:ins>
      <w:ins w:id="912" w:author="Alejandro Andreas Jaume Losa" w:date="2024-02-20T14:28:00Z">
        <w:r>
          <w:rPr>
            <w:rFonts w:ascii="Times New Roman" w:hAnsi="Times New Roman" w:cs="Times New Roman"/>
          </w:rPr>
          <w:t xml:space="preserve"> </w:t>
        </w:r>
      </w:ins>
    </w:p>
    <w:p w14:paraId="52E5BCEE" w14:textId="7FA94DD7" w:rsidR="00085F6E" w:rsidRDefault="00085F6E">
      <w:pPr>
        <w:spacing w:line="480" w:lineRule="auto"/>
        <w:jc w:val="both"/>
        <w:rPr>
          <w:ins w:id="913" w:author="Alejandro Andreas Jaume Losa" w:date="2024-02-27T12:54:00Z"/>
          <w:rFonts w:ascii="Times New Roman" w:hAnsi="Times New Roman" w:cs="Times New Roman"/>
        </w:rPr>
      </w:pPr>
      <w:ins w:id="914" w:author="Alejandro Andreas Jaume Losa" w:date="2024-02-20T13:09:00Z">
        <w:r w:rsidRPr="00085F6E">
          <w:rPr>
            <w:rFonts w:ascii="Times New Roman" w:hAnsi="Times New Roman" w:cs="Times New Roman"/>
            <w:b/>
            <w:bCs/>
            <w:rPrChange w:id="915" w:author="Alejandro Andreas Jaume Losa" w:date="2024-02-20T13:12:00Z">
              <w:rPr>
                <w:rFonts w:ascii="Times New Roman" w:hAnsi="Times New Roman" w:cs="Times New Roman"/>
              </w:rPr>
            </w:rPrChange>
          </w:rPr>
          <w:t>Table 1</w:t>
        </w:r>
      </w:ins>
      <w:ins w:id="916" w:author="Alejandro Andreas Jaume Losa" w:date="2024-02-20T13:11:00Z">
        <w:r w:rsidRPr="00085F6E">
          <w:rPr>
            <w:rFonts w:ascii="Times New Roman" w:hAnsi="Times New Roman" w:cs="Times New Roman"/>
            <w:b/>
            <w:bCs/>
            <w:rPrChange w:id="917" w:author="Alejandro Andreas Jaume Losa" w:date="2024-02-20T13:12:00Z">
              <w:rPr>
                <w:rFonts w:ascii="Times New Roman" w:hAnsi="Times New Roman" w:cs="Times New Roman"/>
              </w:rPr>
            </w:rPrChange>
          </w:rPr>
          <w:t xml:space="preserve">. </w:t>
        </w:r>
      </w:ins>
      <w:ins w:id="918" w:author="Alejandro Andreas Jaume Losa" w:date="2024-02-20T13:12:00Z">
        <w:r w:rsidRPr="00085F6E">
          <w:rPr>
            <w:rFonts w:ascii="Times New Roman" w:hAnsi="Times New Roman" w:cs="Times New Roman"/>
          </w:rPr>
          <w:t>Number of participants by gender and average age</w:t>
        </w:r>
      </w:ins>
    </w:p>
    <w:p w14:paraId="60B3B282" w14:textId="77777777" w:rsidR="00D23B9E" w:rsidRPr="00085F6E" w:rsidRDefault="00D23B9E">
      <w:pPr>
        <w:spacing w:line="480" w:lineRule="auto"/>
        <w:jc w:val="both"/>
        <w:rPr>
          <w:ins w:id="919" w:author="Alejandro Andreas Jaume Losa" w:date="2024-02-20T12:34:00Z"/>
          <w:rFonts w:ascii="Times New Roman" w:hAnsi="Times New Roman" w:cs="Times New Roman"/>
        </w:rPr>
        <w:pPrChange w:id="920" w:author="Alejandro Andreas Jaume Losa" w:date="2024-02-20T13:09:00Z">
          <w:pPr>
            <w:spacing w:line="480" w:lineRule="auto"/>
            <w:ind w:firstLine="720"/>
            <w:jc w:val="both"/>
          </w:pPr>
        </w:pPrChange>
      </w:pPr>
    </w:p>
    <w:tbl>
      <w:tblPr>
        <w:tblStyle w:val="ListTable6Colorful"/>
        <w:tblW w:w="0" w:type="auto"/>
        <w:jc w:val="center"/>
        <w:tblLook w:val="04A0" w:firstRow="1" w:lastRow="0" w:firstColumn="1" w:lastColumn="0" w:noHBand="0" w:noVBand="1"/>
        <w:tblPrChange w:id="921" w:author="Alejandro Andreas Jaume Losa" w:date="2024-02-20T13:10:00Z">
          <w:tblPr>
            <w:tblStyle w:val="ListTable6Colorful"/>
            <w:tblW w:w="0" w:type="auto"/>
            <w:tblLook w:val="04A0" w:firstRow="1" w:lastRow="0" w:firstColumn="1" w:lastColumn="0" w:noHBand="0" w:noVBand="1"/>
          </w:tblPr>
        </w:tblPrChange>
      </w:tblPr>
      <w:tblGrid>
        <w:gridCol w:w="990"/>
        <w:gridCol w:w="857"/>
        <w:gridCol w:w="672"/>
        <w:gridCol w:w="1203"/>
        <w:tblGridChange w:id="922">
          <w:tblGrid>
            <w:gridCol w:w="1870"/>
            <w:gridCol w:w="1870"/>
            <w:gridCol w:w="1870"/>
            <w:gridCol w:w="1870"/>
          </w:tblGrid>
        </w:tblGridChange>
      </w:tblGrid>
      <w:tr w:rsidR="00085F6E" w14:paraId="66E82487" w14:textId="77777777" w:rsidTr="00085F6E">
        <w:trPr>
          <w:cnfStyle w:val="100000000000" w:firstRow="1" w:lastRow="0" w:firstColumn="0" w:lastColumn="0" w:oddVBand="0" w:evenVBand="0" w:oddHBand="0" w:evenHBand="0" w:firstRowFirstColumn="0" w:firstRowLastColumn="0" w:lastRowFirstColumn="0" w:lastRowLastColumn="0"/>
          <w:jc w:val="center"/>
          <w:ins w:id="923" w:author="Alejandro Andreas Jaume Losa" w:date="2024-02-20T13:09:00Z"/>
        </w:trPr>
        <w:tc>
          <w:tcPr>
            <w:cnfStyle w:val="001000000000" w:firstRow="0" w:lastRow="0" w:firstColumn="1" w:lastColumn="0" w:oddVBand="0" w:evenVBand="0" w:oddHBand="0" w:evenHBand="0" w:firstRowFirstColumn="0" w:firstRowLastColumn="0" w:lastRowFirstColumn="0" w:lastRowLastColumn="0"/>
            <w:tcW w:w="0" w:type="dxa"/>
            <w:vAlign w:val="center"/>
            <w:tcPrChange w:id="924" w:author="Alejandro Andreas Jaume Losa" w:date="2024-02-20T13:10:00Z">
              <w:tcPr>
                <w:tcW w:w="1870" w:type="dxa"/>
                <w:vAlign w:val="center"/>
              </w:tcPr>
            </w:tcPrChange>
          </w:tcPr>
          <w:p w14:paraId="7CE5A7EC" w14:textId="72E20C38" w:rsidR="00085F6E" w:rsidRPr="00085F6E" w:rsidRDefault="00085F6E" w:rsidP="00021DC2">
            <w:pPr>
              <w:spacing w:line="276" w:lineRule="auto"/>
              <w:jc w:val="center"/>
              <w:cnfStyle w:val="101000000000" w:firstRow="1" w:lastRow="0" w:firstColumn="1" w:lastColumn="0" w:oddVBand="0" w:evenVBand="0" w:oddHBand="0" w:evenHBand="0" w:firstRowFirstColumn="0" w:firstRowLastColumn="0" w:lastRowFirstColumn="0" w:lastRowLastColumn="0"/>
              <w:rPr>
                <w:ins w:id="925" w:author="Alejandro Andreas Jaume Losa" w:date="2024-02-20T13:09:00Z"/>
                <w:rFonts w:ascii="Times New Roman" w:hAnsi="Times New Roman" w:cs="Times New Roman"/>
                <w:rPrChange w:id="926" w:author="Alejandro Andreas Jaume Losa" w:date="2024-02-20T13:10:00Z">
                  <w:rPr>
                    <w:ins w:id="927" w:author="Alejandro Andreas Jaume Losa" w:date="2024-02-20T13:09:00Z"/>
                    <w:rFonts w:ascii="Times New Roman" w:hAnsi="Times New Roman" w:cs="Times New Roman"/>
                    <w:b w:val="0"/>
                    <w:bCs w:val="0"/>
                  </w:rPr>
                </w:rPrChange>
              </w:rPr>
            </w:pPr>
            <w:ins w:id="928" w:author="Alejandro Andreas Jaume Losa" w:date="2024-02-20T13:10:00Z">
              <w:r w:rsidRPr="00085F6E">
                <w:rPr>
                  <w:rFonts w:ascii="Times New Roman" w:hAnsi="Times New Roman" w:cs="Times New Roman"/>
                </w:rPr>
                <w:t>Gender</w:t>
              </w:r>
            </w:ins>
          </w:p>
        </w:tc>
        <w:tc>
          <w:tcPr>
            <w:tcW w:w="0" w:type="dxa"/>
            <w:vAlign w:val="center"/>
            <w:tcPrChange w:id="929" w:author="Alejandro Andreas Jaume Losa" w:date="2024-02-20T13:10:00Z">
              <w:tcPr>
                <w:tcW w:w="1870" w:type="dxa"/>
                <w:vAlign w:val="center"/>
              </w:tcPr>
            </w:tcPrChange>
          </w:tcPr>
          <w:p w14:paraId="11680AAA" w14:textId="0D37E844" w:rsidR="00085F6E" w:rsidRDefault="00085F6E" w:rsidP="00021DC2">
            <w:pPr>
              <w:spacing w:line="276" w:lineRule="auto"/>
              <w:jc w:val="center"/>
              <w:cnfStyle w:val="100000000000" w:firstRow="1" w:lastRow="0" w:firstColumn="0" w:lastColumn="0" w:oddVBand="0" w:evenVBand="0" w:oddHBand="0" w:evenHBand="0" w:firstRowFirstColumn="0" w:firstRowLastColumn="0" w:lastRowFirstColumn="0" w:lastRowLastColumn="0"/>
              <w:rPr>
                <w:ins w:id="930" w:author="Alejandro Andreas Jaume Losa" w:date="2024-02-20T13:09:00Z"/>
                <w:rFonts w:ascii="Times New Roman" w:hAnsi="Times New Roman" w:cs="Times New Roman"/>
              </w:rPr>
            </w:pPr>
            <w:ins w:id="931" w:author="Alejandro Andreas Jaume Losa" w:date="2024-02-20T13:10:00Z">
              <w:r>
                <w:rPr>
                  <w:rFonts w:ascii="Times New Roman" w:hAnsi="Times New Roman" w:cs="Times New Roman"/>
                </w:rPr>
                <w:t>Count</w:t>
              </w:r>
            </w:ins>
          </w:p>
        </w:tc>
        <w:tc>
          <w:tcPr>
            <w:tcW w:w="0" w:type="dxa"/>
            <w:vAlign w:val="center"/>
            <w:tcPrChange w:id="932" w:author="Alejandro Andreas Jaume Losa" w:date="2024-02-20T13:10:00Z">
              <w:tcPr>
                <w:tcW w:w="1870" w:type="dxa"/>
                <w:vAlign w:val="center"/>
              </w:tcPr>
            </w:tcPrChange>
          </w:tcPr>
          <w:p w14:paraId="5F6DCE08" w14:textId="4DB82992" w:rsidR="00085F6E" w:rsidRDefault="00085F6E" w:rsidP="00021DC2">
            <w:pPr>
              <w:spacing w:line="276" w:lineRule="auto"/>
              <w:jc w:val="center"/>
              <w:cnfStyle w:val="100000000000" w:firstRow="1" w:lastRow="0" w:firstColumn="0" w:lastColumn="0" w:oddVBand="0" w:evenVBand="0" w:oddHBand="0" w:evenHBand="0" w:firstRowFirstColumn="0" w:firstRowLastColumn="0" w:lastRowFirstColumn="0" w:lastRowLastColumn="0"/>
              <w:rPr>
                <w:ins w:id="933" w:author="Alejandro Andreas Jaume Losa" w:date="2024-02-20T13:09:00Z"/>
                <w:rFonts w:ascii="Times New Roman" w:hAnsi="Times New Roman" w:cs="Times New Roman"/>
              </w:rPr>
            </w:pPr>
            <w:ins w:id="934" w:author="Alejandro Andreas Jaume Losa" w:date="2024-02-20T13:10:00Z">
              <w:r>
                <w:rPr>
                  <w:rFonts w:ascii="Times New Roman" w:hAnsi="Times New Roman" w:cs="Times New Roman"/>
                </w:rPr>
                <w:t>Avg. Age</w:t>
              </w:r>
            </w:ins>
          </w:p>
        </w:tc>
        <w:tc>
          <w:tcPr>
            <w:tcW w:w="0" w:type="dxa"/>
            <w:vAlign w:val="center"/>
            <w:tcPrChange w:id="935" w:author="Alejandro Andreas Jaume Losa" w:date="2024-02-20T13:10:00Z">
              <w:tcPr>
                <w:tcW w:w="1870" w:type="dxa"/>
                <w:vAlign w:val="center"/>
              </w:tcPr>
            </w:tcPrChange>
          </w:tcPr>
          <w:p w14:paraId="1286048B" w14:textId="008EBE2D" w:rsidR="00085F6E" w:rsidRDefault="00085F6E" w:rsidP="00021DC2">
            <w:pPr>
              <w:spacing w:line="276" w:lineRule="auto"/>
              <w:jc w:val="center"/>
              <w:cnfStyle w:val="100000000000" w:firstRow="1" w:lastRow="0" w:firstColumn="0" w:lastColumn="0" w:oddVBand="0" w:evenVBand="0" w:oddHBand="0" w:evenHBand="0" w:firstRowFirstColumn="0" w:firstRowLastColumn="0" w:lastRowFirstColumn="0" w:lastRowLastColumn="0"/>
              <w:rPr>
                <w:ins w:id="936" w:author="Alejandro Andreas Jaume Losa" w:date="2024-02-20T13:09:00Z"/>
                <w:rFonts w:ascii="Times New Roman" w:hAnsi="Times New Roman" w:cs="Times New Roman"/>
              </w:rPr>
            </w:pPr>
            <w:ins w:id="937" w:author="Alejandro Andreas Jaume Losa" w:date="2024-02-20T13:10:00Z">
              <w:r>
                <w:rPr>
                  <w:rFonts w:ascii="Times New Roman" w:hAnsi="Times New Roman" w:cs="Times New Roman"/>
                </w:rPr>
                <w:t>Std. Deviation</w:t>
              </w:r>
            </w:ins>
          </w:p>
        </w:tc>
      </w:tr>
      <w:tr w:rsidR="00085F6E" w14:paraId="3C5EB0AE" w14:textId="77777777" w:rsidTr="00085F6E">
        <w:trPr>
          <w:cnfStyle w:val="000000100000" w:firstRow="0" w:lastRow="0" w:firstColumn="0" w:lastColumn="0" w:oddVBand="0" w:evenVBand="0" w:oddHBand="1" w:evenHBand="0" w:firstRowFirstColumn="0" w:firstRowLastColumn="0" w:lastRowFirstColumn="0" w:lastRowLastColumn="0"/>
          <w:jc w:val="center"/>
          <w:ins w:id="938" w:author="Alejandro Andreas Jaume Losa" w:date="2024-02-20T13: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939" w:author="Alejandro Andreas Jaume Losa" w:date="2024-02-20T13:10:00Z">
              <w:tcPr>
                <w:tcW w:w="1870" w:type="dxa"/>
                <w:shd w:val="clear" w:color="auto" w:fill="auto"/>
                <w:vAlign w:val="center"/>
              </w:tcPr>
            </w:tcPrChange>
          </w:tcPr>
          <w:p w14:paraId="229C30DE" w14:textId="359056A8" w:rsidR="00085F6E" w:rsidRPr="00455D61" w:rsidRDefault="00085F6E" w:rsidP="00021DC2">
            <w:pPr>
              <w:spacing w:line="276" w:lineRule="auto"/>
              <w:jc w:val="center"/>
              <w:cnfStyle w:val="001000100000" w:firstRow="0" w:lastRow="0" w:firstColumn="1" w:lastColumn="0" w:oddVBand="0" w:evenVBand="0" w:oddHBand="1" w:evenHBand="0" w:firstRowFirstColumn="0" w:firstRowLastColumn="0" w:lastRowFirstColumn="0" w:lastRowLastColumn="0"/>
              <w:rPr>
                <w:ins w:id="940" w:author="Alejandro Andreas Jaume Losa" w:date="2024-02-20T13:09:00Z"/>
                <w:rFonts w:ascii="Times New Roman" w:hAnsi="Times New Roman" w:cs="Times New Roman"/>
                <w:b w:val="0"/>
                <w:bCs w:val="0"/>
              </w:rPr>
            </w:pPr>
            <w:ins w:id="941" w:author="Alejandro Andreas Jaume Losa" w:date="2024-02-20T13:10:00Z">
              <w:r>
                <w:rPr>
                  <w:rFonts w:ascii="Times New Roman" w:hAnsi="Times New Roman" w:cs="Times New Roman"/>
                  <w:b w:val="0"/>
                  <w:bCs w:val="0"/>
                </w:rPr>
                <w:t>Male</w:t>
              </w:r>
            </w:ins>
          </w:p>
        </w:tc>
        <w:tc>
          <w:tcPr>
            <w:tcW w:w="0" w:type="dxa"/>
            <w:shd w:val="clear" w:color="auto" w:fill="auto"/>
            <w:vAlign w:val="center"/>
            <w:tcPrChange w:id="942" w:author="Alejandro Andreas Jaume Losa" w:date="2024-02-20T13:10:00Z">
              <w:tcPr>
                <w:tcW w:w="1870" w:type="dxa"/>
                <w:shd w:val="clear" w:color="auto" w:fill="auto"/>
                <w:vAlign w:val="center"/>
              </w:tcPr>
            </w:tcPrChange>
          </w:tcPr>
          <w:p w14:paraId="5D0B8C3D" w14:textId="08CBC76A"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43" w:author="Alejandro Andreas Jaume Losa" w:date="2024-02-20T13:09:00Z"/>
                <w:rFonts w:ascii="Times New Roman" w:hAnsi="Times New Roman" w:cs="Times New Roman"/>
              </w:rPr>
            </w:pPr>
            <w:ins w:id="944" w:author="Alejandro Andreas Jaume Losa" w:date="2024-02-20T13:11:00Z">
              <w:r>
                <w:rPr>
                  <w:rFonts w:ascii="Times New Roman" w:hAnsi="Times New Roman" w:cs="Times New Roman"/>
                </w:rPr>
                <w:t>32</w:t>
              </w:r>
            </w:ins>
          </w:p>
        </w:tc>
        <w:tc>
          <w:tcPr>
            <w:tcW w:w="0" w:type="dxa"/>
            <w:shd w:val="clear" w:color="auto" w:fill="auto"/>
            <w:vAlign w:val="center"/>
            <w:tcPrChange w:id="945" w:author="Alejandro Andreas Jaume Losa" w:date="2024-02-20T13:10:00Z">
              <w:tcPr>
                <w:tcW w:w="1870" w:type="dxa"/>
                <w:shd w:val="clear" w:color="auto" w:fill="auto"/>
                <w:vAlign w:val="center"/>
              </w:tcPr>
            </w:tcPrChange>
          </w:tcPr>
          <w:p w14:paraId="1F0FE6F7" w14:textId="00181A5A"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46" w:author="Alejandro Andreas Jaume Losa" w:date="2024-02-20T13:09:00Z"/>
                <w:rFonts w:ascii="Times New Roman" w:hAnsi="Times New Roman" w:cs="Times New Roman"/>
              </w:rPr>
            </w:pPr>
            <w:ins w:id="947" w:author="Alejandro Andreas Jaume Losa" w:date="2024-02-20T13:11:00Z">
              <w:r>
                <w:rPr>
                  <w:rFonts w:ascii="Times New Roman" w:hAnsi="Times New Roman" w:cs="Times New Roman"/>
                </w:rPr>
                <w:t>34.7</w:t>
              </w:r>
            </w:ins>
          </w:p>
        </w:tc>
        <w:tc>
          <w:tcPr>
            <w:tcW w:w="0" w:type="dxa"/>
            <w:shd w:val="clear" w:color="auto" w:fill="auto"/>
            <w:vAlign w:val="center"/>
            <w:tcPrChange w:id="948" w:author="Alejandro Andreas Jaume Losa" w:date="2024-02-20T13:10:00Z">
              <w:tcPr>
                <w:tcW w:w="1870" w:type="dxa"/>
                <w:shd w:val="clear" w:color="auto" w:fill="auto"/>
                <w:vAlign w:val="center"/>
              </w:tcPr>
            </w:tcPrChange>
          </w:tcPr>
          <w:p w14:paraId="401C4D4C" w14:textId="5903D5E1"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49" w:author="Alejandro Andreas Jaume Losa" w:date="2024-02-20T13:09:00Z"/>
                <w:rFonts w:ascii="Times New Roman" w:hAnsi="Times New Roman" w:cs="Times New Roman"/>
              </w:rPr>
            </w:pPr>
            <w:ins w:id="950" w:author="Alejandro Andreas Jaume Losa" w:date="2024-02-20T13:11:00Z">
              <w:r>
                <w:rPr>
                  <w:rFonts w:ascii="Times New Roman" w:hAnsi="Times New Roman" w:cs="Times New Roman"/>
                </w:rPr>
                <w:t>12.1</w:t>
              </w:r>
            </w:ins>
          </w:p>
        </w:tc>
      </w:tr>
      <w:tr w:rsidR="00085F6E" w14:paraId="5BD4F4EC" w14:textId="77777777" w:rsidTr="00085F6E">
        <w:trPr>
          <w:jc w:val="center"/>
          <w:ins w:id="951" w:author="Alejandro Andreas Jaume Losa" w:date="2024-02-20T13: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952" w:author="Alejandro Andreas Jaume Losa" w:date="2024-02-20T13:10:00Z">
              <w:tcPr>
                <w:tcW w:w="1870" w:type="dxa"/>
                <w:shd w:val="clear" w:color="auto" w:fill="auto"/>
                <w:vAlign w:val="center"/>
              </w:tcPr>
            </w:tcPrChange>
          </w:tcPr>
          <w:p w14:paraId="17ACD389" w14:textId="4476064C" w:rsidR="00085F6E" w:rsidRPr="00455D61" w:rsidRDefault="00085F6E" w:rsidP="00021DC2">
            <w:pPr>
              <w:spacing w:line="276" w:lineRule="auto"/>
              <w:jc w:val="center"/>
              <w:rPr>
                <w:ins w:id="953" w:author="Alejandro Andreas Jaume Losa" w:date="2024-02-20T13:09:00Z"/>
                <w:rFonts w:ascii="Times New Roman" w:hAnsi="Times New Roman" w:cs="Times New Roman"/>
                <w:b w:val="0"/>
                <w:bCs w:val="0"/>
              </w:rPr>
            </w:pPr>
            <w:ins w:id="954" w:author="Alejandro Andreas Jaume Losa" w:date="2024-02-20T13:10:00Z">
              <w:r>
                <w:rPr>
                  <w:rFonts w:ascii="Times New Roman" w:hAnsi="Times New Roman" w:cs="Times New Roman"/>
                  <w:b w:val="0"/>
                  <w:bCs w:val="0"/>
                </w:rPr>
                <w:t>Fe</w:t>
              </w:r>
            </w:ins>
            <w:ins w:id="955" w:author="Alejandro Andreas Jaume Losa" w:date="2024-02-20T13:11:00Z">
              <w:r>
                <w:rPr>
                  <w:rFonts w:ascii="Times New Roman" w:hAnsi="Times New Roman" w:cs="Times New Roman"/>
                  <w:b w:val="0"/>
                  <w:bCs w:val="0"/>
                </w:rPr>
                <w:t>male</w:t>
              </w:r>
            </w:ins>
          </w:p>
        </w:tc>
        <w:tc>
          <w:tcPr>
            <w:tcW w:w="0" w:type="dxa"/>
            <w:shd w:val="clear" w:color="auto" w:fill="auto"/>
            <w:vAlign w:val="center"/>
            <w:tcPrChange w:id="956" w:author="Alejandro Andreas Jaume Losa" w:date="2024-02-20T13:10:00Z">
              <w:tcPr>
                <w:tcW w:w="1870" w:type="dxa"/>
                <w:shd w:val="clear" w:color="auto" w:fill="auto"/>
                <w:vAlign w:val="center"/>
              </w:tcPr>
            </w:tcPrChange>
          </w:tcPr>
          <w:p w14:paraId="5C3BFDD1" w14:textId="3DE0DD5C" w:rsidR="00085F6E" w:rsidRDefault="00085F6E" w:rsidP="00021DC2">
            <w:pPr>
              <w:spacing w:line="276" w:lineRule="auto"/>
              <w:jc w:val="center"/>
              <w:cnfStyle w:val="000000000000" w:firstRow="0" w:lastRow="0" w:firstColumn="0" w:lastColumn="0" w:oddVBand="0" w:evenVBand="0" w:oddHBand="0" w:evenHBand="0" w:firstRowFirstColumn="0" w:firstRowLastColumn="0" w:lastRowFirstColumn="0" w:lastRowLastColumn="0"/>
              <w:rPr>
                <w:ins w:id="957" w:author="Alejandro Andreas Jaume Losa" w:date="2024-02-20T13:09:00Z"/>
                <w:rFonts w:ascii="Times New Roman" w:hAnsi="Times New Roman" w:cs="Times New Roman"/>
              </w:rPr>
            </w:pPr>
            <w:ins w:id="958" w:author="Alejandro Andreas Jaume Losa" w:date="2024-02-20T13:11:00Z">
              <w:r>
                <w:rPr>
                  <w:rFonts w:ascii="Times New Roman" w:hAnsi="Times New Roman" w:cs="Times New Roman"/>
                </w:rPr>
                <w:t>67</w:t>
              </w:r>
            </w:ins>
          </w:p>
        </w:tc>
        <w:tc>
          <w:tcPr>
            <w:tcW w:w="0" w:type="dxa"/>
            <w:shd w:val="clear" w:color="auto" w:fill="auto"/>
            <w:vAlign w:val="center"/>
            <w:tcPrChange w:id="959" w:author="Alejandro Andreas Jaume Losa" w:date="2024-02-20T13:10:00Z">
              <w:tcPr>
                <w:tcW w:w="1870" w:type="dxa"/>
                <w:shd w:val="clear" w:color="auto" w:fill="auto"/>
                <w:vAlign w:val="center"/>
              </w:tcPr>
            </w:tcPrChange>
          </w:tcPr>
          <w:p w14:paraId="04852CF8" w14:textId="61214F71" w:rsidR="00085F6E" w:rsidRDefault="00085F6E" w:rsidP="00021DC2">
            <w:pPr>
              <w:spacing w:line="276" w:lineRule="auto"/>
              <w:jc w:val="center"/>
              <w:cnfStyle w:val="000000000000" w:firstRow="0" w:lastRow="0" w:firstColumn="0" w:lastColumn="0" w:oddVBand="0" w:evenVBand="0" w:oddHBand="0" w:evenHBand="0" w:firstRowFirstColumn="0" w:firstRowLastColumn="0" w:lastRowFirstColumn="0" w:lastRowLastColumn="0"/>
              <w:rPr>
                <w:ins w:id="960" w:author="Alejandro Andreas Jaume Losa" w:date="2024-02-20T13:09:00Z"/>
                <w:rFonts w:ascii="Times New Roman" w:hAnsi="Times New Roman" w:cs="Times New Roman"/>
              </w:rPr>
            </w:pPr>
            <w:ins w:id="961" w:author="Alejandro Andreas Jaume Losa" w:date="2024-02-20T13:11:00Z">
              <w:r>
                <w:rPr>
                  <w:rFonts w:ascii="Times New Roman" w:hAnsi="Times New Roman" w:cs="Times New Roman"/>
                </w:rPr>
                <w:t>38</w:t>
              </w:r>
            </w:ins>
          </w:p>
        </w:tc>
        <w:tc>
          <w:tcPr>
            <w:tcW w:w="0" w:type="dxa"/>
            <w:shd w:val="clear" w:color="auto" w:fill="auto"/>
            <w:vAlign w:val="center"/>
            <w:tcPrChange w:id="962" w:author="Alejandro Andreas Jaume Losa" w:date="2024-02-20T13:10:00Z">
              <w:tcPr>
                <w:tcW w:w="1870" w:type="dxa"/>
                <w:shd w:val="clear" w:color="auto" w:fill="auto"/>
                <w:vAlign w:val="center"/>
              </w:tcPr>
            </w:tcPrChange>
          </w:tcPr>
          <w:p w14:paraId="041AEB1B" w14:textId="5D27EFE4" w:rsidR="00085F6E" w:rsidRDefault="00085F6E" w:rsidP="00021DC2">
            <w:pPr>
              <w:spacing w:line="276" w:lineRule="auto"/>
              <w:jc w:val="center"/>
              <w:cnfStyle w:val="000000000000" w:firstRow="0" w:lastRow="0" w:firstColumn="0" w:lastColumn="0" w:oddVBand="0" w:evenVBand="0" w:oddHBand="0" w:evenHBand="0" w:firstRowFirstColumn="0" w:firstRowLastColumn="0" w:lastRowFirstColumn="0" w:lastRowLastColumn="0"/>
              <w:rPr>
                <w:ins w:id="963" w:author="Alejandro Andreas Jaume Losa" w:date="2024-02-20T13:09:00Z"/>
                <w:rFonts w:ascii="Times New Roman" w:hAnsi="Times New Roman" w:cs="Times New Roman"/>
              </w:rPr>
            </w:pPr>
            <w:ins w:id="964" w:author="Alejandro Andreas Jaume Losa" w:date="2024-02-20T13:11:00Z">
              <w:r>
                <w:rPr>
                  <w:rFonts w:ascii="Times New Roman" w:hAnsi="Times New Roman" w:cs="Times New Roman"/>
                </w:rPr>
                <w:t>14.6</w:t>
              </w:r>
            </w:ins>
          </w:p>
        </w:tc>
      </w:tr>
      <w:tr w:rsidR="00085F6E" w14:paraId="449F203A" w14:textId="77777777" w:rsidTr="00085F6E">
        <w:trPr>
          <w:cnfStyle w:val="000000100000" w:firstRow="0" w:lastRow="0" w:firstColumn="0" w:lastColumn="0" w:oddVBand="0" w:evenVBand="0" w:oddHBand="1" w:evenHBand="0" w:firstRowFirstColumn="0" w:firstRowLastColumn="0" w:lastRowFirstColumn="0" w:lastRowLastColumn="0"/>
          <w:jc w:val="center"/>
          <w:ins w:id="965" w:author="Alejandro Andreas Jaume Losa" w:date="2024-02-20T13: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966" w:author="Alejandro Andreas Jaume Losa" w:date="2024-02-20T13:10:00Z">
              <w:tcPr>
                <w:tcW w:w="1870" w:type="dxa"/>
                <w:shd w:val="clear" w:color="auto" w:fill="auto"/>
                <w:vAlign w:val="center"/>
              </w:tcPr>
            </w:tcPrChange>
          </w:tcPr>
          <w:p w14:paraId="13C4DAE7" w14:textId="58E8FF9F" w:rsidR="00085F6E" w:rsidRPr="00455D61" w:rsidRDefault="00085F6E" w:rsidP="00021DC2">
            <w:pPr>
              <w:spacing w:line="276" w:lineRule="auto"/>
              <w:jc w:val="center"/>
              <w:cnfStyle w:val="001000100000" w:firstRow="0" w:lastRow="0" w:firstColumn="1" w:lastColumn="0" w:oddVBand="0" w:evenVBand="0" w:oddHBand="1" w:evenHBand="0" w:firstRowFirstColumn="0" w:firstRowLastColumn="0" w:lastRowFirstColumn="0" w:lastRowLastColumn="0"/>
              <w:rPr>
                <w:ins w:id="967" w:author="Alejandro Andreas Jaume Losa" w:date="2024-02-20T13:09:00Z"/>
                <w:rFonts w:ascii="Times New Roman" w:hAnsi="Times New Roman" w:cs="Times New Roman"/>
                <w:b w:val="0"/>
                <w:bCs w:val="0"/>
              </w:rPr>
            </w:pPr>
            <w:ins w:id="968" w:author="Alejandro Andreas Jaume Losa" w:date="2024-02-20T13:11:00Z">
              <w:r>
                <w:rPr>
                  <w:rFonts w:ascii="Times New Roman" w:hAnsi="Times New Roman" w:cs="Times New Roman"/>
                  <w:b w:val="0"/>
                  <w:bCs w:val="0"/>
                </w:rPr>
                <w:t>Total</w:t>
              </w:r>
            </w:ins>
          </w:p>
        </w:tc>
        <w:tc>
          <w:tcPr>
            <w:tcW w:w="0" w:type="dxa"/>
            <w:shd w:val="clear" w:color="auto" w:fill="auto"/>
            <w:vAlign w:val="center"/>
            <w:tcPrChange w:id="969" w:author="Alejandro Andreas Jaume Losa" w:date="2024-02-20T13:10:00Z">
              <w:tcPr>
                <w:tcW w:w="1870" w:type="dxa"/>
                <w:shd w:val="clear" w:color="auto" w:fill="auto"/>
                <w:vAlign w:val="center"/>
              </w:tcPr>
            </w:tcPrChange>
          </w:tcPr>
          <w:p w14:paraId="020E893E" w14:textId="21AFDAF1"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70" w:author="Alejandro Andreas Jaume Losa" w:date="2024-02-20T13:09:00Z"/>
                <w:rFonts w:ascii="Times New Roman" w:hAnsi="Times New Roman" w:cs="Times New Roman"/>
              </w:rPr>
            </w:pPr>
            <w:ins w:id="971" w:author="Alejandro Andreas Jaume Losa" w:date="2024-02-20T13:11:00Z">
              <w:r>
                <w:rPr>
                  <w:rFonts w:ascii="Times New Roman" w:hAnsi="Times New Roman" w:cs="Times New Roman"/>
                </w:rPr>
                <w:t>99</w:t>
              </w:r>
            </w:ins>
          </w:p>
        </w:tc>
        <w:tc>
          <w:tcPr>
            <w:tcW w:w="0" w:type="dxa"/>
            <w:shd w:val="clear" w:color="auto" w:fill="auto"/>
            <w:vAlign w:val="center"/>
            <w:tcPrChange w:id="972" w:author="Alejandro Andreas Jaume Losa" w:date="2024-02-20T13:10:00Z">
              <w:tcPr>
                <w:tcW w:w="1870" w:type="dxa"/>
                <w:shd w:val="clear" w:color="auto" w:fill="auto"/>
                <w:vAlign w:val="center"/>
              </w:tcPr>
            </w:tcPrChange>
          </w:tcPr>
          <w:p w14:paraId="02B3C148" w14:textId="3EABB849"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73" w:author="Alejandro Andreas Jaume Losa" w:date="2024-02-20T13:09:00Z"/>
                <w:rFonts w:ascii="Times New Roman" w:hAnsi="Times New Roman" w:cs="Times New Roman"/>
              </w:rPr>
            </w:pPr>
            <w:ins w:id="974" w:author="Alejandro Andreas Jaume Losa" w:date="2024-02-20T13:11:00Z">
              <w:r>
                <w:rPr>
                  <w:rFonts w:ascii="Times New Roman" w:hAnsi="Times New Roman" w:cs="Times New Roman"/>
                </w:rPr>
                <w:t>36.9</w:t>
              </w:r>
            </w:ins>
          </w:p>
        </w:tc>
        <w:tc>
          <w:tcPr>
            <w:tcW w:w="0" w:type="dxa"/>
            <w:shd w:val="clear" w:color="auto" w:fill="auto"/>
            <w:vAlign w:val="center"/>
            <w:tcPrChange w:id="975" w:author="Alejandro Andreas Jaume Losa" w:date="2024-02-20T13:10:00Z">
              <w:tcPr>
                <w:tcW w:w="1870" w:type="dxa"/>
                <w:shd w:val="clear" w:color="auto" w:fill="auto"/>
                <w:vAlign w:val="center"/>
              </w:tcPr>
            </w:tcPrChange>
          </w:tcPr>
          <w:p w14:paraId="450A8BA6" w14:textId="4F8B5462"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76" w:author="Alejandro Andreas Jaume Losa" w:date="2024-02-20T13:09:00Z"/>
                <w:rFonts w:ascii="Times New Roman" w:hAnsi="Times New Roman" w:cs="Times New Roman"/>
              </w:rPr>
            </w:pPr>
            <w:ins w:id="977" w:author="Alejandro Andreas Jaume Losa" w:date="2024-02-20T13:11:00Z">
              <w:r>
                <w:rPr>
                  <w:rFonts w:ascii="Times New Roman" w:hAnsi="Times New Roman" w:cs="Times New Roman"/>
                </w:rPr>
                <w:t>13.9</w:t>
              </w:r>
            </w:ins>
          </w:p>
        </w:tc>
      </w:tr>
    </w:tbl>
    <w:p w14:paraId="57CA3F67" w14:textId="77777777" w:rsidR="002B6D3F" w:rsidRDefault="002B6D3F" w:rsidP="00085F6E">
      <w:pPr>
        <w:spacing w:line="480" w:lineRule="auto"/>
        <w:jc w:val="both"/>
        <w:rPr>
          <w:ins w:id="978" w:author="Alejandro Andreas Jaume Losa" w:date="2024-02-27T10:58:00Z"/>
          <w:rFonts w:ascii="Times New Roman" w:hAnsi="Times New Roman" w:cs="Times New Roman"/>
        </w:rPr>
      </w:pPr>
    </w:p>
    <w:p w14:paraId="2E72D19A" w14:textId="77777777" w:rsidR="00D23B9E" w:rsidRDefault="00D23B9E" w:rsidP="00085F6E">
      <w:pPr>
        <w:spacing w:line="480" w:lineRule="auto"/>
        <w:jc w:val="both"/>
        <w:rPr>
          <w:ins w:id="979" w:author="Alejandro Andreas Jaume Losa" w:date="2024-02-27T10:58:00Z"/>
          <w:rFonts w:ascii="Times New Roman" w:hAnsi="Times New Roman" w:cs="Times New Roman"/>
        </w:rPr>
      </w:pPr>
    </w:p>
    <w:p w14:paraId="6EACB26F" w14:textId="77777777" w:rsidR="00D23B9E" w:rsidRDefault="00D23B9E" w:rsidP="00085F6E">
      <w:pPr>
        <w:spacing w:line="480" w:lineRule="auto"/>
        <w:jc w:val="both"/>
        <w:rPr>
          <w:ins w:id="980" w:author="Alejandro Andreas Jaume Losa" w:date="2024-02-27T10:58:00Z"/>
          <w:rFonts w:ascii="Times New Roman" w:hAnsi="Times New Roman" w:cs="Times New Roman"/>
        </w:rPr>
      </w:pPr>
    </w:p>
    <w:p w14:paraId="0B57C6CC" w14:textId="77777777" w:rsidR="00D23B9E" w:rsidRDefault="00D23B9E" w:rsidP="00085F6E">
      <w:pPr>
        <w:spacing w:line="480" w:lineRule="auto"/>
        <w:jc w:val="both"/>
        <w:rPr>
          <w:ins w:id="981" w:author="Alejandro Andreas Jaume Losa" w:date="2024-02-27T10:58:00Z"/>
          <w:rFonts w:ascii="Times New Roman" w:hAnsi="Times New Roman" w:cs="Times New Roman"/>
        </w:rPr>
      </w:pPr>
    </w:p>
    <w:p w14:paraId="55BBCCF5" w14:textId="77777777" w:rsidR="00D23B9E" w:rsidRDefault="00D23B9E" w:rsidP="00085F6E">
      <w:pPr>
        <w:spacing w:line="480" w:lineRule="auto"/>
        <w:jc w:val="both"/>
        <w:rPr>
          <w:ins w:id="982" w:author="Alejandro Andreas Jaume Losa" w:date="2024-02-27T10:58:00Z"/>
          <w:rFonts w:ascii="Times New Roman" w:hAnsi="Times New Roman" w:cs="Times New Roman"/>
        </w:rPr>
      </w:pPr>
    </w:p>
    <w:p w14:paraId="00A67744" w14:textId="77777777" w:rsidR="00D23B9E" w:rsidRDefault="00D23B9E" w:rsidP="00085F6E">
      <w:pPr>
        <w:spacing w:line="480" w:lineRule="auto"/>
        <w:jc w:val="both"/>
        <w:rPr>
          <w:ins w:id="983" w:author="Alejandro Andreas Jaume Losa" w:date="2024-02-27T10:58:00Z"/>
          <w:rFonts w:ascii="Times New Roman" w:hAnsi="Times New Roman" w:cs="Times New Roman"/>
        </w:rPr>
      </w:pPr>
    </w:p>
    <w:p w14:paraId="5C7A9078" w14:textId="77777777" w:rsidR="00D23B9E" w:rsidRDefault="00D23B9E" w:rsidP="00085F6E">
      <w:pPr>
        <w:spacing w:line="480" w:lineRule="auto"/>
        <w:jc w:val="both"/>
        <w:rPr>
          <w:ins w:id="984" w:author="Alejandro Andreas Jaume Losa" w:date="2024-02-27T10:58:00Z"/>
          <w:rFonts w:ascii="Times New Roman" w:hAnsi="Times New Roman" w:cs="Times New Roman"/>
        </w:rPr>
      </w:pPr>
    </w:p>
    <w:p w14:paraId="15F7B145" w14:textId="77777777" w:rsidR="00D23B9E" w:rsidRDefault="00D23B9E" w:rsidP="00085F6E">
      <w:pPr>
        <w:spacing w:line="480" w:lineRule="auto"/>
        <w:jc w:val="both"/>
        <w:rPr>
          <w:ins w:id="985" w:author="Alejandro Andreas Jaume Losa" w:date="2024-02-27T10:58:00Z"/>
          <w:rFonts w:ascii="Times New Roman" w:hAnsi="Times New Roman" w:cs="Times New Roman"/>
        </w:rPr>
      </w:pPr>
    </w:p>
    <w:p w14:paraId="0BDA3AB6" w14:textId="77777777" w:rsidR="00D23B9E" w:rsidRDefault="00D23B9E" w:rsidP="00085F6E">
      <w:pPr>
        <w:spacing w:line="480" w:lineRule="auto"/>
        <w:jc w:val="both"/>
        <w:rPr>
          <w:ins w:id="986" w:author="Alejandro Andreas Jaume Losa" w:date="2024-02-27T10:58:00Z"/>
          <w:rFonts w:ascii="Times New Roman" w:hAnsi="Times New Roman" w:cs="Times New Roman"/>
        </w:rPr>
      </w:pPr>
    </w:p>
    <w:p w14:paraId="3F14C6BE" w14:textId="5A10D63C" w:rsidR="00D23B9E" w:rsidRDefault="00D23B9E" w:rsidP="00085F6E">
      <w:pPr>
        <w:spacing w:line="480" w:lineRule="auto"/>
        <w:jc w:val="both"/>
        <w:rPr>
          <w:ins w:id="987" w:author="Alejandro Andreas Jaume Losa" w:date="2024-02-20T13:12:00Z"/>
          <w:rFonts w:ascii="Times New Roman" w:hAnsi="Times New Roman" w:cs="Times New Roman"/>
        </w:rPr>
      </w:pPr>
      <w:ins w:id="988" w:author="Alejandro Andreas Jaume Losa" w:date="2024-02-27T10:58:00Z">
        <w:r>
          <w:rPr>
            <w:rFonts w:ascii="Times New Roman" w:hAnsi="Times New Roman" w:cs="Times New Roman"/>
          </w:rPr>
          <w:t>Figure 1. Distribution of profi</w:t>
        </w:r>
      </w:ins>
      <w:ins w:id="989" w:author="Alejandro Andreas Jaume Losa" w:date="2024-02-27T10:59:00Z">
        <w:r>
          <w:rPr>
            <w:rFonts w:ascii="Times New Roman" w:hAnsi="Times New Roman" w:cs="Times New Roman"/>
          </w:rPr>
          <w:t>ciency levels in Catalan and Spanish</w:t>
        </w:r>
      </w:ins>
    </w:p>
    <w:p w14:paraId="5A03B451" w14:textId="6E6AFE96" w:rsidR="00D23B9E" w:rsidRDefault="00721A66" w:rsidP="00D23B9E">
      <w:pPr>
        <w:spacing w:line="480" w:lineRule="auto"/>
        <w:jc w:val="center"/>
        <w:rPr>
          <w:ins w:id="990" w:author="Alejandro Andreas Jaume Losa" w:date="2024-02-27T09:42:00Z"/>
          <w:rFonts w:ascii="Times New Roman" w:hAnsi="Times New Roman" w:cs="Times New Roman"/>
        </w:rPr>
      </w:pPr>
      <w:ins w:id="991" w:author="Alejandro Andreas Jaume Losa" w:date="2024-02-20T16:58:00Z">
        <w:r w:rsidRPr="00CF66D0">
          <w:rPr>
            <w:rFonts w:ascii="Times New Roman" w:hAnsi="Times New Roman" w:cs="Times New Roman"/>
            <w:noProof/>
          </w:rPr>
          <w:drawing>
            <wp:inline distT="0" distB="0" distL="0" distR="0" wp14:anchorId="7E40B223" wp14:editId="5C2C8EA2">
              <wp:extent cx="5553777" cy="3096112"/>
              <wp:effectExtent l="0" t="0" r="0" b="3175"/>
              <wp:docPr id="24845526"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57288" cy="3098069"/>
                      </a:xfrm>
                      <a:prstGeom prst="rect">
                        <a:avLst/>
                      </a:prstGeom>
                    </pic:spPr>
                  </pic:pic>
                </a:graphicData>
              </a:graphic>
            </wp:inline>
          </w:drawing>
        </w:r>
      </w:ins>
    </w:p>
    <w:p w14:paraId="6074AC8A" w14:textId="022C9BB9" w:rsidR="00D23B9E" w:rsidRDefault="00D23B9E" w:rsidP="00D23B9E">
      <w:pPr>
        <w:spacing w:line="480" w:lineRule="auto"/>
        <w:ind w:firstLine="720"/>
        <w:jc w:val="both"/>
        <w:rPr>
          <w:ins w:id="992" w:author="Alejandro Andreas Jaume Losa" w:date="2024-02-27T10:58:00Z"/>
          <w:rFonts w:ascii="Times New Roman" w:hAnsi="Times New Roman" w:cs="Times New Roman"/>
        </w:rPr>
      </w:pPr>
      <w:ins w:id="993" w:author="Alejandro Andreas Jaume Losa" w:date="2024-02-27T09:42:00Z">
        <w:r>
          <w:rPr>
            <w:rFonts w:ascii="Times New Roman" w:hAnsi="Times New Roman" w:cs="Times New Roman"/>
          </w:rPr>
          <w:t xml:space="preserve">Since </w:t>
        </w:r>
      </w:ins>
      <w:ins w:id="994" w:author="Alejandro Andreas Jaume Losa" w:date="2024-02-27T09:43:00Z">
        <w:r>
          <w:rPr>
            <w:rFonts w:ascii="Times New Roman" w:hAnsi="Times New Roman" w:cs="Times New Roman"/>
          </w:rPr>
          <w:t>this study focus</w:t>
        </w:r>
      </w:ins>
      <w:ins w:id="995" w:author="Alejandro Andreas Jaume Losa" w:date="2024-02-27T10:57:00Z">
        <w:r>
          <w:rPr>
            <w:rFonts w:ascii="Times New Roman" w:hAnsi="Times New Roman" w:cs="Times New Roman"/>
          </w:rPr>
          <w:t>es</w:t>
        </w:r>
      </w:ins>
      <w:ins w:id="996" w:author="Alejandro Andreas Jaume Losa" w:date="2024-02-27T09:43:00Z">
        <w:r>
          <w:rPr>
            <w:rFonts w:ascii="Times New Roman" w:hAnsi="Times New Roman" w:cs="Times New Roman"/>
          </w:rPr>
          <w:t xml:space="preserve"> on the relationship between political orientation and language attitudes toward Catalan and Spanish in Palma, participants were also asked to indicate their political orientation in </w:t>
        </w:r>
      </w:ins>
      <w:ins w:id="997" w:author="Alejandro Andreas Jaume Losa" w:date="2024-02-27T09:44:00Z">
        <w:r>
          <w:rPr>
            <w:rFonts w:ascii="Times New Roman" w:hAnsi="Times New Roman" w:cs="Times New Roman"/>
          </w:rPr>
          <w:t xml:space="preserve">the questionnaire. </w:t>
        </w:r>
      </w:ins>
      <w:ins w:id="998" w:author="Alejandro Andreas Jaume Losa" w:date="2024-02-27T09:45:00Z">
        <w:r>
          <w:rPr>
            <w:rFonts w:ascii="Times New Roman" w:hAnsi="Times New Roman" w:cs="Times New Roman"/>
          </w:rPr>
          <w:t xml:space="preserve">Participants had </w:t>
        </w:r>
      </w:ins>
      <w:ins w:id="999" w:author="Alejandro Andreas Jaume Losa" w:date="2024-02-27T10:58:00Z">
        <w:r>
          <w:rPr>
            <w:rFonts w:ascii="Times New Roman" w:hAnsi="Times New Roman" w:cs="Times New Roman"/>
          </w:rPr>
          <w:t>seven</w:t>
        </w:r>
      </w:ins>
      <w:ins w:id="1000" w:author="Alejandro Andreas Jaume Losa" w:date="2024-02-27T09:45:00Z">
        <w:r>
          <w:rPr>
            <w:rFonts w:ascii="Times New Roman" w:hAnsi="Times New Roman" w:cs="Times New Roman"/>
          </w:rPr>
          <w:t xml:space="preserve"> options to choose from: far-left, left, center-left, center, center-right, right, and far-right. Interestingly, no participant </w:t>
        </w:r>
      </w:ins>
      <w:ins w:id="1001" w:author="Alejandro Andreas Jaume Losa" w:date="2024-02-27T09:46:00Z">
        <w:r>
          <w:rPr>
            <w:rFonts w:ascii="Times New Roman" w:hAnsi="Times New Roman" w:cs="Times New Roman"/>
          </w:rPr>
          <w:t>selected far-right</w:t>
        </w:r>
      </w:ins>
      <w:ins w:id="1002" w:author="Alejandro Andreas Jaume Losa" w:date="2024-02-27T09:48:00Z">
        <w:r>
          <w:rPr>
            <w:rFonts w:ascii="Times New Roman" w:hAnsi="Times New Roman" w:cs="Times New Roman"/>
          </w:rPr>
          <w:t xml:space="preserve"> </w:t>
        </w:r>
      </w:ins>
      <w:ins w:id="1003" w:author="Alejandro Andreas Jaume Losa" w:date="2024-02-27T09:47:00Z">
        <w:r>
          <w:rPr>
            <w:rFonts w:ascii="Times New Roman" w:hAnsi="Times New Roman" w:cs="Times New Roman"/>
          </w:rPr>
          <w:t>and</w:t>
        </w:r>
      </w:ins>
      <w:ins w:id="1004" w:author="Alejandro Andreas Jaume Losa" w:date="2024-02-27T09:48:00Z">
        <w:r>
          <w:rPr>
            <w:rFonts w:ascii="Times New Roman" w:hAnsi="Times New Roman" w:cs="Times New Roman"/>
          </w:rPr>
          <w:t>, therefore,</w:t>
        </w:r>
      </w:ins>
      <w:ins w:id="1005" w:author="Alejandro Andreas Jaume Losa" w:date="2024-02-27T09:47:00Z">
        <w:r>
          <w:rPr>
            <w:rFonts w:ascii="Times New Roman" w:hAnsi="Times New Roman" w:cs="Times New Roman"/>
          </w:rPr>
          <w:t xml:space="preserve"> only the fir</w:t>
        </w:r>
      </w:ins>
      <w:ins w:id="1006" w:author="Alejandro Andreas Jaume Losa" w:date="2024-02-27T09:48:00Z">
        <w:r>
          <w:rPr>
            <w:rFonts w:ascii="Times New Roman" w:hAnsi="Times New Roman" w:cs="Times New Roman"/>
          </w:rPr>
          <w:t xml:space="preserve">st six political orientations will be considered for this study. </w:t>
        </w:r>
      </w:ins>
      <w:ins w:id="1007" w:author="Alejandro Andreas Jaume Losa" w:date="2024-02-27T09:44:00Z">
        <w:r>
          <w:rPr>
            <w:rFonts w:ascii="Times New Roman" w:hAnsi="Times New Roman" w:cs="Times New Roman"/>
          </w:rPr>
          <w:t>Figure 2 shows the distribution of political orientation among participants.</w:t>
        </w:r>
      </w:ins>
    </w:p>
    <w:p w14:paraId="6009E434" w14:textId="295B8A73" w:rsidR="00D23B9E" w:rsidRDefault="00D23B9E">
      <w:pPr>
        <w:spacing w:line="480" w:lineRule="auto"/>
        <w:jc w:val="both"/>
        <w:rPr>
          <w:ins w:id="1008" w:author="Alejandro Andreas Jaume Losa" w:date="2024-02-27T09:48:00Z"/>
          <w:rFonts w:ascii="Times New Roman" w:hAnsi="Times New Roman" w:cs="Times New Roman"/>
        </w:rPr>
        <w:pPrChange w:id="1009" w:author="Alejandro Andreas Jaume Losa" w:date="2024-02-27T10:58:00Z">
          <w:pPr>
            <w:spacing w:line="480" w:lineRule="auto"/>
            <w:ind w:firstLine="720"/>
            <w:jc w:val="both"/>
          </w:pPr>
        </w:pPrChange>
      </w:pPr>
      <w:ins w:id="1010" w:author="Alejandro Andreas Jaume Losa" w:date="2024-02-27T10:58:00Z">
        <w:r>
          <w:rPr>
            <w:rFonts w:ascii="Times New Roman" w:hAnsi="Times New Roman" w:cs="Times New Roman"/>
          </w:rPr>
          <w:t xml:space="preserve">Figure 2. </w:t>
        </w:r>
      </w:ins>
      <w:ins w:id="1011" w:author="Alejandro Andreas Jaume Losa" w:date="2024-02-27T10:59:00Z">
        <w:r>
          <w:rPr>
            <w:rFonts w:ascii="Times New Roman" w:hAnsi="Times New Roman" w:cs="Times New Roman"/>
          </w:rPr>
          <w:t>Distribution of political orientation among participants</w:t>
        </w:r>
      </w:ins>
    </w:p>
    <w:p w14:paraId="3D7A98A1" w14:textId="11215054" w:rsidR="003A2F9E" w:rsidRPr="00CF66D0" w:rsidDel="00CF66D0" w:rsidRDefault="00D23B9E">
      <w:pPr>
        <w:spacing w:line="480" w:lineRule="auto"/>
        <w:jc w:val="center"/>
        <w:rPr>
          <w:del w:id="1012" w:author="Alejandro Andreas Jaume Losa" w:date="2024-02-20T12:41:00Z"/>
          <w:rFonts w:ascii="Times New Roman" w:hAnsi="Times New Roman" w:cs="Times New Roman"/>
        </w:rPr>
        <w:pPrChange w:id="1013" w:author="Alejandro Andreas Jaume Losa" w:date="2024-02-27T10:04:00Z">
          <w:pPr>
            <w:spacing w:line="480" w:lineRule="auto"/>
            <w:jc w:val="both"/>
          </w:pPr>
        </w:pPrChange>
      </w:pPr>
      <w:ins w:id="1014" w:author="Alejandro Andreas Jaume Losa" w:date="2024-02-27T10:03:00Z">
        <w:r>
          <w:rPr>
            <w:rFonts w:ascii="Times New Roman" w:hAnsi="Times New Roman" w:cs="Times New Roman"/>
            <w:noProof/>
          </w:rPr>
          <w:lastRenderedPageBreak/>
          <w:drawing>
            <wp:inline distT="0" distB="0" distL="0" distR="0" wp14:anchorId="47CAC105" wp14:editId="25F2517A">
              <wp:extent cx="5962444" cy="3003082"/>
              <wp:effectExtent l="0" t="0" r="0" b="0"/>
              <wp:docPr id="1387787152"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899" cy="3013888"/>
                      </a:xfrm>
                      <a:prstGeom prst="rect">
                        <a:avLst/>
                      </a:prstGeom>
                    </pic:spPr>
                  </pic:pic>
                </a:graphicData>
              </a:graphic>
            </wp:inline>
          </w:drawing>
        </w:r>
      </w:ins>
      <w:del w:id="1015" w:author="Alejandro Andreas Jaume Losa" w:date="2024-02-20T12:41:00Z">
        <w:r w:rsidR="009E102E" w:rsidRPr="00CF66D0" w:rsidDel="00085F6E">
          <w:rPr>
            <w:rFonts w:ascii="Times New Roman" w:hAnsi="Times New Roman" w:cs="Times New Roman"/>
          </w:rPr>
          <w:delText xml:space="preserve">, which was prepared and administered online using Qualtrics survey </w:delText>
        </w:r>
        <w:commentRangeStart w:id="1016"/>
        <w:r w:rsidR="009E102E" w:rsidRPr="00CF66D0" w:rsidDel="00085F6E">
          <w:rPr>
            <w:rFonts w:ascii="Times New Roman" w:hAnsi="Times New Roman" w:cs="Times New Roman"/>
          </w:rPr>
          <w:delText xml:space="preserve">software. </w:delText>
        </w:r>
        <w:commentRangeEnd w:id="1016"/>
        <w:r w:rsidR="00B04D77" w:rsidRPr="00CF66D0" w:rsidDel="00085F6E">
          <w:rPr>
            <w:rStyle w:val="CommentReference"/>
          </w:rPr>
          <w:commentReference w:id="1016"/>
        </w:r>
        <w:r w:rsidR="009E102E" w:rsidRPr="00CF66D0" w:rsidDel="00085F6E">
          <w:rPr>
            <w:rFonts w:ascii="Times New Roman" w:hAnsi="Times New Roman" w:cs="Times New Roman"/>
          </w:rPr>
          <w:delText xml:space="preserve">The participants (N=127, 82 females) </w:delText>
        </w:r>
        <w:r w:rsidR="00757B0C" w:rsidRPr="00CF66D0" w:rsidDel="00085F6E">
          <w:rPr>
            <w:rFonts w:ascii="Times New Roman" w:hAnsi="Times New Roman" w:cs="Times New Roman"/>
          </w:rPr>
          <w:delText>were between 18 and 71 years old</w:delText>
        </w:r>
      </w:del>
      <w:ins w:id="1017" w:author="Kendra Dickinson" w:date="2024-02-05T15:02:00Z">
        <w:del w:id="1018" w:author="Alejandro Andreas Jaume Losa" w:date="2024-02-20T12:41:00Z">
          <w:r w:rsidR="00B04D77" w:rsidRPr="00CF66D0" w:rsidDel="00085F6E">
            <w:rPr>
              <w:rFonts w:ascii="Times New Roman" w:hAnsi="Times New Roman" w:cs="Times New Roman"/>
            </w:rPr>
            <w:delText xml:space="preserve"> (provide mean age)</w:delText>
          </w:r>
        </w:del>
      </w:ins>
      <w:ins w:id="1019" w:author="Kendra Dickinson" w:date="2024-02-05T15:08:00Z">
        <w:del w:id="1020" w:author="Alejandro Andreas Jaume Losa" w:date="2024-02-20T12:41:00Z">
          <w:r w:rsidR="0098628E" w:rsidRPr="00CF66D0" w:rsidDel="00085F6E">
            <w:rPr>
              <w:rFonts w:ascii="Times New Roman" w:hAnsi="Times New Roman" w:cs="Times New Roman"/>
            </w:rPr>
            <w:delText>. To be eligible for the study, participants confirmed that were over 18 years of age</w:delText>
          </w:r>
        </w:del>
      </w:ins>
      <w:del w:id="1021" w:author="Alejandro Andreas Jaume Losa" w:date="2024-02-20T12:41:00Z">
        <w:r w:rsidR="00757B0C" w:rsidRPr="00CF66D0" w:rsidDel="00085F6E">
          <w:rPr>
            <w:rFonts w:ascii="Times New Roman" w:hAnsi="Times New Roman" w:cs="Times New Roman"/>
          </w:rPr>
          <w:delText>, they lived or had lived in Palma for at least 5 years</w:delText>
        </w:r>
      </w:del>
      <w:ins w:id="1022" w:author="Kendra Dickinson" w:date="2024-02-05T15:08:00Z">
        <w:del w:id="1023" w:author="Alejandro Andreas Jaume Losa" w:date="2024-02-20T12:41:00Z">
          <w:r w:rsidR="0098628E" w:rsidRPr="00CF66D0" w:rsidDel="00085F6E">
            <w:rPr>
              <w:rFonts w:ascii="Times New Roman" w:hAnsi="Times New Roman" w:cs="Times New Roman"/>
            </w:rPr>
            <w:delText>,</w:delText>
          </w:r>
        </w:del>
      </w:ins>
      <w:del w:id="1024" w:author="Alejandro Andreas Jaume Losa" w:date="2024-02-20T12:41:00Z">
        <w:r w:rsidR="00757B0C" w:rsidRPr="00CF66D0" w:rsidDel="00085F6E">
          <w:rPr>
            <w:rFonts w:ascii="Times New Roman" w:hAnsi="Times New Roman" w:cs="Times New Roman"/>
          </w:rPr>
          <w:delText xml:space="preserve"> and were proficient in both Catalan and Spanish</w:delText>
        </w:r>
        <w:r w:rsidR="00C82367" w:rsidRPr="00CF66D0" w:rsidDel="00085F6E">
          <w:rPr>
            <w:rFonts w:ascii="Times New Roman" w:hAnsi="Times New Roman" w:cs="Times New Roman"/>
          </w:rPr>
          <w:delText>.</w:delText>
        </w:r>
      </w:del>
    </w:p>
    <w:p w14:paraId="6CB3CA19" w14:textId="77777777" w:rsidR="00CF66D0" w:rsidRPr="00CF66D0" w:rsidRDefault="00CF66D0">
      <w:pPr>
        <w:spacing w:line="480" w:lineRule="auto"/>
        <w:jc w:val="center"/>
        <w:rPr>
          <w:ins w:id="1025" w:author="Alejandro Andreas Jaume Losa" w:date="2024-02-20T17:15:00Z"/>
          <w:rFonts w:ascii="Times New Roman" w:hAnsi="Times New Roman" w:cs="Times New Roman"/>
        </w:rPr>
        <w:pPrChange w:id="1026" w:author="Alejandro Andreas Jaume Losa" w:date="2024-02-27T10:04:00Z">
          <w:pPr>
            <w:spacing w:line="480" w:lineRule="auto"/>
            <w:ind w:firstLine="720"/>
            <w:jc w:val="both"/>
          </w:pPr>
        </w:pPrChange>
      </w:pPr>
    </w:p>
    <w:p w14:paraId="76611A85" w14:textId="1DF3E06D" w:rsidR="00845928" w:rsidRPr="00CF66D0" w:rsidDel="00721A66" w:rsidRDefault="00CF66D0">
      <w:pPr>
        <w:spacing w:line="480" w:lineRule="auto"/>
        <w:jc w:val="both"/>
        <w:rPr>
          <w:del w:id="1027" w:author="Alejandro Andreas Jaume Losa" w:date="2024-02-20T14:36:00Z"/>
          <w:rFonts w:ascii="Times New Roman" w:hAnsi="Times New Roman" w:cs="Times New Roman"/>
        </w:rPr>
        <w:pPrChange w:id="1028" w:author="Alejandro Andreas Jaume Losa" w:date="2024-02-20T14:36:00Z">
          <w:pPr>
            <w:spacing w:line="480" w:lineRule="auto"/>
            <w:ind w:firstLine="720"/>
            <w:jc w:val="both"/>
          </w:pPr>
        </w:pPrChange>
      </w:pPr>
      <w:ins w:id="1029" w:author="Alejandro Andreas Jaume Losa" w:date="2024-02-20T17:15:00Z">
        <w:r w:rsidRPr="00CF66D0">
          <w:rPr>
            <w:rFonts w:ascii="Times New Roman" w:hAnsi="Times New Roman" w:cs="Times New Roman"/>
            <w:rPrChange w:id="1030" w:author="Alejandro Andreas Jaume Losa" w:date="2024-02-20T17:15:00Z">
              <w:rPr>
                <w:rFonts w:ascii="Times New Roman" w:hAnsi="Times New Roman" w:cs="Times New Roman"/>
                <w:highlight w:val="yellow"/>
              </w:rPr>
            </w:rPrChange>
          </w:rPr>
          <w:tab/>
        </w:r>
      </w:ins>
      <w:del w:id="1031" w:author="Alejandro Andreas Jaume Losa" w:date="2024-02-20T14:36:00Z">
        <w:r w:rsidR="00845928" w:rsidRPr="00CF66D0" w:rsidDel="00721A66">
          <w:rPr>
            <w:rFonts w:ascii="Times New Roman" w:hAnsi="Times New Roman" w:cs="Times New Roman"/>
            <w:rPrChange w:id="1032" w:author="Alejandro Andreas Jaume Losa" w:date="2024-02-20T17:15:00Z">
              <w:rPr>
                <w:rFonts w:ascii="Times New Roman" w:hAnsi="Times New Roman" w:cs="Times New Roman"/>
                <w:highlight w:val="yellow"/>
              </w:rPr>
            </w:rPrChange>
          </w:rPr>
          <w:delText>Excluded participants.</w:delText>
        </w:r>
      </w:del>
    </w:p>
    <w:p w14:paraId="03991D55" w14:textId="3E0DD745" w:rsidR="004E467D" w:rsidRPr="00491025" w:rsidRDefault="004E467D">
      <w:pPr>
        <w:spacing w:line="480" w:lineRule="auto"/>
        <w:jc w:val="both"/>
        <w:rPr>
          <w:rFonts w:ascii="Times New Roman" w:hAnsi="Times New Roman" w:cs="Times New Roman"/>
          <w:i/>
          <w:iCs/>
        </w:rPr>
        <w:pPrChange w:id="1033" w:author="Alejandro Andreas Jaume Losa" w:date="2024-02-20T14:36:00Z">
          <w:pPr>
            <w:spacing w:line="480" w:lineRule="auto"/>
            <w:ind w:firstLine="720"/>
            <w:jc w:val="both"/>
          </w:pPr>
        </w:pPrChange>
      </w:pPr>
      <w:r w:rsidRPr="00CF66D0">
        <w:rPr>
          <w:rFonts w:ascii="Times New Roman" w:hAnsi="Times New Roman" w:cs="Times New Roman"/>
          <w:i/>
          <w:iCs/>
        </w:rPr>
        <w:t>Materials</w:t>
      </w:r>
    </w:p>
    <w:p w14:paraId="3846754C" w14:textId="4DF3B3AF" w:rsidR="0098628E" w:rsidRDefault="0098628E" w:rsidP="00CA740E">
      <w:pPr>
        <w:spacing w:line="480" w:lineRule="auto"/>
        <w:ind w:firstLine="720"/>
        <w:jc w:val="both"/>
        <w:rPr>
          <w:ins w:id="1034" w:author="Kendra Dickinson" w:date="2024-02-05T15:09:00Z"/>
          <w:rFonts w:ascii="Times New Roman" w:hAnsi="Times New Roman" w:cs="Times New Roman"/>
        </w:rPr>
      </w:pPr>
      <w:ins w:id="1035" w:author="Kendra Dickinson" w:date="2024-02-05T15:14:00Z">
        <w:r>
          <w:rPr>
            <w:rFonts w:ascii="Times New Roman" w:hAnsi="Times New Roman" w:cs="Times New Roman"/>
          </w:rPr>
          <w:t xml:space="preserve">Data </w:t>
        </w:r>
        <w:del w:id="1036" w:author="Alejandro Andreas Jaume Losa" w:date="2024-02-20T16:58:00Z">
          <w:r w:rsidDel="00721A66">
            <w:rPr>
              <w:rFonts w:ascii="Times New Roman" w:hAnsi="Times New Roman" w:cs="Times New Roman"/>
            </w:rPr>
            <w:delText>collection for this project was carried out</w:delText>
          </w:r>
        </w:del>
      </w:ins>
      <w:ins w:id="1037" w:author="Alejandro Andreas Jaume Losa" w:date="2024-02-20T16:58:00Z">
        <w:r w:rsidR="00721A66">
          <w:rPr>
            <w:rFonts w:ascii="Times New Roman" w:hAnsi="Times New Roman" w:cs="Times New Roman"/>
          </w:rPr>
          <w:t>were collected</w:t>
        </w:r>
      </w:ins>
      <w:ins w:id="1038" w:author="Kendra Dickinson" w:date="2024-02-05T15:14:00Z">
        <w:r>
          <w:rPr>
            <w:rFonts w:ascii="Times New Roman" w:hAnsi="Times New Roman" w:cs="Times New Roman"/>
          </w:rPr>
          <w:t xml:space="preserve"> using an </w:t>
        </w:r>
      </w:ins>
      <w:r w:rsidR="007F2228">
        <w:rPr>
          <w:rFonts w:ascii="Times New Roman" w:hAnsi="Times New Roman" w:cs="Times New Roman"/>
        </w:rPr>
        <w:t>online survey</w:t>
      </w:r>
      <w:ins w:id="1039" w:author="Kendra Dickinson" w:date="2024-02-05T15:14:00Z">
        <w:r>
          <w:rPr>
            <w:rFonts w:ascii="Times New Roman" w:hAnsi="Times New Roman" w:cs="Times New Roman"/>
          </w:rPr>
          <w:t xml:space="preserve"> that was hosted on Qualtrics and consisted of three parts.</w:t>
        </w:r>
      </w:ins>
      <w:r w:rsidR="007F2228">
        <w:rPr>
          <w:rFonts w:ascii="Times New Roman" w:hAnsi="Times New Roman" w:cs="Times New Roman"/>
        </w:rPr>
        <w:t xml:space="preserve"> </w:t>
      </w:r>
      <w:ins w:id="1040" w:author="Kendra Dickinson" w:date="2024-02-05T15:05:00Z">
        <w:r w:rsidR="00B04D77">
          <w:rPr>
            <w:rFonts w:ascii="Times New Roman" w:hAnsi="Times New Roman" w:cs="Times New Roman"/>
          </w:rPr>
          <w:t>In the first part, a demographic questionnaire,</w:t>
        </w:r>
      </w:ins>
      <w:r w:rsidR="007F2228">
        <w:rPr>
          <w:rFonts w:ascii="Times New Roman" w:hAnsi="Times New Roman" w:cs="Times New Roman"/>
        </w:rPr>
        <w:t xml:space="preserve"> </w:t>
      </w:r>
      <w:ins w:id="1041" w:author="Kendra Dickinson" w:date="2024-02-05T15:15:00Z">
        <w:r>
          <w:rPr>
            <w:rFonts w:ascii="Times New Roman" w:hAnsi="Times New Roman" w:cs="Times New Roman"/>
          </w:rPr>
          <w:t>collected information</w:t>
        </w:r>
      </w:ins>
      <w:ins w:id="1042" w:author="Alejandro Andreas Jaume Losa" w:date="2024-02-20T16:59:00Z">
        <w:r w:rsidR="00721A66">
          <w:rPr>
            <w:rFonts w:ascii="Times New Roman" w:hAnsi="Times New Roman" w:cs="Times New Roman"/>
          </w:rPr>
          <w:t xml:space="preserve"> </w:t>
        </w:r>
      </w:ins>
      <w:del w:id="1043" w:author="Kendra Dickinson" w:date="2024-02-05T15:15:00Z">
        <w:r w:rsidR="007F2228" w:rsidDel="0098628E">
          <w:rPr>
            <w:rFonts w:ascii="Times New Roman" w:hAnsi="Times New Roman" w:cs="Times New Roman"/>
          </w:rPr>
          <w:delText xml:space="preserve"> </w:delText>
        </w:r>
      </w:del>
      <w:r w:rsidR="00661924">
        <w:rPr>
          <w:rFonts w:ascii="Times New Roman" w:hAnsi="Times New Roman" w:cs="Times New Roman"/>
        </w:rPr>
        <w:t>regarding</w:t>
      </w:r>
      <w:ins w:id="1044" w:author="Kendra Dickinson" w:date="2024-02-05T15:15:00Z">
        <w:r>
          <w:rPr>
            <w:rFonts w:ascii="Times New Roman" w:hAnsi="Times New Roman" w:cs="Times New Roman"/>
          </w:rPr>
          <w:t xml:space="preserve"> participant</w:t>
        </w:r>
      </w:ins>
      <w:r w:rsidR="007F2228">
        <w:rPr>
          <w:rFonts w:ascii="Times New Roman" w:hAnsi="Times New Roman" w:cs="Times New Roman"/>
        </w:rPr>
        <w:t xml:space="preserve"> gender, age, country of birth, </w:t>
      </w:r>
      <w:ins w:id="1045" w:author="Alejandro Andreas Jaume Losa" w:date="2024-02-20T16:59:00Z">
        <w:r w:rsidR="00721A66">
          <w:rPr>
            <w:rFonts w:ascii="Times New Roman" w:hAnsi="Times New Roman" w:cs="Times New Roman"/>
          </w:rPr>
          <w:t>a</w:t>
        </w:r>
      </w:ins>
      <w:del w:id="1046" w:author="Alejandro Andreas Jaume Losa" w:date="2024-02-20T16:59:00Z">
        <w:r w:rsidR="007F2228" w:rsidDel="00721A66">
          <w:rPr>
            <w:rFonts w:ascii="Times New Roman" w:hAnsi="Times New Roman" w:cs="Times New Roman"/>
          </w:rPr>
          <w:delText>A</w:delText>
        </w:r>
      </w:del>
      <w:r w:rsidR="007F2228">
        <w:rPr>
          <w:rFonts w:ascii="Times New Roman" w:hAnsi="Times New Roman" w:cs="Times New Roman"/>
        </w:rPr>
        <w:t xml:space="preserve">utonomous </w:t>
      </w:r>
      <w:ins w:id="1047" w:author="Alejandro Andreas Jaume Losa" w:date="2024-02-20T16:59:00Z">
        <w:r w:rsidR="00721A66">
          <w:rPr>
            <w:rFonts w:ascii="Times New Roman" w:hAnsi="Times New Roman" w:cs="Times New Roman"/>
          </w:rPr>
          <w:t>c</w:t>
        </w:r>
      </w:ins>
      <w:del w:id="1048" w:author="Alejandro Andreas Jaume Losa" w:date="2024-02-20T16:59:00Z">
        <w:r w:rsidR="007F2228" w:rsidDel="00721A66">
          <w:rPr>
            <w:rFonts w:ascii="Times New Roman" w:hAnsi="Times New Roman" w:cs="Times New Roman"/>
          </w:rPr>
          <w:delText>C</w:delText>
        </w:r>
      </w:del>
      <w:r w:rsidR="007F2228">
        <w:rPr>
          <w:rFonts w:ascii="Times New Roman" w:hAnsi="Times New Roman" w:cs="Times New Roman"/>
        </w:rPr>
        <w:t>ommunity of birth, ethnic origin, neighborhood of residence</w:t>
      </w:r>
      <w:ins w:id="1049" w:author="Kendra Dickinson" w:date="2024-02-05T15:04:00Z">
        <w:r w:rsidR="00B04D77">
          <w:rPr>
            <w:rFonts w:ascii="Times New Roman" w:hAnsi="Times New Roman" w:cs="Times New Roman"/>
          </w:rPr>
          <w:t xml:space="preserve"> in Palma</w:t>
        </w:r>
      </w:ins>
      <w:r w:rsidR="007F2228">
        <w:rPr>
          <w:rFonts w:ascii="Times New Roman" w:hAnsi="Times New Roman" w:cs="Times New Roman"/>
        </w:rPr>
        <w:t>, level of education, employment situation, household income, national identity, and political orientation.</w:t>
      </w:r>
      <w:r w:rsidR="00661924">
        <w:rPr>
          <w:rFonts w:ascii="Times New Roman" w:hAnsi="Times New Roman" w:cs="Times New Roman"/>
        </w:rPr>
        <w:t xml:space="preserve"> </w:t>
      </w:r>
    </w:p>
    <w:p w14:paraId="789A3C51" w14:textId="22231144" w:rsidR="0098628E" w:rsidRDefault="0098628E" w:rsidP="00CA740E">
      <w:pPr>
        <w:spacing w:line="480" w:lineRule="auto"/>
        <w:ind w:firstLine="720"/>
        <w:jc w:val="both"/>
        <w:rPr>
          <w:ins w:id="1050" w:author="Kendra Dickinson" w:date="2024-02-05T15:11:00Z"/>
          <w:rFonts w:ascii="Times New Roman" w:hAnsi="Times New Roman" w:cs="Times New Roman"/>
        </w:rPr>
      </w:pPr>
      <w:ins w:id="1051" w:author="Kendra Dickinson" w:date="2024-02-05T15:16:00Z">
        <w:r>
          <w:rPr>
            <w:rFonts w:ascii="Times New Roman" w:hAnsi="Times New Roman" w:cs="Times New Roman"/>
          </w:rPr>
          <w:t>T</w:t>
        </w:r>
      </w:ins>
      <w:ins w:id="1052" w:author="Kendra Dickinson" w:date="2024-02-05T15:09:00Z">
        <w:r>
          <w:rPr>
            <w:rFonts w:ascii="Times New Roman" w:hAnsi="Times New Roman" w:cs="Times New Roman"/>
          </w:rPr>
          <w:t xml:space="preserve">he second portion of the survey, a </w:t>
        </w:r>
      </w:ins>
      <w:ins w:id="1053" w:author="Kendra Dickinson" w:date="2024-02-05T15:10:00Z">
        <w:r>
          <w:rPr>
            <w:rFonts w:ascii="Times New Roman" w:hAnsi="Times New Roman" w:cs="Times New Roman"/>
          </w:rPr>
          <w:t xml:space="preserve">language use questionnaire, </w:t>
        </w:r>
      </w:ins>
      <w:ins w:id="1054" w:author="Kendra Dickinson" w:date="2024-02-05T15:16:00Z">
        <w:r>
          <w:rPr>
            <w:rFonts w:ascii="Times New Roman" w:hAnsi="Times New Roman" w:cs="Times New Roman"/>
          </w:rPr>
          <w:t>was designed to collect</w:t>
        </w:r>
        <w:r w:rsidR="00C5133B">
          <w:rPr>
            <w:rFonts w:ascii="Times New Roman" w:hAnsi="Times New Roman" w:cs="Times New Roman"/>
          </w:rPr>
          <w:t xml:space="preserve"> information regarding participants</w:t>
        </w:r>
      </w:ins>
      <w:ins w:id="1055" w:author="Alejandro Andreas Jaume Losa" w:date="2024-02-20T16:59:00Z">
        <w:r w:rsidR="00721A66">
          <w:rPr>
            <w:rFonts w:ascii="Times New Roman" w:hAnsi="Times New Roman" w:cs="Times New Roman"/>
          </w:rPr>
          <w:t>’</w:t>
        </w:r>
      </w:ins>
      <w:ins w:id="1056" w:author="Kendra Dickinson" w:date="2024-02-05T15:16:00Z">
        <w:r w:rsidR="00C5133B">
          <w:rPr>
            <w:rFonts w:ascii="Times New Roman" w:hAnsi="Times New Roman" w:cs="Times New Roman"/>
          </w:rPr>
          <w:t xml:space="preserve"> self-reported </w:t>
        </w:r>
      </w:ins>
      <w:r w:rsidR="00661924">
        <w:rPr>
          <w:rFonts w:ascii="Times New Roman" w:hAnsi="Times New Roman" w:cs="Times New Roman"/>
        </w:rPr>
        <w:t xml:space="preserve">knowledge and usage of Catalan and Spanish. </w:t>
      </w:r>
      <w:ins w:id="1057" w:author="Kendra Dickinson" w:date="2024-02-05T15:17:00Z">
        <w:r w:rsidR="00C5133B">
          <w:rPr>
            <w:rFonts w:ascii="Times New Roman" w:hAnsi="Times New Roman" w:cs="Times New Roman"/>
          </w:rPr>
          <w:t>Specifically, this section included questions about</w:t>
        </w:r>
      </w:ins>
      <w:ins w:id="1058" w:author="Alejandro Andreas Jaume Losa" w:date="2024-02-20T17:00:00Z">
        <w:r w:rsidR="00721A66">
          <w:rPr>
            <w:rFonts w:ascii="Times New Roman" w:hAnsi="Times New Roman" w:cs="Times New Roman"/>
          </w:rPr>
          <w:t xml:space="preserve"> </w:t>
        </w:r>
      </w:ins>
      <w:del w:id="1059" w:author="Kendra Dickinson" w:date="2024-02-05T15:10:00Z">
        <w:r w:rsidR="00661924" w:rsidDel="0098628E">
          <w:rPr>
            <w:rFonts w:ascii="Times New Roman" w:hAnsi="Times New Roman" w:cs="Times New Roman"/>
          </w:rPr>
          <w:delText xml:space="preserve"> </w:delText>
        </w:r>
      </w:del>
      <w:r w:rsidR="00661924">
        <w:rPr>
          <w:rFonts w:ascii="Times New Roman" w:hAnsi="Times New Roman" w:cs="Times New Roman"/>
        </w:rPr>
        <w:t>native language or languages, proficiency in Catalan and Spanish (</w:t>
      </w:r>
      <w:del w:id="1060" w:author="Alejandro Andreas Jaume Losa" w:date="2024-02-20T17:00:00Z">
        <w:r w:rsidR="00661924" w:rsidDel="00721A66">
          <w:rPr>
            <w:rFonts w:ascii="Times New Roman" w:hAnsi="Times New Roman" w:cs="Times New Roman"/>
          </w:rPr>
          <w:delText>comprehension</w:delText>
        </w:r>
      </w:del>
      <w:ins w:id="1061" w:author="Alejandro Andreas Jaume Losa" w:date="2024-02-20T17:00:00Z">
        <w:r w:rsidR="00721A66">
          <w:rPr>
            <w:rFonts w:ascii="Times New Roman" w:hAnsi="Times New Roman" w:cs="Times New Roman"/>
          </w:rPr>
          <w:t>understanding</w:t>
        </w:r>
      </w:ins>
      <w:r w:rsidR="00661924">
        <w:rPr>
          <w:rFonts w:ascii="Times New Roman" w:hAnsi="Times New Roman" w:cs="Times New Roman"/>
        </w:rPr>
        <w:t>, reading, speaking, and writing), languages studie</w:t>
      </w:r>
      <w:ins w:id="1062" w:author="Kendra Dickinson" w:date="2024-02-05T15:10:00Z">
        <w:r>
          <w:rPr>
            <w:rFonts w:ascii="Times New Roman" w:hAnsi="Times New Roman" w:cs="Times New Roman"/>
          </w:rPr>
          <w:t>d</w:t>
        </w:r>
      </w:ins>
      <w:del w:id="1063" w:author="Kendra Dickinson" w:date="2024-02-05T15:10:00Z">
        <w:r w:rsidR="00661924" w:rsidDel="0098628E">
          <w:rPr>
            <w:rFonts w:ascii="Times New Roman" w:hAnsi="Times New Roman" w:cs="Times New Roman"/>
          </w:rPr>
          <w:delText>s</w:delText>
        </w:r>
      </w:del>
      <w:r w:rsidR="00661924">
        <w:rPr>
          <w:rFonts w:ascii="Times New Roman" w:hAnsi="Times New Roman" w:cs="Times New Roman"/>
        </w:rPr>
        <w:t xml:space="preserve"> other than Catalan and Spanish, use of Catalan and Spanish with different social groups (parents, children, siblings, grandparents, friends, neighbors, partners, relatives, professors, classmates, coworkers, and immigrants), and use of Catalan and Spanish in different contexts (</w:t>
      </w:r>
      <w:r w:rsidR="00C40EB1">
        <w:rPr>
          <w:rFonts w:ascii="Times New Roman" w:hAnsi="Times New Roman" w:cs="Times New Roman"/>
        </w:rPr>
        <w:t xml:space="preserve">administration, school, workplace, financial institutions, local commerce, department stores, social networks, etc.). </w:t>
      </w:r>
    </w:p>
    <w:p w14:paraId="50184500" w14:textId="2F33418C" w:rsidR="00C5133B" w:rsidDel="00721A66" w:rsidRDefault="00C40EB1" w:rsidP="00C5133B">
      <w:pPr>
        <w:spacing w:line="480" w:lineRule="auto"/>
        <w:ind w:firstLine="720"/>
        <w:jc w:val="both"/>
        <w:rPr>
          <w:ins w:id="1064" w:author="Kendra Dickinson" w:date="2024-02-05T15:20:00Z"/>
          <w:del w:id="1065" w:author="Alejandro Andreas Jaume Losa" w:date="2024-02-20T17:03:00Z"/>
          <w:rFonts w:ascii="Times New Roman" w:hAnsi="Times New Roman" w:cs="Times New Roman"/>
        </w:rPr>
      </w:pPr>
      <w:r>
        <w:rPr>
          <w:rFonts w:ascii="Times New Roman" w:hAnsi="Times New Roman" w:cs="Times New Roman"/>
        </w:rPr>
        <w:lastRenderedPageBreak/>
        <w:t xml:space="preserve">The third part collected </w:t>
      </w:r>
      <w:r w:rsidR="00F85B2D">
        <w:rPr>
          <w:rFonts w:ascii="Times New Roman" w:hAnsi="Times New Roman" w:cs="Times New Roman"/>
        </w:rPr>
        <w:t>data</w:t>
      </w:r>
      <w:r>
        <w:rPr>
          <w:rFonts w:ascii="Times New Roman" w:hAnsi="Times New Roman" w:cs="Times New Roman"/>
        </w:rPr>
        <w:t xml:space="preserve"> on the language attitudes toward Catalan and Spanish</w:t>
      </w:r>
      <w:ins w:id="1066" w:author="Kendra Dickinson" w:date="2024-02-05T15:11:00Z">
        <w:r w:rsidR="0098628E">
          <w:rPr>
            <w:rFonts w:ascii="Times New Roman" w:hAnsi="Times New Roman" w:cs="Times New Roman"/>
          </w:rPr>
          <w:t xml:space="preserve"> in two parts</w:t>
        </w:r>
      </w:ins>
      <w:del w:id="1067" w:author="Kendra Dickinson" w:date="2024-02-05T15:11:00Z">
        <w:r w:rsidDel="0098628E">
          <w:rPr>
            <w:rFonts w:ascii="Times New Roman" w:hAnsi="Times New Roman" w:cs="Times New Roman"/>
          </w:rPr>
          <w:delText>.</w:delText>
        </w:r>
      </w:del>
      <w:ins w:id="1068" w:author="Alejandro Andreas Jaume Losa" w:date="2024-02-20T17:00:00Z">
        <w:r w:rsidR="00721A66">
          <w:rPr>
            <w:rFonts w:ascii="Times New Roman" w:hAnsi="Times New Roman" w:cs="Times New Roman"/>
          </w:rPr>
          <w:t xml:space="preserve">. </w:t>
        </w:r>
      </w:ins>
      <w:del w:id="1069" w:author="Alejandro Andreas Jaume Losa" w:date="2024-02-20T17:00:00Z">
        <w:r w:rsidR="007542C0" w:rsidDel="00721A66">
          <w:rPr>
            <w:rFonts w:ascii="Times New Roman" w:hAnsi="Times New Roman" w:cs="Times New Roman"/>
          </w:rPr>
          <w:delText xml:space="preserve"> </w:delText>
        </w:r>
      </w:del>
      <w:del w:id="1070" w:author="Kendra Dickinson" w:date="2024-02-05T15:11:00Z">
        <w:r w:rsidR="007542C0" w:rsidDel="0098628E">
          <w:rPr>
            <w:rFonts w:ascii="Times New Roman" w:hAnsi="Times New Roman" w:cs="Times New Roman"/>
          </w:rPr>
          <w:delText xml:space="preserve">Participants were asked to type of questions. </w:delText>
        </w:r>
      </w:del>
      <w:ins w:id="1071" w:author="Kendra Dickinson" w:date="2024-02-05T15:17:00Z">
        <w:r w:rsidR="00C5133B">
          <w:rPr>
            <w:rFonts w:ascii="Times New Roman" w:hAnsi="Times New Roman" w:cs="Times New Roman"/>
          </w:rPr>
          <w:t xml:space="preserve">The first section consisted of series </w:t>
        </w:r>
      </w:ins>
      <w:ins w:id="1072" w:author="Kendra Dickinson" w:date="2024-02-05T15:18:00Z">
        <w:r w:rsidR="00C5133B">
          <w:rPr>
            <w:rFonts w:ascii="Times New Roman" w:hAnsi="Times New Roman" w:cs="Times New Roman"/>
          </w:rPr>
          <w:t xml:space="preserve">incomplete </w:t>
        </w:r>
      </w:ins>
      <w:ins w:id="1073" w:author="Kendra Dickinson" w:date="2024-02-05T15:17:00Z">
        <w:r w:rsidR="00C5133B">
          <w:rPr>
            <w:rFonts w:ascii="Times New Roman" w:hAnsi="Times New Roman" w:cs="Times New Roman"/>
          </w:rPr>
          <w:t xml:space="preserve">of statements such as </w:t>
        </w:r>
      </w:ins>
      <w:r w:rsidR="007542C0">
        <w:rPr>
          <w:rFonts w:ascii="Times New Roman" w:hAnsi="Times New Roman" w:cs="Times New Roman"/>
        </w:rPr>
        <w:t>‘the official language of the Balearic Islands should be</w:t>
      </w:r>
      <w:ins w:id="1074" w:author="Kendra Dickinson" w:date="2024-02-05T15:12:00Z">
        <w:r w:rsidR="0098628E">
          <w:rPr>
            <w:rFonts w:ascii="Times New Roman" w:hAnsi="Times New Roman" w:cs="Times New Roman"/>
          </w:rPr>
          <w:t xml:space="preserve"> _______</w:t>
        </w:r>
      </w:ins>
      <w:r w:rsidR="007542C0">
        <w:rPr>
          <w:rFonts w:ascii="Times New Roman" w:hAnsi="Times New Roman" w:cs="Times New Roman"/>
        </w:rPr>
        <w:t>’ or ‘the medium of instruction in public education should be</w:t>
      </w:r>
      <w:ins w:id="1075" w:author="Kendra Dickinson" w:date="2024-02-05T15:12:00Z">
        <w:r w:rsidR="0098628E">
          <w:rPr>
            <w:rFonts w:ascii="Times New Roman" w:hAnsi="Times New Roman" w:cs="Times New Roman"/>
          </w:rPr>
          <w:t>_______</w:t>
        </w:r>
      </w:ins>
      <w:r w:rsidR="007542C0">
        <w:rPr>
          <w:rFonts w:ascii="Times New Roman" w:hAnsi="Times New Roman" w:cs="Times New Roman"/>
        </w:rPr>
        <w:t xml:space="preserve">’ </w:t>
      </w:r>
      <w:ins w:id="1076" w:author="Kendra Dickinson" w:date="2024-02-05T15:18:00Z">
        <w:r w:rsidR="00C5133B">
          <w:rPr>
            <w:rFonts w:ascii="Times New Roman" w:hAnsi="Times New Roman" w:cs="Times New Roman"/>
          </w:rPr>
          <w:t xml:space="preserve">followed by </w:t>
        </w:r>
      </w:ins>
      <w:r w:rsidR="007542C0">
        <w:rPr>
          <w:rFonts w:ascii="Times New Roman" w:hAnsi="Times New Roman" w:cs="Times New Roman"/>
        </w:rPr>
        <w:t xml:space="preserve">three possible answers: Catalan, Spanish, or both. </w:t>
      </w:r>
      <w:ins w:id="1077" w:author="Kendra Dickinson" w:date="2024-02-05T15:17:00Z">
        <w:r w:rsidR="00C5133B">
          <w:rPr>
            <w:rFonts w:ascii="Times New Roman" w:hAnsi="Times New Roman" w:cs="Times New Roman"/>
          </w:rPr>
          <w:t>T</w:t>
        </w:r>
      </w:ins>
      <w:ins w:id="1078" w:author="Kendra Dickinson" w:date="2024-02-05T15:12:00Z">
        <w:r w:rsidR="0098628E">
          <w:rPr>
            <w:rFonts w:ascii="Times New Roman" w:hAnsi="Times New Roman" w:cs="Times New Roman"/>
          </w:rPr>
          <w:t>he second section</w:t>
        </w:r>
      </w:ins>
      <w:ins w:id="1079" w:author="Kendra Dickinson" w:date="2024-02-05T15:18:00Z">
        <w:r w:rsidR="00C5133B">
          <w:rPr>
            <w:rFonts w:ascii="Times New Roman" w:hAnsi="Times New Roman" w:cs="Times New Roman"/>
          </w:rPr>
          <w:t xml:space="preserve"> included a series of statements regarding Catalan and Spanish such as </w:t>
        </w:r>
      </w:ins>
      <w:ins w:id="1080" w:author="Kendra Dickinson" w:date="2024-02-05T15:12:00Z">
        <w:r w:rsidR="0098628E">
          <w:rPr>
            <w:rFonts w:ascii="Times New Roman" w:hAnsi="Times New Roman" w:cs="Times New Roman"/>
          </w:rPr>
          <w:t xml:space="preserve">‘I like it when people use Spanish, ‘Catalan is worth learning’, ‘Catalan is part of the identity of the Balearic Islands’, </w:t>
        </w:r>
      </w:ins>
      <w:ins w:id="1081" w:author="Kendra Dickinson" w:date="2024-02-05T15:19:00Z">
        <w:r w:rsidR="00C5133B">
          <w:rPr>
            <w:rFonts w:ascii="Times New Roman" w:hAnsi="Times New Roman" w:cs="Times New Roman"/>
          </w:rPr>
          <w:t>followed by a 100-point draggable sliding scale to indicate level of agreement or disagreement with the content of the statement.</w:t>
        </w:r>
      </w:ins>
      <w:ins w:id="1082" w:author="Alejandro Andreas Jaume Losa" w:date="2024-02-20T17:01:00Z">
        <w:r w:rsidR="00721A66">
          <w:rPr>
            <w:rFonts w:ascii="Times New Roman" w:hAnsi="Times New Roman" w:cs="Times New Roman"/>
          </w:rPr>
          <w:t xml:space="preserve"> For the purpose of this study, only </w:t>
        </w:r>
      </w:ins>
      <w:ins w:id="1083" w:author="Alejandro Andreas Jaume Losa" w:date="2024-02-20T17:02:00Z">
        <w:r w:rsidR="00721A66">
          <w:rPr>
            <w:rFonts w:ascii="Times New Roman" w:hAnsi="Times New Roman" w:cs="Times New Roman"/>
          </w:rPr>
          <w:t xml:space="preserve">the answers to this last question will be </w:t>
        </w:r>
      </w:ins>
      <w:ins w:id="1084" w:author="Alejandro Andreas Jaume Losa" w:date="2024-02-20T17:03:00Z">
        <w:r w:rsidR="00721A66">
          <w:rPr>
            <w:rFonts w:ascii="Times New Roman" w:hAnsi="Times New Roman" w:cs="Times New Roman"/>
          </w:rPr>
          <w:t>analyzed.</w:t>
        </w:r>
      </w:ins>
    </w:p>
    <w:p w14:paraId="759073AB" w14:textId="77777777" w:rsidR="00C5133B" w:rsidRDefault="00C5133B" w:rsidP="00721A66">
      <w:pPr>
        <w:spacing w:line="480" w:lineRule="auto"/>
        <w:ind w:firstLine="720"/>
        <w:jc w:val="both"/>
        <w:rPr>
          <w:ins w:id="1085" w:author="Kendra Dickinson" w:date="2024-02-05T15:19:00Z"/>
          <w:rFonts w:ascii="Times New Roman" w:hAnsi="Times New Roman" w:cs="Times New Roman"/>
        </w:rPr>
      </w:pPr>
    </w:p>
    <w:p w14:paraId="43D5B494" w14:textId="1B378BDC" w:rsidR="007F2228" w:rsidRPr="00491025" w:rsidRDefault="007F2228" w:rsidP="00CA740E">
      <w:pPr>
        <w:spacing w:line="480" w:lineRule="auto"/>
        <w:ind w:firstLine="720"/>
        <w:jc w:val="both"/>
        <w:rPr>
          <w:rFonts w:ascii="Times New Roman" w:hAnsi="Times New Roman" w:cs="Times New Roman"/>
          <w:i/>
          <w:iCs/>
        </w:rPr>
      </w:pPr>
      <w:r w:rsidRPr="00491025">
        <w:rPr>
          <w:rFonts w:ascii="Times New Roman" w:hAnsi="Times New Roman" w:cs="Times New Roman"/>
          <w:i/>
          <w:iCs/>
        </w:rPr>
        <w:t>Procedure</w:t>
      </w:r>
    </w:p>
    <w:p w14:paraId="21CD6330" w14:textId="4F978E6C" w:rsidR="007F2228" w:rsidDel="00CF66D0" w:rsidRDefault="007F2228" w:rsidP="00CF66D0">
      <w:pPr>
        <w:spacing w:line="480" w:lineRule="auto"/>
        <w:ind w:firstLine="720"/>
        <w:jc w:val="both"/>
        <w:rPr>
          <w:del w:id="1086" w:author="Alejandro Andreas Jaume Losa" w:date="2024-02-20T17:05:00Z"/>
          <w:rFonts w:ascii="Times New Roman" w:hAnsi="Times New Roman" w:cs="Times New Roman"/>
        </w:rPr>
      </w:pPr>
      <w:r>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w:t>
      </w:r>
      <w:ins w:id="1087" w:author="Kendra Dickinson" w:date="2024-02-05T15:07:00Z">
        <w:r w:rsidR="0098628E">
          <w:rPr>
            <w:rFonts w:ascii="Times New Roman" w:hAnsi="Times New Roman" w:cs="Times New Roman"/>
          </w:rPr>
          <w:t>, such as Whats</w:t>
        </w:r>
      </w:ins>
      <w:ins w:id="1088" w:author="Alejandro Andreas Jaume Losa" w:date="2024-02-20T17:04:00Z">
        <w:r w:rsidR="00927B81">
          <w:rPr>
            <w:rFonts w:ascii="Times New Roman" w:hAnsi="Times New Roman" w:cs="Times New Roman"/>
          </w:rPr>
          <w:t>A</w:t>
        </w:r>
      </w:ins>
      <w:ins w:id="1089" w:author="Kendra Dickinson" w:date="2024-02-05T15:07:00Z">
        <w:del w:id="1090" w:author="Alejandro Andreas Jaume Losa" w:date="2024-02-20T17:04:00Z">
          <w:r w:rsidR="0098628E" w:rsidDel="00927B81">
            <w:rPr>
              <w:rFonts w:ascii="Times New Roman" w:hAnsi="Times New Roman" w:cs="Times New Roman"/>
            </w:rPr>
            <w:delText>a</w:delText>
          </w:r>
        </w:del>
        <w:r w:rsidR="0098628E">
          <w:rPr>
            <w:rFonts w:ascii="Times New Roman" w:hAnsi="Times New Roman" w:cs="Times New Roman"/>
          </w:rPr>
          <w:t>pp and Inst</w:t>
        </w:r>
        <w:commentRangeStart w:id="1091"/>
        <w:r w:rsidR="0098628E">
          <w:rPr>
            <w:rFonts w:ascii="Times New Roman" w:hAnsi="Times New Roman" w:cs="Times New Roman"/>
          </w:rPr>
          <w:t>agram</w:t>
        </w:r>
        <w:commentRangeEnd w:id="1091"/>
        <w:r w:rsidR="0098628E">
          <w:rPr>
            <w:rStyle w:val="CommentReference"/>
          </w:rPr>
          <w:commentReference w:id="1091"/>
        </w:r>
      </w:ins>
      <w:r>
        <w:rPr>
          <w:rFonts w:ascii="Times New Roman" w:hAnsi="Times New Roman" w:cs="Times New Roman"/>
        </w:rPr>
        <w:t xml:space="preserve">. Participants who were interested and wanted to participate clicked on the link and read the consent form. </w:t>
      </w:r>
      <w:r w:rsidR="00C82367">
        <w:rPr>
          <w:rFonts w:ascii="Times New Roman" w:hAnsi="Times New Roman" w:cs="Times New Roman"/>
        </w:rPr>
        <w:t>Those who</w:t>
      </w:r>
      <w:r>
        <w:rPr>
          <w:rFonts w:ascii="Times New Roman" w:hAnsi="Times New Roman" w:cs="Times New Roman"/>
        </w:rPr>
        <w:t xml:space="preserve"> agreed with the terms</w:t>
      </w:r>
      <w:r w:rsidR="00C82367">
        <w:rPr>
          <w:rFonts w:ascii="Times New Roman" w:hAnsi="Times New Roman" w:cs="Times New Roman"/>
        </w:rPr>
        <w:t xml:space="preserve"> </w:t>
      </w:r>
      <w:r>
        <w:rPr>
          <w:rFonts w:ascii="Times New Roman" w:hAnsi="Times New Roman" w:cs="Times New Roman"/>
        </w:rPr>
        <w:t>clicked on the ‘I agree’ button and began the survey. Participants completed the survey on their own electronic devices and at their own pace without being observed.</w:t>
      </w:r>
      <w:r w:rsidR="00C82367">
        <w:rPr>
          <w:rFonts w:ascii="Times New Roman" w:hAnsi="Times New Roman" w:cs="Times New Roman"/>
        </w:rPr>
        <w:t xml:space="preserve"> On average, the survey took approximately 15 minutes to be completed.</w:t>
      </w:r>
      <w:r>
        <w:rPr>
          <w:rFonts w:ascii="Times New Roman" w:hAnsi="Times New Roman" w:cs="Times New Roman"/>
        </w:rPr>
        <w:t xml:space="preserve"> Participants were informed of their right to withdraw from the survey at any time without being penalized as well as their right to request the elimination of their data after survey completion. All participants who completed the survey received </w:t>
      </w:r>
      <w:ins w:id="1092" w:author="Alejandro Andreas Jaume Losa" w:date="2024-02-20T17:05:00Z">
        <w:r w:rsidR="00927B81">
          <w:rPr>
            <w:rFonts w:ascii="Times New Roman" w:hAnsi="Times New Roman" w:cs="Times New Roman"/>
          </w:rPr>
          <w:t>10 EUR</w:t>
        </w:r>
      </w:ins>
      <w:ins w:id="1093" w:author="Kendra Dickinson" w:date="2024-02-05T15:06:00Z">
        <w:del w:id="1094" w:author="Alejandro Andreas Jaume Losa" w:date="2024-02-20T17:05:00Z">
          <w:r w:rsidR="0098628E" w:rsidDel="00927B81">
            <w:rPr>
              <w:rFonts w:ascii="Times New Roman" w:hAnsi="Times New Roman" w:cs="Times New Roman"/>
            </w:rPr>
            <w:delText>$15</w:delText>
          </w:r>
        </w:del>
        <w:r w:rsidR="0098628E">
          <w:rPr>
            <w:rFonts w:ascii="Times New Roman" w:hAnsi="Times New Roman" w:cs="Times New Roman"/>
          </w:rPr>
          <w:t xml:space="preserve"> of </w:t>
        </w:r>
      </w:ins>
      <w:r>
        <w:rPr>
          <w:rFonts w:ascii="Times New Roman" w:hAnsi="Times New Roman" w:cs="Times New Roman"/>
        </w:rPr>
        <w:t>monetary compensation for their time.</w:t>
      </w:r>
    </w:p>
    <w:p w14:paraId="0A1DAAEC" w14:textId="77777777" w:rsidR="00CF66D0" w:rsidRDefault="00CF66D0" w:rsidP="007F2228">
      <w:pPr>
        <w:spacing w:line="480" w:lineRule="auto"/>
        <w:ind w:firstLine="720"/>
        <w:jc w:val="both"/>
        <w:rPr>
          <w:ins w:id="1095" w:author="Alejandro Andreas Jaume Losa" w:date="2024-02-20T17:05:00Z"/>
          <w:rFonts w:ascii="Times New Roman" w:hAnsi="Times New Roman" w:cs="Times New Roman"/>
        </w:rPr>
      </w:pPr>
    </w:p>
    <w:p w14:paraId="6E92E3A2" w14:textId="6DC1E516" w:rsidR="00CF66D0" w:rsidRPr="00D23B9E" w:rsidRDefault="00CF66D0" w:rsidP="007F2228">
      <w:pPr>
        <w:spacing w:line="480" w:lineRule="auto"/>
        <w:ind w:firstLine="720"/>
        <w:jc w:val="both"/>
        <w:rPr>
          <w:ins w:id="1096" w:author="Alejandro Andreas Jaume Losa" w:date="2024-02-20T17:05:00Z"/>
          <w:rFonts w:ascii="Times New Roman" w:hAnsi="Times New Roman" w:cs="Times New Roman"/>
          <w:i/>
          <w:iCs/>
          <w:rPrChange w:id="1097" w:author="Alejandro Andreas Jaume Losa" w:date="2024-02-27T10:57:00Z">
            <w:rPr>
              <w:ins w:id="1098" w:author="Alejandro Andreas Jaume Losa" w:date="2024-02-20T17:05:00Z"/>
              <w:rFonts w:ascii="Times New Roman" w:hAnsi="Times New Roman" w:cs="Times New Roman"/>
            </w:rPr>
          </w:rPrChange>
        </w:rPr>
      </w:pPr>
      <w:ins w:id="1099" w:author="Alejandro Andreas Jaume Losa" w:date="2024-02-20T17:05:00Z">
        <w:r w:rsidRPr="00D23B9E">
          <w:rPr>
            <w:rFonts w:ascii="Times New Roman" w:hAnsi="Times New Roman" w:cs="Times New Roman"/>
            <w:i/>
            <w:iCs/>
            <w:rPrChange w:id="1100" w:author="Alejandro Andreas Jaume Losa" w:date="2024-02-27T10:57:00Z">
              <w:rPr>
                <w:rFonts w:ascii="Times New Roman" w:hAnsi="Times New Roman" w:cs="Times New Roman"/>
              </w:rPr>
            </w:rPrChange>
          </w:rPr>
          <w:t>Data analysis</w:t>
        </w:r>
      </w:ins>
    </w:p>
    <w:p w14:paraId="022D1E45" w14:textId="47D711BD" w:rsidR="00845928" w:rsidDel="00834CA8" w:rsidRDefault="00A97420">
      <w:pPr>
        <w:spacing w:line="480" w:lineRule="auto"/>
        <w:ind w:firstLine="720"/>
        <w:jc w:val="both"/>
        <w:rPr>
          <w:del w:id="1101" w:author="Alejandro Andreas Jaume Losa" w:date="2024-02-27T09:41:00Z"/>
          <w:rFonts w:ascii="Times New Roman" w:hAnsi="Times New Roman" w:cs="Times New Roman"/>
        </w:rPr>
        <w:pPrChange w:id="1102" w:author="Alejandro Andreas Jaume Losa" w:date="2024-02-27T14:40:00Z">
          <w:pPr>
            <w:spacing w:line="480" w:lineRule="auto"/>
            <w:jc w:val="both"/>
          </w:pPr>
        </w:pPrChange>
      </w:pPr>
      <w:ins w:id="1103" w:author="Alejandro Andreas Jaume Losa" w:date="2024-02-27T08:49:00Z">
        <w:r>
          <w:rPr>
            <w:rFonts w:ascii="Times New Roman" w:hAnsi="Times New Roman" w:cs="Times New Roman"/>
          </w:rPr>
          <w:lastRenderedPageBreak/>
          <w:t>When all of the participant</w:t>
        </w:r>
      </w:ins>
      <w:ins w:id="1104" w:author="Alejandro Andreas Jaume Losa" w:date="2024-02-27T08:55:00Z">
        <w:r>
          <w:rPr>
            <w:rFonts w:ascii="Times New Roman" w:hAnsi="Times New Roman" w:cs="Times New Roman"/>
          </w:rPr>
          <w:t>s’</w:t>
        </w:r>
      </w:ins>
      <w:ins w:id="1105" w:author="Alejandro Andreas Jaume Losa" w:date="2024-02-27T08:49:00Z">
        <w:r>
          <w:rPr>
            <w:rFonts w:ascii="Times New Roman" w:hAnsi="Times New Roman" w:cs="Times New Roman"/>
          </w:rPr>
          <w:t xml:space="preserve"> </w:t>
        </w:r>
      </w:ins>
      <w:ins w:id="1106" w:author="Alejandro Andreas Jaume Losa" w:date="2024-02-27T08:55:00Z">
        <w:r>
          <w:rPr>
            <w:rFonts w:ascii="Times New Roman" w:hAnsi="Times New Roman" w:cs="Times New Roman"/>
          </w:rPr>
          <w:t>responses</w:t>
        </w:r>
      </w:ins>
      <w:ins w:id="1107" w:author="Alejandro Andreas Jaume Losa" w:date="2024-02-27T08:49:00Z">
        <w:r>
          <w:rPr>
            <w:rFonts w:ascii="Times New Roman" w:hAnsi="Times New Roman" w:cs="Times New Roman"/>
          </w:rPr>
          <w:t xml:space="preserve"> were collected, d</w:t>
        </w:r>
      </w:ins>
      <w:ins w:id="1108" w:author="Alejandro Andreas Jaume Losa" w:date="2024-02-20T17:07:00Z">
        <w:r w:rsidR="00CF66D0">
          <w:rPr>
            <w:rFonts w:ascii="Times New Roman" w:hAnsi="Times New Roman" w:cs="Times New Roman"/>
          </w:rPr>
          <w:t>ata were downloaded from Qualtrics and stored in the author’s personal laptop as a .csv file</w:t>
        </w:r>
      </w:ins>
      <w:ins w:id="1109" w:author="Alejandro Andreas Jaume Losa" w:date="2024-02-20T17:08:00Z">
        <w:r w:rsidR="00CF66D0">
          <w:rPr>
            <w:rFonts w:ascii="Times New Roman" w:hAnsi="Times New Roman" w:cs="Times New Roman"/>
          </w:rPr>
          <w:t xml:space="preserve">. After that, </w:t>
        </w:r>
      </w:ins>
      <w:ins w:id="1110" w:author="Alejandro Andreas Jaume Losa" w:date="2024-02-20T17:09:00Z">
        <w:r w:rsidR="00CF66D0">
          <w:rPr>
            <w:rFonts w:ascii="Times New Roman" w:hAnsi="Times New Roman" w:cs="Times New Roman"/>
          </w:rPr>
          <w:t>this .csv was opened in R (R Core Team) in order to first, tidy the data,</w:t>
        </w:r>
      </w:ins>
      <w:ins w:id="1111" w:author="Alejandro Andreas Jaume Losa" w:date="2024-02-20T17:10:00Z">
        <w:r w:rsidR="00CF66D0">
          <w:rPr>
            <w:rFonts w:ascii="Times New Roman" w:hAnsi="Times New Roman" w:cs="Times New Roman"/>
          </w:rPr>
          <w:t xml:space="preserve"> and second, to perform both a descriptive and a statistical analysis.</w:t>
        </w:r>
      </w:ins>
      <w:ins w:id="1112" w:author="Alejandro Andreas Jaume Losa" w:date="2024-02-20T17:11:00Z">
        <w:r w:rsidR="00CF66D0">
          <w:rPr>
            <w:rFonts w:ascii="Times New Roman" w:hAnsi="Times New Roman" w:cs="Times New Roman"/>
          </w:rPr>
          <w:t xml:space="preserve"> The descriptive analysis consisted in </w:t>
        </w:r>
      </w:ins>
      <w:ins w:id="1113" w:author="Alejandro Andreas Jaume Losa" w:date="2024-02-20T17:13:00Z">
        <w:r w:rsidR="00CF66D0">
          <w:rPr>
            <w:rFonts w:ascii="Times New Roman" w:hAnsi="Times New Roman" w:cs="Times New Roman"/>
          </w:rPr>
          <w:t xml:space="preserve">creating a series of plots and tables </w:t>
        </w:r>
      </w:ins>
      <w:ins w:id="1114" w:author="Alejandro Andreas Jaume Losa" w:date="2024-02-27T08:50:00Z">
        <w:r>
          <w:rPr>
            <w:rFonts w:ascii="Times New Roman" w:hAnsi="Times New Roman" w:cs="Times New Roman"/>
          </w:rPr>
          <w:t xml:space="preserve">to </w:t>
        </w:r>
      </w:ins>
      <w:ins w:id="1115" w:author="Alejandro Andreas Jaume Losa" w:date="2024-02-27T08:59:00Z">
        <w:r>
          <w:rPr>
            <w:rFonts w:ascii="Times New Roman" w:hAnsi="Times New Roman" w:cs="Times New Roman"/>
          </w:rPr>
          <w:t xml:space="preserve">summarize and describe the features of the dataset and to </w:t>
        </w:r>
      </w:ins>
      <w:ins w:id="1116" w:author="Alejandro Andreas Jaume Losa" w:date="2024-02-20T17:14:00Z">
        <w:r w:rsidR="00CF66D0">
          <w:rPr>
            <w:rFonts w:ascii="Times New Roman" w:hAnsi="Times New Roman" w:cs="Times New Roman"/>
          </w:rPr>
          <w:t xml:space="preserve">identify some </w:t>
        </w:r>
      </w:ins>
      <w:ins w:id="1117" w:author="Alejandro Andreas Jaume Losa" w:date="2024-02-27T14:47:00Z">
        <w:r w:rsidR="00D27B69">
          <w:rPr>
            <w:rFonts w:ascii="Times New Roman" w:hAnsi="Times New Roman" w:cs="Times New Roman"/>
          </w:rPr>
          <w:t xml:space="preserve">potential </w:t>
        </w:r>
      </w:ins>
      <w:ins w:id="1118" w:author="Alejandro Andreas Jaume Losa" w:date="2024-02-20T17:14:00Z">
        <w:r w:rsidR="00CF66D0">
          <w:rPr>
            <w:rFonts w:ascii="Times New Roman" w:hAnsi="Times New Roman" w:cs="Times New Roman"/>
          </w:rPr>
          <w:t xml:space="preserve">trends and relationships. This </w:t>
        </w:r>
      </w:ins>
      <w:ins w:id="1119" w:author="Alejandro Andreas Jaume Losa" w:date="2024-02-20T17:16:00Z">
        <w:r w:rsidR="00CF66D0">
          <w:rPr>
            <w:rFonts w:ascii="Times New Roman" w:hAnsi="Times New Roman" w:cs="Times New Roman"/>
          </w:rPr>
          <w:t>analysis allowed us to see</w:t>
        </w:r>
      </w:ins>
      <w:ins w:id="1120" w:author="Alejandro Andreas Jaume Losa" w:date="2024-02-27T10:59:00Z">
        <w:r w:rsidR="00D23B9E">
          <w:rPr>
            <w:rFonts w:ascii="Times New Roman" w:hAnsi="Times New Roman" w:cs="Times New Roman"/>
          </w:rPr>
          <w:t xml:space="preserve"> </w:t>
        </w:r>
      </w:ins>
      <w:ins w:id="1121" w:author="Alejandro Andreas Jaume Losa" w:date="2024-02-20T17:16:00Z">
        <w:r w:rsidR="00CF66D0">
          <w:rPr>
            <w:rFonts w:ascii="Times New Roman" w:hAnsi="Times New Roman" w:cs="Times New Roman"/>
          </w:rPr>
          <w:t xml:space="preserve">the number of males and females who </w:t>
        </w:r>
      </w:ins>
      <w:ins w:id="1122" w:author="Alejandro Andreas Jaume Losa" w:date="2024-02-20T17:18:00Z">
        <w:r w:rsidR="00CF66D0">
          <w:rPr>
            <w:rFonts w:ascii="Times New Roman" w:hAnsi="Times New Roman" w:cs="Times New Roman"/>
          </w:rPr>
          <w:t>completed the survey</w:t>
        </w:r>
      </w:ins>
      <w:ins w:id="1123" w:author="Alejandro Andreas Jaume Losa" w:date="2024-02-20T17:16:00Z">
        <w:r w:rsidR="00CF66D0">
          <w:rPr>
            <w:rFonts w:ascii="Times New Roman" w:hAnsi="Times New Roman" w:cs="Times New Roman"/>
          </w:rPr>
          <w:t>, their ages,</w:t>
        </w:r>
      </w:ins>
      <w:ins w:id="1124" w:author="Alejandro Andreas Jaume Losa" w:date="2024-02-20T17:18:00Z">
        <w:r w:rsidR="00CF66D0">
          <w:rPr>
            <w:rFonts w:ascii="Times New Roman" w:hAnsi="Times New Roman" w:cs="Times New Roman"/>
          </w:rPr>
          <w:t xml:space="preserve"> and the number of participants in </w:t>
        </w:r>
      </w:ins>
      <w:ins w:id="1125" w:author="Alejandro Andreas Jaume Losa" w:date="2024-02-20T17:19:00Z">
        <w:r w:rsidR="00CF66D0">
          <w:rPr>
            <w:rFonts w:ascii="Times New Roman" w:hAnsi="Times New Roman" w:cs="Times New Roman"/>
          </w:rPr>
          <w:t xml:space="preserve">each political orientation. After that, </w:t>
        </w:r>
      </w:ins>
      <w:ins w:id="1126" w:author="Alejandro Andreas Jaume Losa" w:date="2024-02-27T14:41:00Z">
        <w:r w:rsidR="00D27B69">
          <w:rPr>
            <w:rFonts w:ascii="Times New Roman" w:hAnsi="Times New Roman" w:cs="Times New Roman"/>
          </w:rPr>
          <w:t xml:space="preserve">for each </w:t>
        </w:r>
      </w:ins>
      <w:ins w:id="1127" w:author="Alejandro Andreas Jaume Losa" w:date="2024-02-27T14:44:00Z">
        <w:r w:rsidR="00D27B69">
          <w:rPr>
            <w:rFonts w:ascii="Times New Roman" w:hAnsi="Times New Roman" w:cs="Times New Roman"/>
          </w:rPr>
          <w:t xml:space="preserve">of the 60 </w:t>
        </w:r>
      </w:ins>
      <w:ins w:id="1128" w:author="Alejandro Andreas Jaume Losa" w:date="2024-02-27T14:41:00Z">
        <w:r w:rsidR="00D27B69">
          <w:rPr>
            <w:rFonts w:ascii="Times New Roman" w:hAnsi="Times New Roman" w:cs="Times New Roman"/>
          </w:rPr>
          <w:t>evaluative statement</w:t>
        </w:r>
      </w:ins>
      <w:ins w:id="1129" w:author="Alejandro Andreas Jaume Losa" w:date="2024-02-27T14:44:00Z">
        <w:r w:rsidR="00D27B69">
          <w:rPr>
            <w:rFonts w:ascii="Times New Roman" w:hAnsi="Times New Roman" w:cs="Times New Roman"/>
          </w:rPr>
          <w:t>s</w:t>
        </w:r>
      </w:ins>
      <w:ins w:id="1130" w:author="Alejandro Andreas Jaume Losa" w:date="2024-02-27T14:41:00Z">
        <w:r w:rsidR="00D27B69">
          <w:rPr>
            <w:rFonts w:ascii="Times New Roman" w:hAnsi="Times New Roman" w:cs="Times New Roman"/>
          </w:rPr>
          <w:t xml:space="preserve">, I created a series of </w:t>
        </w:r>
      </w:ins>
      <w:ins w:id="1131" w:author="Alejandro Andreas Jaume Losa" w:date="2024-02-27T14:44:00Z">
        <w:r w:rsidR="00D27B69" w:rsidRPr="00A97420">
          <w:rPr>
            <w:rFonts w:ascii="Times New Roman" w:hAnsi="Times New Roman" w:cs="Times New Roman"/>
          </w:rPr>
          <w:t>hierarchically</w:t>
        </w:r>
        <w:r w:rsidR="00D27B69">
          <w:rPr>
            <w:rFonts w:ascii="Times New Roman" w:hAnsi="Times New Roman" w:cs="Times New Roman"/>
          </w:rPr>
          <w:t xml:space="preserve"> </w:t>
        </w:r>
      </w:ins>
      <w:ins w:id="1132" w:author="Alejandro Andreas Jaume Losa" w:date="2024-02-27T14:41:00Z">
        <w:r w:rsidR="00D27B69">
          <w:rPr>
            <w:rFonts w:ascii="Times New Roman" w:hAnsi="Times New Roman" w:cs="Times New Roman"/>
          </w:rPr>
          <w:t>nested linear regression models</w:t>
        </w:r>
      </w:ins>
      <w:ins w:id="1133" w:author="Alejandro Andreas Jaume Losa" w:date="2024-02-27T14:42:00Z">
        <w:r w:rsidR="00D27B69">
          <w:rPr>
            <w:rFonts w:ascii="Times New Roman" w:hAnsi="Times New Roman" w:cs="Times New Roman"/>
          </w:rPr>
          <w:t xml:space="preserve"> using the </w:t>
        </w:r>
      </w:ins>
      <w:ins w:id="1134" w:author="Alejandro Andreas Jaume Losa" w:date="2024-02-27T14:45:00Z">
        <w:r w:rsidR="00D27B69">
          <w:rPr>
            <w:rFonts w:ascii="Times New Roman" w:hAnsi="Times New Roman" w:cs="Times New Roman"/>
          </w:rPr>
          <w:t>lme4 package (</w:t>
        </w:r>
        <w:r w:rsidR="00D27B69" w:rsidRPr="00D27B69">
          <w:rPr>
            <w:rFonts w:ascii="Times New Roman" w:hAnsi="Times New Roman" w:cs="Times New Roman"/>
            <w:highlight w:val="cyan"/>
            <w:rPrChange w:id="1135" w:author="Alejandro Andreas Jaume Losa" w:date="2024-02-27T14:45:00Z">
              <w:rPr>
                <w:rFonts w:ascii="Times New Roman" w:hAnsi="Times New Roman" w:cs="Times New Roman"/>
              </w:rPr>
            </w:rPrChange>
          </w:rPr>
          <w:t>Bates et al. 2015</w:t>
        </w:r>
        <w:r w:rsidR="00D27B69">
          <w:rPr>
            <w:rFonts w:ascii="Times New Roman" w:hAnsi="Times New Roman" w:cs="Times New Roman"/>
          </w:rPr>
          <w:t xml:space="preserve">) </w:t>
        </w:r>
      </w:ins>
      <w:ins w:id="1136" w:author="Alejandro Andreas Jaume Losa" w:date="2024-02-27T14:42:00Z">
        <w:r w:rsidR="00D27B69">
          <w:rPr>
            <w:rFonts w:ascii="Times New Roman" w:hAnsi="Times New Roman" w:cs="Times New Roman"/>
          </w:rPr>
          <w:t>in R (R Core Team</w:t>
        </w:r>
      </w:ins>
      <w:ins w:id="1137" w:author="Alejandro Andreas Jaume Losa" w:date="2024-02-27T14:45:00Z">
        <w:r w:rsidR="00D27B69">
          <w:rPr>
            <w:rFonts w:ascii="Times New Roman" w:hAnsi="Times New Roman" w:cs="Times New Roman"/>
          </w:rPr>
          <w:t>,</w:t>
        </w:r>
      </w:ins>
      <w:ins w:id="1138" w:author="Alejandro Andreas Jaume Losa" w:date="2024-02-27T14:46:00Z">
        <w:r w:rsidR="00D27B69">
          <w:rPr>
            <w:rFonts w:ascii="Times New Roman" w:hAnsi="Times New Roman" w:cs="Times New Roman"/>
          </w:rPr>
          <w:t xml:space="preserve"> 2023</w:t>
        </w:r>
      </w:ins>
      <w:ins w:id="1139" w:author="Alejandro Andreas Jaume Losa" w:date="2024-02-27T14:42:00Z">
        <w:r w:rsidR="00D27B69">
          <w:rPr>
            <w:rFonts w:ascii="Times New Roman" w:hAnsi="Times New Roman" w:cs="Times New Roman"/>
          </w:rPr>
          <w:t>),</w:t>
        </w:r>
      </w:ins>
      <w:ins w:id="1140" w:author="Alejandro Andreas Jaume Losa" w:date="2024-02-27T14:41:00Z">
        <w:r w:rsidR="00D27B69">
          <w:rPr>
            <w:rFonts w:ascii="Times New Roman" w:hAnsi="Times New Roman" w:cs="Times New Roman"/>
          </w:rPr>
          <w:t xml:space="preserve"> </w:t>
        </w:r>
      </w:ins>
      <w:ins w:id="1141" w:author="Alejandro Andreas Jaume Losa" w:date="2024-02-27T09:21:00Z">
        <w:r>
          <w:rPr>
            <w:rFonts w:ascii="Times New Roman" w:hAnsi="Times New Roman" w:cs="Times New Roman"/>
          </w:rPr>
          <w:t xml:space="preserve">in order </w:t>
        </w:r>
      </w:ins>
      <w:ins w:id="1142" w:author="Alejandro Andreas Jaume Losa" w:date="2024-02-27T14:42:00Z">
        <w:r w:rsidR="00D27B69">
          <w:rPr>
            <w:rFonts w:ascii="Times New Roman" w:hAnsi="Times New Roman" w:cs="Times New Roman"/>
          </w:rPr>
          <w:t>assess the</w:t>
        </w:r>
      </w:ins>
      <w:ins w:id="1143" w:author="Alejandro Andreas Jaume Losa" w:date="2024-02-27T09:21:00Z">
        <w:r>
          <w:rPr>
            <w:rFonts w:ascii="Times New Roman" w:hAnsi="Times New Roman" w:cs="Times New Roman"/>
          </w:rPr>
          <w:t xml:space="preserve"> relationship between language attitudes toward Catalan and Spanish among the population of Palma (</w:t>
        </w:r>
      </w:ins>
      <w:ins w:id="1144" w:author="Alejandro Andreas Jaume Losa" w:date="2024-02-27T09:22:00Z">
        <w:r>
          <w:rPr>
            <w:rFonts w:ascii="Times New Roman" w:hAnsi="Times New Roman" w:cs="Times New Roman"/>
          </w:rPr>
          <w:t>dependent</w:t>
        </w:r>
      </w:ins>
      <w:ins w:id="1145" w:author="Alejandro Andreas Jaume Losa" w:date="2024-02-27T09:21:00Z">
        <w:r>
          <w:rPr>
            <w:rFonts w:ascii="Times New Roman" w:hAnsi="Times New Roman" w:cs="Times New Roman"/>
          </w:rPr>
          <w:t xml:space="preserve"> variable) and polit</w:t>
        </w:r>
      </w:ins>
      <w:ins w:id="1146" w:author="Alejandro Andreas Jaume Losa" w:date="2024-02-27T09:22:00Z">
        <w:r>
          <w:rPr>
            <w:rFonts w:ascii="Times New Roman" w:hAnsi="Times New Roman" w:cs="Times New Roman"/>
          </w:rPr>
          <w:t>ical orientation (independent variable)</w:t>
        </w:r>
      </w:ins>
      <w:ins w:id="1147" w:author="Alejandro Andreas Jaume Losa" w:date="2024-02-27T14:42:00Z">
        <w:r w:rsidR="00D27B69">
          <w:rPr>
            <w:rFonts w:ascii="Times New Roman" w:hAnsi="Times New Roman" w:cs="Times New Roman"/>
          </w:rPr>
          <w:t xml:space="preserve">. </w:t>
        </w:r>
      </w:ins>
      <w:ins w:id="1148" w:author="Alejandro Andreas Jaume Losa" w:date="2024-02-27T14:44:00Z">
        <w:r w:rsidR="00D27B69">
          <w:rPr>
            <w:rFonts w:ascii="Times New Roman" w:hAnsi="Times New Roman" w:cs="Times New Roman"/>
          </w:rPr>
          <w:t>To determine the best fit model for each statement, I used the anova</w:t>
        </w:r>
      </w:ins>
      <w:ins w:id="1149" w:author="Alejandro Andreas Jaume Losa" w:date="2024-02-27T14:45:00Z">
        <w:r w:rsidR="00D27B69">
          <w:rPr>
            <w:rFonts w:ascii="Times New Roman" w:hAnsi="Times New Roman" w:cs="Times New Roman"/>
          </w:rPr>
          <w:t>()</w:t>
        </w:r>
      </w:ins>
      <w:ins w:id="1150" w:author="Alejandro Andreas Jaume Losa" w:date="2024-02-27T14:44:00Z">
        <w:r w:rsidR="00D27B69">
          <w:rPr>
            <w:rFonts w:ascii="Times New Roman" w:hAnsi="Times New Roman" w:cs="Times New Roman"/>
          </w:rPr>
          <w:t xml:space="preserve"> function</w:t>
        </w:r>
      </w:ins>
      <w:ins w:id="1151" w:author="Alejandro Andreas Jaume Losa" w:date="2024-02-27T14:45:00Z">
        <w:r w:rsidR="00D27B69">
          <w:rPr>
            <w:rFonts w:ascii="Times New Roman" w:hAnsi="Times New Roman" w:cs="Times New Roman"/>
          </w:rPr>
          <w:t xml:space="preserve"> (</w:t>
        </w:r>
      </w:ins>
      <w:ins w:id="1152" w:author="Alejandro Andreas Jaume Losa" w:date="2024-02-27T14:46:00Z">
        <w:r w:rsidR="00D27B69">
          <w:rPr>
            <w:rFonts w:ascii="Times New Roman" w:hAnsi="Times New Roman" w:cs="Times New Roman"/>
          </w:rPr>
          <w:t>Fox &amp; Wiseberg, 2018)</w:t>
        </w:r>
      </w:ins>
      <w:ins w:id="1153" w:author="Alejandro Andreas Jaume Losa" w:date="2024-02-27T14:47:00Z">
        <w:r w:rsidR="00D27B69">
          <w:rPr>
            <w:rFonts w:ascii="Times New Roman" w:hAnsi="Times New Roman" w:cs="Times New Roman"/>
          </w:rPr>
          <w:t>.</w:t>
        </w:r>
      </w:ins>
      <w:del w:id="1154" w:author="Alejandro Andreas Jaume Losa" w:date="2024-02-20T17:05:00Z">
        <w:r w:rsidR="00845928" w:rsidRPr="00491025" w:rsidDel="00CF66D0">
          <w:rPr>
            <w:rFonts w:ascii="Times New Roman" w:hAnsi="Times New Roman" w:cs="Times New Roman"/>
            <w:highlight w:val="yellow"/>
          </w:rPr>
          <w:delText>Data analysis?</w:delText>
        </w:r>
      </w:del>
    </w:p>
    <w:p w14:paraId="30DE60A9" w14:textId="77777777" w:rsidR="00834CA8" w:rsidRDefault="00834CA8">
      <w:pPr>
        <w:spacing w:line="480" w:lineRule="auto"/>
        <w:jc w:val="both"/>
        <w:rPr>
          <w:ins w:id="1155" w:author="Alejandro Andreas Jaume Losa" w:date="2024-02-27T13:01:00Z"/>
          <w:rFonts w:ascii="Times New Roman" w:hAnsi="Times New Roman" w:cs="Times New Roman"/>
        </w:rPr>
        <w:pPrChange w:id="1156" w:author="Alejandro Andreas Jaume Losa" w:date="2024-02-27T14:40:00Z">
          <w:pPr>
            <w:spacing w:line="480" w:lineRule="auto"/>
            <w:ind w:firstLine="720"/>
            <w:jc w:val="both"/>
          </w:pPr>
        </w:pPrChange>
      </w:pPr>
    </w:p>
    <w:p w14:paraId="38E68558" w14:textId="77777777" w:rsidR="00834CA8" w:rsidRDefault="00834CA8" w:rsidP="00D23B9E">
      <w:pPr>
        <w:spacing w:line="480" w:lineRule="auto"/>
        <w:ind w:firstLine="720"/>
        <w:jc w:val="both"/>
        <w:rPr>
          <w:ins w:id="1157" w:author="Alejandro Andreas Jaume Losa" w:date="2024-02-27T13:01:00Z"/>
          <w:rFonts w:ascii="Times New Roman" w:hAnsi="Times New Roman" w:cs="Times New Roman"/>
        </w:rPr>
      </w:pPr>
    </w:p>
    <w:p w14:paraId="5C41CBDF" w14:textId="181AA5D6" w:rsidR="00834CA8" w:rsidRDefault="00834CA8" w:rsidP="00D23B9E">
      <w:pPr>
        <w:spacing w:line="480" w:lineRule="auto"/>
        <w:ind w:firstLine="720"/>
        <w:jc w:val="both"/>
        <w:rPr>
          <w:ins w:id="1158" w:author="Alejandro Andreas Jaume Losa" w:date="2024-02-27T13:01:00Z"/>
          <w:rFonts w:ascii="Times New Roman" w:hAnsi="Times New Roman" w:cs="Times New Roman"/>
        </w:rPr>
      </w:pPr>
      <w:ins w:id="1159" w:author="Alejandro Andreas Jaume Losa" w:date="2024-02-27T13:01:00Z">
        <w:r>
          <w:rPr>
            <w:rFonts w:ascii="Times New Roman" w:hAnsi="Times New Roman" w:cs="Times New Roman"/>
          </w:rPr>
          <w:t xml:space="preserve">What </w:t>
        </w:r>
        <w:proofErr w:type="spellStart"/>
        <w:r>
          <w:rPr>
            <w:rFonts w:ascii="Times New Roman" w:hAnsi="Times New Roman" w:cs="Times New Roman"/>
          </w:rPr>
          <w:t>elese</w:t>
        </w:r>
        <w:proofErr w:type="spellEnd"/>
        <w:r>
          <w:rPr>
            <w:rFonts w:ascii="Times New Roman" w:hAnsi="Times New Roman" w:cs="Times New Roman"/>
          </w:rPr>
          <w:t>?</w:t>
        </w:r>
      </w:ins>
    </w:p>
    <w:p w14:paraId="3FB64FB0" w14:textId="0BDA3AB6" w:rsidR="00C5133B" w:rsidDel="00A97420" w:rsidRDefault="00C5133B">
      <w:pPr>
        <w:spacing w:line="480" w:lineRule="auto"/>
        <w:jc w:val="both"/>
        <w:rPr>
          <w:del w:id="1160" w:author="Alejandro Andreas Jaume Losa" w:date="2024-02-27T09:41:00Z"/>
          <w:rFonts w:ascii="Times New Roman" w:hAnsi="Times New Roman" w:cs="Times New Roman"/>
        </w:rPr>
        <w:pPrChange w:id="1161" w:author="Alejandro Andreas Jaume Losa" w:date="2024-02-27T12:59:00Z">
          <w:pPr>
            <w:spacing w:line="480" w:lineRule="auto"/>
            <w:ind w:firstLine="720"/>
            <w:jc w:val="both"/>
          </w:pPr>
        </w:pPrChange>
      </w:pPr>
      <w:ins w:id="1162" w:author="Kendra Dickinson" w:date="2024-02-05T15:20:00Z">
        <w:del w:id="1163" w:author="Alejandro Andreas Jaume Losa" w:date="2024-02-27T09:41:00Z">
          <w:r w:rsidDel="00A97420">
            <w:rPr>
              <w:rFonts w:ascii="Times New Roman" w:hAnsi="Times New Roman" w:cs="Times New Roman"/>
            </w:rPr>
            <w:delText>Yes! After you finish the data analysis, you can detail the procedures here.</w:delText>
          </w:r>
        </w:del>
      </w:ins>
    </w:p>
    <w:p w14:paraId="3B010AFA" w14:textId="0AE7FAA1" w:rsidR="008023AA" w:rsidRPr="00CD11FF" w:rsidRDefault="008023AA">
      <w:pPr>
        <w:spacing w:line="480" w:lineRule="auto"/>
        <w:jc w:val="both"/>
        <w:rPr>
          <w:rFonts w:ascii="Times New Roman" w:hAnsi="Times New Roman" w:cs="Times New Roman"/>
        </w:rPr>
        <w:pPrChange w:id="1164" w:author="Alejandro Andreas Jaume Losa" w:date="2024-02-27T12:59:00Z">
          <w:pPr>
            <w:spacing w:line="480" w:lineRule="auto"/>
            <w:ind w:firstLine="720"/>
            <w:jc w:val="both"/>
          </w:pPr>
        </w:pPrChange>
      </w:pPr>
    </w:p>
    <w:sectPr w:rsidR="008023AA" w:rsidRPr="00CD11F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endra Dickinson" w:date="2023-10-25T10:04:00Z" w:initials="KD">
    <w:p w14:paraId="1006D409" w14:textId="77777777" w:rsidR="00FE0A36" w:rsidRDefault="00FE0A36" w:rsidP="00803552">
      <w:r>
        <w:rPr>
          <w:rStyle w:val="CommentReference"/>
        </w:rPr>
        <w:annotationRef/>
      </w:r>
      <w:r>
        <w:rPr>
          <w:color w:val="000000"/>
          <w:sz w:val="20"/>
          <w:szCs w:val="20"/>
        </w:rPr>
        <w:t>Let’s discuss the in-text citation format</w:t>
      </w:r>
    </w:p>
    <w:p w14:paraId="0BADC26C" w14:textId="77777777" w:rsidR="00FE0A36" w:rsidRDefault="00FE0A36" w:rsidP="00803552"/>
  </w:comment>
  <w:comment w:id="10" w:author="Kendra Dickinson" w:date="2023-10-25T10:06:00Z" w:initials="KD">
    <w:p w14:paraId="4C1D2208" w14:textId="77777777" w:rsidR="00FE0A36" w:rsidRDefault="00FE0A36" w:rsidP="00B15323">
      <w:r>
        <w:rPr>
          <w:rStyle w:val="CommentReference"/>
        </w:rPr>
        <w:annotationRef/>
      </w:r>
      <w:r>
        <w:rPr>
          <w:color w:val="000000"/>
          <w:sz w:val="20"/>
          <w:szCs w:val="20"/>
        </w:rPr>
        <w:t>I would chose another transition word here, since “likewise” makes it sound like you are repeating very similar information, which isn’t really the case here.</w:t>
      </w:r>
    </w:p>
  </w:comment>
  <w:comment w:id="17" w:author="Kendra Dickinson" w:date="2023-10-25T10:08:00Z" w:initials="KD">
    <w:p w14:paraId="0758172E" w14:textId="77777777" w:rsidR="00FE0A36" w:rsidRDefault="00FE0A36" w:rsidP="00627BB2">
      <w:r>
        <w:rPr>
          <w:rStyle w:val="CommentReference"/>
        </w:rPr>
        <w:annotationRef/>
      </w:r>
      <w:r>
        <w:rPr>
          <w:color w:val="000000"/>
          <w:sz w:val="20"/>
          <w:szCs w:val="20"/>
        </w:rPr>
        <w:t>Do you have any information about the timeline of Catalán vs. Spanish presence in the archipelago?</w:t>
      </w:r>
    </w:p>
  </w:comment>
  <w:comment w:id="18" w:author="Kendra Dickinson" w:date="2024-02-05T14:27:00Z" w:initials="KD">
    <w:p w14:paraId="6AC94E4B" w14:textId="77777777" w:rsidR="005C32EE" w:rsidRDefault="005C32EE" w:rsidP="005C32EE">
      <w:r>
        <w:rPr>
          <w:rStyle w:val="CommentReference"/>
        </w:rPr>
        <w:annotationRef/>
      </w:r>
      <w:r>
        <w:rPr>
          <w:color w:val="000000"/>
          <w:sz w:val="20"/>
          <w:szCs w:val="20"/>
        </w:rPr>
        <w:t>Since this is the first mention of the dictatorship, it would be good to put the years.</w:t>
      </w:r>
    </w:p>
  </w:comment>
  <w:comment w:id="19" w:author="Kendra Dickinson" w:date="2024-02-05T14:24:00Z" w:initials="KD">
    <w:p w14:paraId="78BE8DEB" w14:textId="1641687B" w:rsidR="00B03ABB" w:rsidRDefault="00B03ABB" w:rsidP="00B03ABB">
      <w:r>
        <w:rPr>
          <w:rStyle w:val="CommentReference"/>
        </w:rPr>
        <w:annotationRef/>
      </w:r>
      <w:r>
        <w:rPr>
          <w:color w:val="000000"/>
          <w:sz w:val="20"/>
          <w:szCs w:val="20"/>
        </w:rPr>
        <w:t>For some reason the word “generated” sounds strange to me here. Maybe “led to”?</w:t>
      </w:r>
    </w:p>
  </w:comment>
  <w:comment w:id="65" w:author="Kendra Dickinson" w:date="2024-02-05T14:29:00Z" w:initials="KD">
    <w:p w14:paraId="6B19EB45" w14:textId="77777777" w:rsidR="00805635" w:rsidRDefault="00805635" w:rsidP="00805635">
      <w:r>
        <w:rPr>
          <w:rStyle w:val="CommentReference"/>
        </w:rPr>
        <w:annotationRef/>
      </w:r>
      <w:r>
        <w:rPr>
          <w:color w:val="000000"/>
          <w:sz w:val="20"/>
          <w:szCs w:val="20"/>
        </w:rPr>
        <w:t>Great word for this!</w:t>
      </w:r>
    </w:p>
  </w:comment>
  <w:comment w:id="66" w:author="Kendra Dickinson" w:date="2023-10-25T10:19:00Z" w:initials="KD">
    <w:p w14:paraId="0317AF4A" w14:textId="62EDF5D5" w:rsidR="0010104D" w:rsidRDefault="0010104D" w:rsidP="004A30A8">
      <w:r>
        <w:rPr>
          <w:rStyle w:val="CommentReference"/>
        </w:rPr>
        <w:annotationRef/>
      </w:r>
      <w:r>
        <w:rPr>
          <w:color w:val="000000"/>
          <w:sz w:val="20"/>
          <w:szCs w:val="20"/>
        </w:rPr>
        <w:t>I’m not sure if this is the right word here. Let’s discuss.</w:t>
      </w:r>
    </w:p>
  </w:comment>
  <w:comment w:id="126" w:author="Kendra Dickinson" w:date="2024-02-05T14:33:00Z" w:initials="KD">
    <w:p w14:paraId="4E402671" w14:textId="77777777" w:rsidR="00805635" w:rsidRDefault="00805635" w:rsidP="00805635">
      <w:r>
        <w:rPr>
          <w:rStyle w:val="CommentReference"/>
        </w:rPr>
        <w:annotationRef/>
      </w:r>
      <w:r>
        <w:rPr>
          <w:color w:val="000000"/>
          <w:sz w:val="20"/>
          <w:szCs w:val="20"/>
        </w:rPr>
        <w:t>I would say something like: “meaning that it had been X years since the grammar and orthography of the language had last been officially codified"</w:t>
      </w:r>
    </w:p>
  </w:comment>
  <w:comment w:id="312" w:author="Microsoft Office User" w:date="2023-11-06T09:23:00Z" w:initials="MOU">
    <w:p w14:paraId="17F925C1" w14:textId="77777777" w:rsidR="00314390" w:rsidRDefault="00314390" w:rsidP="00113978">
      <w:r>
        <w:rPr>
          <w:rStyle w:val="CommentReference"/>
        </w:rPr>
        <w:annotationRef/>
      </w:r>
      <w:r>
        <w:rPr>
          <w:color w:val="000000"/>
          <w:sz w:val="20"/>
          <w:szCs w:val="20"/>
        </w:rPr>
        <w:t>Appendix?</w:t>
      </w:r>
    </w:p>
  </w:comment>
  <w:comment w:id="313" w:author="Kendra Dickinson" w:date="2024-02-05T14:37:00Z" w:initials="KD">
    <w:p w14:paraId="50603C84" w14:textId="77777777" w:rsidR="00537B15" w:rsidRDefault="00537B15" w:rsidP="00537B15">
      <w:r>
        <w:rPr>
          <w:rStyle w:val="CommentReference"/>
        </w:rPr>
        <w:annotationRef/>
      </w:r>
      <w:r>
        <w:rPr>
          <w:color w:val="000000"/>
          <w:sz w:val="20"/>
          <w:szCs w:val="20"/>
        </w:rPr>
        <w:t>I no longer know what this comment was in reference too, whoops.</w:t>
      </w:r>
    </w:p>
  </w:comment>
  <w:comment w:id="311" w:author="Kendra Dickinson" w:date="2024-02-05T14:37:00Z" w:initials="KD">
    <w:p w14:paraId="701B75DB" w14:textId="7F05383A" w:rsidR="00537B15" w:rsidRDefault="00537B15" w:rsidP="00537B15">
      <w:r>
        <w:rPr>
          <w:rStyle w:val="CommentReference"/>
        </w:rPr>
        <w:annotationRef/>
      </w:r>
      <w:r>
        <w:rPr>
          <w:color w:val="000000"/>
          <w:sz w:val="20"/>
          <w:szCs w:val="20"/>
        </w:rPr>
        <w:t>I would be more specific - over the last 20, 40, etc. years</w:t>
      </w:r>
    </w:p>
  </w:comment>
  <w:comment w:id="318" w:author="Kendra Dickinson" w:date="2024-02-05T14:42:00Z" w:initials="KD">
    <w:p w14:paraId="3BDEE00C" w14:textId="77777777" w:rsidR="00537B15" w:rsidRDefault="00537B15" w:rsidP="00537B15">
      <w:r>
        <w:rPr>
          <w:rStyle w:val="CommentReference"/>
        </w:rPr>
        <w:annotationRef/>
      </w:r>
      <w:r>
        <w:rPr>
          <w:color w:val="000000"/>
          <w:sz w:val="20"/>
          <w:szCs w:val="20"/>
        </w:rPr>
        <w:t>This sentence feels a little bit weird here. I would move it the beginning of the next section, and say something like “One such societal dimension that has been identified as playing an important role in language use in Cataluña are language attitudes (Tudela Isanta 2021). In this section, I will review what is meant by this terminology, explore previous work on language attitudes related to other speech communities, and finally discuss the import of language attitudes in the Catalan context.” Then, you would start a new paragraph with “In general...etc."</w:t>
      </w:r>
    </w:p>
  </w:comment>
  <w:comment w:id="323" w:author="Kendra Dickinson" w:date="2023-10-25T11:16:00Z" w:initials="KD">
    <w:p w14:paraId="1B1BEB4E" w14:textId="49196AFC" w:rsidR="00187CB5" w:rsidRDefault="00187CB5" w:rsidP="00921A10">
      <w:r>
        <w:rPr>
          <w:rStyle w:val="CommentReference"/>
        </w:rPr>
        <w:annotationRef/>
      </w:r>
      <w:r>
        <w:rPr>
          <w:color w:val="000000"/>
          <w:sz w:val="20"/>
          <w:szCs w:val="20"/>
        </w:rPr>
        <w:t>New Approaches to Language Attitudes in the Hispanic and Lusophone World</w:t>
      </w:r>
    </w:p>
    <w:p w14:paraId="191ED0FA" w14:textId="77777777" w:rsidR="00187CB5" w:rsidRDefault="00187CB5" w:rsidP="00921A10"/>
    <w:p w14:paraId="4E43BECB" w14:textId="77777777" w:rsidR="00187CB5" w:rsidRDefault="00187CB5" w:rsidP="00921A10">
      <w:r>
        <w:rPr>
          <w:color w:val="000000"/>
          <w:sz w:val="20"/>
          <w:szCs w:val="20"/>
        </w:rPr>
        <w:t>Author: Talia Bugel, Cecilia Montes-Alcalá</w:t>
      </w:r>
    </w:p>
    <w:p w14:paraId="17FB3F86" w14:textId="77777777" w:rsidR="00187CB5" w:rsidRDefault="00187CB5" w:rsidP="00921A10"/>
    <w:p w14:paraId="6E335706" w14:textId="77777777" w:rsidR="00187CB5" w:rsidRDefault="00187CB5" w:rsidP="00921A10">
      <w:r>
        <w:rPr>
          <w:color w:val="000000"/>
          <w:sz w:val="20"/>
          <w:szCs w:val="20"/>
        </w:rPr>
        <w:t>I would take a look at this book. It has a section on language policy and attitudes that may be helpful to include. They are not on Catalan, but could provide insight into how language attitudes interact with policy in other contexts.</w:t>
      </w:r>
    </w:p>
  </w:comment>
  <w:comment w:id="324" w:author="Kendra Dickinson" w:date="2023-10-25T11:17:00Z" w:initials="KD">
    <w:p w14:paraId="4FD1D1E9" w14:textId="77777777" w:rsidR="00173F62" w:rsidRDefault="00173F62" w:rsidP="002E2593">
      <w:r>
        <w:rPr>
          <w:rStyle w:val="CommentReference"/>
        </w:rPr>
        <w:annotationRef/>
      </w:r>
      <w:r>
        <w:rPr>
          <w:color w:val="000000"/>
          <w:sz w:val="20"/>
          <w:szCs w:val="20"/>
        </w:rPr>
        <w:t>You can get the book for free online via Rutgers Libraries</w:t>
      </w:r>
    </w:p>
  </w:comment>
  <w:comment w:id="388" w:author="Kendra Dickinson" w:date="2024-02-05T14:46:00Z" w:initials="KD">
    <w:p w14:paraId="2D7ED322" w14:textId="77777777" w:rsidR="00537B15" w:rsidRDefault="00537B15" w:rsidP="00537B15">
      <w:r>
        <w:rPr>
          <w:rStyle w:val="CommentReference"/>
        </w:rPr>
        <w:annotationRef/>
      </w:r>
      <w:r>
        <w:rPr>
          <w:color w:val="000000"/>
          <w:sz w:val="20"/>
          <w:szCs w:val="20"/>
        </w:rPr>
        <w:t>I am really happy to see you incorporating work from other communities. The only thing missing here is the connection to your work. What did the authors find that is relevant to your study? I would reword this paragraph a bit to highlight that the government in Montevideo promoted the negative attitudes, and say that this shows evidence of government influence in language attitudes. Saying something like that makes it clear that there is a connection to your project.</w:t>
      </w:r>
    </w:p>
  </w:comment>
  <w:comment w:id="409" w:author="Kendra Dickinson" w:date="2024-02-05T14:48:00Z" w:initials="KD">
    <w:p w14:paraId="63619049" w14:textId="77777777" w:rsidR="001B2938" w:rsidRDefault="001B2938" w:rsidP="001B2938">
      <w:r>
        <w:rPr>
          <w:rStyle w:val="CommentReference"/>
        </w:rPr>
        <w:annotationRef/>
      </w:r>
      <w:r>
        <w:rPr>
          <w:color w:val="000000"/>
          <w:sz w:val="20"/>
          <w:szCs w:val="20"/>
        </w:rPr>
        <w:t>This is an awesome summary paragraph!</w:t>
      </w:r>
    </w:p>
  </w:comment>
  <w:comment w:id="624" w:author="Kendra Dickinson" w:date="2023-10-25T11:31:00Z" w:initials="KD">
    <w:p w14:paraId="3FB3722D" w14:textId="71F2A45F" w:rsidR="00EB2AF3" w:rsidRDefault="00EB2AF3" w:rsidP="00825393">
      <w:r>
        <w:rPr>
          <w:rStyle w:val="CommentReference"/>
        </w:rPr>
        <w:annotationRef/>
      </w:r>
      <w:r>
        <w:rPr>
          <w:color w:val="000000"/>
          <w:sz w:val="20"/>
          <w:szCs w:val="20"/>
        </w:rPr>
        <w:t>Somewhere in here, mention what methods they used in this study, e.g. survey, interviews, etc.</w:t>
      </w:r>
    </w:p>
  </w:comment>
  <w:comment w:id="705" w:author="Kendra Dickinson" w:date="2023-10-25T14:51:00Z" w:initials="KD">
    <w:p w14:paraId="4C420FC0" w14:textId="77777777" w:rsidR="00850949" w:rsidRDefault="00850949" w:rsidP="008322E1">
      <w:r>
        <w:rPr>
          <w:rStyle w:val="CommentReference"/>
        </w:rPr>
        <w:annotationRef/>
      </w:r>
      <w:r>
        <w:rPr>
          <w:color w:val="000000"/>
          <w:sz w:val="20"/>
          <w:szCs w:val="20"/>
        </w:rPr>
        <w:t>As with the previous section, these paragraphs have great information, but try to synthesize it down a bit more.</w:t>
      </w:r>
    </w:p>
  </w:comment>
  <w:comment w:id="727" w:author="Kendra Dickinson" w:date="2023-10-25T14:57:00Z" w:initials="KD">
    <w:p w14:paraId="745B8C31" w14:textId="77777777" w:rsidR="00850949" w:rsidRDefault="00850949" w:rsidP="009273F2">
      <w:r>
        <w:rPr>
          <w:rStyle w:val="CommentReference"/>
        </w:rPr>
        <w:annotationRef/>
      </w:r>
      <w:r>
        <w:rPr>
          <w:color w:val="000000"/>
          <w:sz w:val="20"/>
          <w:szCs w:val="20"/>
        </w:rPr>
        <w:t>Again, I would say that all this information is great, but try to synthesize a bit more</w:t>
      </w:r>
    </w:p>
  </w:comment>
  <w:comment w:id="828" w:author="Kendra Dickinson" w:date="2024-02-05T14:59:00Z" w:initials="KD">
    <w:p w14:paraId="328CC9B4" w14:textId="77777777" w:rsidR="00B04D77" w:rsidRDefault="00B04D77" w:rsidP="00B04D77">
      <w:r>
        <w:rPr>
          <w:rStyle w:val="CommentReference"/>
        </w:rPr>
        <w:annotationRef/>
      </w:r>
      <w:r>
        <w:rPr>
          <w:color w:val="000000"/>
          <w:sz w:val="20"/>
          <w:szCs w:val="20"/>
        </w:rPr>
        <w:t>Since you are just one person, use “I” and “my” throughout</w:t>
      </w:r>
    </w:p>
  </w:comment>
  <w:comment w:id="872" w:author="Kendra Dickinson" w:date="2024-02-05T14:59:00Z" w:initials="KD">
    <w:p w14:paraId="72664DE8" w14:textId="6EBA9B67" w:rsidR="00B04D77" w:rsidRDefault="00B04D77" w:rsidP="00B04D77">
      <w:r>
        <w:rPr>
          <w:rStyle w:val="CommentReference"/>
        </w:rPr>
        <w:annotationRef/>
      </w:r>
      <w:r>
        <w:rPr>
          <w:color w:val="000000"/>
          <w:sz w:val="20"/>
          <w:szCs w:val="20"/>
        </w:rPr>
        <w:t>I would either say “Accordingly, my research questions and hypotheses are as follows:” and then format the text to say Research Question: ….. Hypothesis 1: ……”, OR list only the research questions and then create a paragraph after the questions where you explain your hypotheses in prose, .e.g “With regard to question 1, I hypothesized that…..”</w:t>
      </w:r>
    </w:p>
  </w:comment>
  <w:comment w:id="873" w:author="Kendra Dickinson" w:date="2024-02-05T15:01:00Z" w:initials="KD">
    <w:p w14:paraId="225E422F" w14:textId="77777777" w:rsidR="00B04D77" w:rsidRDefault="00B04D77" w:rsidP="00B04D77">
      <w:r>
        <w:rPr>
          <w:rStyle w:val="CommentReference"/>
        </w:rPr>
        <w:annotationRef/>
      </w:r>
      <w:r>
        <w:rPr>
          <w:color w:val="000000"/>
          <w:sz w:val="20"/>
          <w:szCs w:val="20"/>
        </w:rPr>
        <w:t>Try to be more specific here. Different how?</w:t>
      </w:r>
    </w:p>
  </w:comment>
  <w:comment w:id="876" w:author="Kendra Dickinson" w:date="2024-02-05T15:01:00Z" w:initials="KD">
    <w:p w14:paraId="147BAD60" w14:textId="12413062" w:rsidR="00B04D77" w:rsidRDefault="00B04D77" w:rsidP="00B04D77">
      <w:r>
        <w:rPr>
          <w:rStyle w:val="CommentReference"/>
        </w:rPr>
        <w:annotationRef/>
      </w:r>
      <w:r>
        <w:rPr>
          <w:color w:val="000000"/>
          <w:sz w:val="20"/>
          <w:szCs w:val="20"/>
        </w:rPr>
        <w:t>This is good, but explicitly state direction of effect, e.g. those with stronger national identity will report…etc.</w:t>
      </w:r>
    </w:p>
  </w:comment>
  <w:comment w:id="1016" w:author="Kendra Dickinson" w:date="2024-02-05T15:03:00Z" w:initials="KD">
    <w:p w14:paraId="2912A760" w14:textId="77777777" w:rsidR="00B04D77" w:rsidRDefault="00B04D77" w:rsidP="00B04D77">
      <w:r>
        <w:rPr>
          <w:rStyle w:val="CommentReference"/>
        </w:rPr>
        <w:annotationRef/>
      </w:r>
      <w:r>
        <w:rPr>
          <w:color w:val="000000"/>
          <w:sz w:val="20"/>
          <w:szCs w:val="20"/>
        </w:rPr>
        <w:t>I would leave this for the next section, since its more about materials</w:t>
      </w:r>
    </w:p>
  </w:comment>
  <w:comment w:id="1091" w:author="Kendra Dickinson" w:date="2024-02-05T15:07:00Z" w:initials="KD">
    <w:p w14:paraId="41F488F3" w14:textId="77777777" w:rsidR="0098628E" w:rsidRDefault="0098628E" w:rsidP="0098628E">
      <w:r>
        <w:rPr>
          <w:rStyle w:val="CommentReference"/>
        </w:rPr>
        <w:annotationRef/>
      </w:r>
      <w:r>
        <w:rPr>
          <w:color w:val="000000"/>
          <w:sz w:val="20"/>
          <w:szCs w:val="20"/>
        </w:rPr>
        <w:t>Or whatever you want to put, but give ex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ADC26C" w15:done="1"/>
  <w15:commentEx w15:paraId="4C1D2208" w15:done="1"/>
  <w15:commentEx w15:paraId="0758172E" w15:done="1"/>
  <w15:commentEx w15:paraId="6AC94E4B" w15:done="1"/>
  <w15:commentEx w15:paraId="78BE8DEB" w15:done="1"/>
  <w15:commentEx w15:paraId="6B19EB45" w15:done="1"/>
  <w15:commentEx w15:paraId="0317AF4A" w15:done="1"/>
  <w15:commentEx w15:paraId="4E402671" w15:done="1"/>
  <w15:commentEx w15:paraId="17F925C1" w15:done="1"/>
  <w15:commentEx w15:paraId="50603C84" w15:paraIdParent="17F925C1" w15:done="1"/>
  <w15:commentEx w15:paraId="701B75DB" w15:done="1"/>
  <w15:commentEx w15:paraId="3BDEE00C" w15:done="0"/>
  <w15:commentEx w15:paraId="6E335706" w15:done="1"/>
  <w15:commentEx w15:paraId="4FD1D1E9" w15:paraIdParent="6E335706" w15:done="1"/>
  <w15:commentEx w15:paraId="2D7ED322" w15:done="0"/>
  <w15:commentEx w15:paraId="63619049" w15:done="0"/>
  <w15:commentEx w15:paraId="3FB3722D" w15:done="1"/>
  <w15:commentEx w15:paraId="4C420FC0" w15:done="1"/>
  <w15:commentEx w15:paraId="745B8C31" w15:done="0"/>
  <w15:commentEx w15:paraId="328CC9B4" w15:done="0"/>
  <w15:commentEx w15:paraId="72664DE8" w15:done="0"/>
  <w15:commentEx w15:paraId="225E422F" w15:done="0"/>
  <w15:commentEx w15:paraId="147BAD60" w15:done="0"/>
  <w15:commentEx w15:paraId="2912A760" w15:done="0"/>
  <w15:commentEx w15:paraId="41F488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5BF65B" w16cex:dateUtc="2023-10-25T14:04:00Z"/>
  <w16cex:commentExtensible w16cex:durableId="1CEF6693" w16cex:dateUtc="2023-10-25T14:06:00Z"/>
  <w16cex:commentExtensible w16cex:durableId="5400E66C" w16cex:dateUtc="2023-10-25T14:08:00Z"/>
  <w16cex:commentExtensible w16cex:durableId="592AE084" w16cex:dateUtc="2024-02-05T19:27:00Z"/>
  <w16cex:commentExtensible w16cex:durableId="048F43EB" w16cex:dateUtc="2024-02-05T19:24:00Z"/>
  <w16cex:commentExtensible w16cex:durableId="4F9F4D96" w16cex:dateUtc="2024-02-05T19:29:00Z"/>
  <w16cex:commentExtensible w16cex:durableId="3B5605F1" w16cex:dateUtc="2023-10-25T14:19:00Z"/>
  <w16cex:commentExtensible w16cex:durableId="1525FDBC" w16cex:dateUtc="2024-02-05T19:33:00Z"/>
  <w16cex:commentExtensible w16cex:durableId="5C1E7B5D" w16cex:dateUtc="2023-11-06T14:23:00Z"/>
  <w16cex:commentExtensible w16cex:durableId="2183A639" w16cex:dateUtc="2024-02-05T19:37:00Z"/>
  <w16cex:commentExtensible w16cex:durableId="640F97A8" w16cex:dateUtc="2024-02-05T19:37:00Z"/>
  <w16cex:commentExtensible w16cex:durableId="77B6A22A" w16cex:dateUtc="2024-02-05T19:42:00Z"/>
  <w16cex:commentExtensible w16cex:durableId="3BCD2FC8" w16cex:dateUtc="2023-10-25T15:16:00Z"/>
  <w16cex:commentExtensible w16cex:durableId="6FEDB914" w16cex:dateUtc="2023-10-25T15:17:00Z"/>
  <w16cex:commentExtensible w16cex:durableId="5A27C4C3" w16cex:dateUtc="2024-02-05T19:46:00Z"/>
  <w16cex:commentExtensible w16cex:durableId="14B8484E" w16cex:dateUtc="2024-02-05T19:48:00Z"/>
  <w16cex:commentExtensible w16cex:durableId="66A50DBF" w16cex:dateUtc="2023-10-25T15:31:00Z"/>
  <w16cex:commentExtensible w16cex:durableId="7C3FDACA" w16cex:dateUtc="2023-10-25T18:51:00Z"/>
  <w16cex:commentExtensible w16cex:durableId="6F3579C1" w16cex:dateUtc="2023-10-25T18:57:00Z"/>
  <w16cex:commentExtensible w16cex:durableId="76F5B5A1" w16cex:dateUtc="2024-02-05T19:59:00Z"/>
  <w16cex:commentExtensible w16cex:durableId="6426816F" w16cex:dateUtc="2024-02-05T19:59:00Z"/>
  <w16cex:commentExtensible w16cex:durableId="23558576" w16cex:dateUtc="2024-02-05T20:01:00Z"/>
  <w16cex:commentExtensible w16cex:durableId="54FCF4A6" w16cex:dateUtc="2024-02-05T20:01:00Z"/>
  <w16cex:commentExtensible w16cex:durableId="47BD2E88" w16cex:dateUtc="2024-02-05T20:03:00Z"/>
  <w16cex:commentExtensible w16cex:durableId="276C503A" w16cex:dateUtc="2024-02-05T20: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ADC26C" w16cid:durableId="2B5BF65B"/>
  <w16cid:commentId w16cid:paraId="4C1D2208" w16cid:durableId="1CEF6693"/>
  <w16cid:commentId w16cid:paraId="0758172E" w16cid:durableId="5400E66C"/>
  <w16cid:commentId w16cid:paraId="6AC94E4B" w16cid:durableId="592AE084"/>
  <w16cid:commentId w16cid:paraId="78BE8DEB" w16cid:durableId="048F43EB"/>
  <w16cid:commentId w16cid:paraId="6B19EB45" w16cid:durableId="4F9F4D96"/>
  <w16cid:commentId w16cid:paraId="0317AF4A" w16cid:durableId="3B5605F1"/>
  <w16cid:commentId w16cid:paraId="4E402671" w16cid:durableId="1525FDBC"/>
  <w16cid:commentId w16cid:paraId="17F925C1" w16cid:durableId="5C1E7B5D"/>
  <w16cid:commentId w16cid:paraId="50603C84" w16cid:durableId="2183A639"/>
  <w16cid:commentId w16cid:paraId="701B75DB" w16cid:durableId="640F97A8"/>
  <w16cid:commentId w16cid:paraId="3BDEE00C" w16cid:durableId="77B6A22A"/>
  <w16cid:commentId w16cid:paraId="6E335706" w16cid:durableId="3BCD2FC8"/>
  <w16cid:commentId w16cid:paraId="4FD1D1E9" w16cid:durableId="6FEDB914"/>
  <w16cid:commentId w16cid:paraId="2D7ED322" w16cid:durableId="5A27C4C3"/>
  <w16cid:commentId w16cid:paraId="63619049" w16cid:durableId="14B8484E"/>
  <w16cid:commentId w16cid:paraId="3FB3722D" w16cid:durableId="66A50DBF"/>
  <w16cid:commentId w16cid:paraId="4C420FC0" w16cid:durableId="7C3FDACA"/>
  <w16cid:commentId w16cid:paraId="745B8C31" w16cid:durableId="6F3579C1"/>
  <w16cid:commentId w16cid:paraId="328CC9B4" w16cid:durableId="76F5B5A1"/>
  <w16cid:commentId w16cid:paraId="72664DE8" w16cid:durableId="6426816F"/>
  <w16cid:commentId w16cid:paraId="225E422F" w16cid:durableId="23558576"/>
  <w16cid:commentId w16cid:paraId="147BAD60" w16cid:durableId="54FCF4A6"/>
  <w16cid:commentId w16cid:paraId="2912A760" w16cid:durableId="47BD2E88"/>
  <w16cid:commentId w16cid:paraId="41F488F3" w16cid:durableId="276C50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880FD" w14:textId="77777777" w:rsidR="00302424" w:rsidRDefault="00302424" w:rsidP="007429CE">
      <w:r>
        <w:separator/>
      </w:r>
    </w:p>
  </w:endnote>
  <w:endnote w:type="continuationSeparator" w:id="0">
    <w:p w14:paraId="3CE187E2" w14:textId="77777777" w:rsidR="00302424" w:rsidRDefault="00302424" w:rsidP="007429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92999" w14:textId="77777777" w:rsidR="00302424" w:rsidRDefault="00302424" w:rsidP="007429CE">
      <w:r>
        <w:separator/>
      </w:r>
    </w:p>
  </w:footnote>
  <w:footnote w:type="continuationSeparator" w:id="0">
    <w:p w14:paraId="3B20E278" w14:textId="77777777" w:rsidR="00302424" w:rsidRDefault="00302424" w:rsidP="007429CE">
      <w:r>
        <w:continuationSeparator/>
      </w:r>
    </w:p>
  </w:footnote>
  <w:footnote w:id="1">
    <w:p w14:paraId="19639576" w14:textId="2F5415E9" w:rsidR="007429CE" w:rsidRPr="00805635" w:rsidRDefault="007429CE" w:rsidP="00491025">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 Despite the importance of these articles, it should be noted </w:t>
      </w:r>
      <w:r w:rsidRPr="00805635">
        <w:rPr>
          <w:rFonts w:ascii="Times New Roman" w:hAnsi="Times New Roman" w:cs="Times New Roman"/>
        </w:rPr>
        <w:t>that the specific names of the co-official languages (Catalan, Basque, and Galician) are not mentioned</w:t>
      </w:r>
      <w:ins w:id="61" w:author="Alejandro Andreas Jaume Losa" w:date="2024-02-17T10:57:00Z">
        <w:r w:rsidR="00F937E7">
          <w:rPr>
            <w:rFonts w:ascii="Times New Roman" w:hAnsi="Times New Roman" w:cs="Times New Roman"/>
          </w:rPr>
          <w:t xml:space="preserve"> </w:t>
        </w:r>
      </w:ins>
      <w:r w:rsidR="00F937E7">
        <w:rPr>
          <w:rFonts w:ascii="Times New Roman" w:hAnsi="Times New Roman" w:cs="Times New Roman"/>
        </w:rPr>
        <w:fldChar w:fldCharType="begin"/>
      </w:r>
      <w:r w:rsidR="00021B1D">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sidR="00F937E7">
        <w:rPr>
          <w:rFonts w:ascii="Times New Roman" w:hAnsi="Times New Roman" w:cs="Times New Roman"/>
        </w:rPr>
        <w:fldChar w:fldCharType="separate"/>
      </w:r>
      <w:r w:rsidR="00F937E7" w:rsidRPr="00F937E7">
        <w:rPr>
          <w:rFonts w:ascii="Times New Roman" w:hAnsi="Times New Roman" w:cs="Times New Roman"/>
          <w:kern w:val="0"/>
        </w:rPr>
        <w:t>(Joan i Marí, 2005)</w:t>
      </w:r>
      <w:r w:rsidR="00F937E7">
        <w:rPr>
          <w:rFonts w:ascii="Times New Roman" w:hAnsi="Times New Roman" w:cs="Times New Roman"/>
        </w:rPr>
        <w:fldChar w:fldCharType="end"/>
      </w:r>
      <w:del w:id="62" w:author="Alejandro Andreas Jaume Losa" w:date="2024-02-17T10:57:00Z">
        <w:r w:rsidR="00F937E7" w:rsidDel="00F937E7">
          <w:rPr>
            <w:rFonts w:ascii="Times New Roman" w:hAnsi="Times New Roman" w:cs="Times New Roman"/>
          </w:rPr>
          <w:fldChar w:fldCharType="begin"/>
        </w:r>
        <w:r w:rsidR="00F937E7" w:rsidDel="00F937E7">
          <w:rPr>
            <w:rFonts w:ascii="Times New Roman" w:hAnsi="Times New Roman" w:cs="Times New Roman"/>
          </w:rPr>
          <w:delInstrText xml:space="preserve"> ADDIN ZOTERO_ITEM CSL_CITATION {"citationID":"BgkAmbao","properties":{"formattedCitation":"(Mar\\uc0\\u237{}, 2005)","plainCitation":"(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Marí","given":"Bernat Joan","dropping-particle":"i"}],"issued":{"date-parts":[["2005"]]}}}],"schema":"https://github.com/citation-style-language/schema/raw/master/csl-citation.json"} </w:delInstrText>
        </w:r>
        <w:r w:rsidR="00F937E7" w:rsidDel="00F937E7">
          <w:rPr>
            <w:rFonts w:ascii="Times New Roman" w:hAnsi="Times New Roman" w:cs="Times New Roman"/>
          </w:rPr>
          <w:fldChar w:fldCharType="separate"/>
        </w:r>
        <w:r w:rsidR="00F937E7" w:rsidRPr="00F937E7" w:rsidDel="00F937E7">
          <w:rPr>
            <w:rFonts w:ascii="Times New Roman" w:hAnsi="Times New Roman" w:cs="Times New Roman"/>
            <w:kern w:val="0"/>
          </w:rPr>
          <w:delText>(Marí, 2005)</w:delText>
        </w:r>
        <w:r w:rsidR="00F937E7" w:rsidDel="00F937E7">
          <w:rPr>
            <w:rFonts w:ascii="Times New Roman" w:hAnsi="Times New Roman" w:cs="Times New Roman"/>
          </w:rPr>
          <w:fldChar w:fldCharType="end"/>
        </w:r>
        <w:r w:rsidRPr="00805635" w:rsidDel="00F937E7">
          <w:rPr>
            <w:rFonts w:ascii="Times New Roman" w:hAnsi="Times New Roman" w:cs="Times New Roman"/>
          </w:rPr>
          <w:delText xml:space="preserve"> (Joan i Marí, 2005)</w:delText>
        </w:r>
      </w:del>
      <w:r w:rsidRPr="00805635">
        <w:rPr>
          <w:rFonts w:ascii="Times New Roman" w:hAnsi="Times New Roman" w:cs="Times New Roman"/>
        </w:rPr>
        <w:t>.</w:t>
      </w:r>
    </w:p>
  </w:footnote>
  <w:footnote w:id="2">
    <w:p w14:paraId="0E1836BF" w14:textId="3AF63D42" w:rsidR="00314390" w:rsidRPr="00491025" w:rsidDel="007A1410" w:rsidRDefault="00314390" w:rsidP="00491025">
      <w:pPr>
        <w:pStyle w:val="FootnoteText"/>
        <w:jc w:val="both"/>
        <w:rPr>
          <w:del w:id="683" w:author="Alejandro Andreas Jaume Losa" w:date="2024-02-19T09:28:00Z"/>
          <w:rFonts w:ascii="Times New Roman" w:hAnsi="Times New Roman" w:cs="Times New Roman"/>
        </w:rPr>
      </w:pPr>
      <w:del w:id="684" w:author="Alejandro Andreas Jaume Losa" w:date="2024-02-19T09:28:00Z">
        <w:r w:rsidRPr="00805635" w:rsidDel="007A1410">
          <w:rPr>
            <w:rStyle w:val="FootnoteReference"/>
            <w:rFonts w:ascii="Times New Roman" w:hAnsi="Times New Roman" w:cs="Times New Roman"/>
          </w:rPr>
          <w:footnoteRef/>
        </w:r>
        <w:r w:rsidRPr="00491025" w:rsidDel="007A1410">
          <w:rPr>
            <w:rFonts w:ascii="Times New Roman" w:hAnsi="Times New Roman" w:cs="Times New Roman"/>
          </w:rPr>
          <w:delText xml:space="preserve"> At that time, the conservative government of the Popular Party (PP) began to promote the first regressive measures regarding the linguistic normalization of Catalan.</w:delText>
        </w:r>
        <w:r w:rsidDel="007A1410">
          <w:rPr>
            <w:rFonts w:ascii="Times New Roman" w:hAnsi="Times New Roman" w:cs="Times New Roman"/>
          </w:rPr>
          <w:delText xml:space="preserve"> </w:delText>
        </w:r>
        <w:r w:rsidRPr="00491025" w:rsidDel="007A1410">
          <w:rPr>
            <w:rFonts w:ascii="Times New Roman" w:hAnsi="Times New Roman" w:cs="Times New Roman"/>
          </w:rPr>
          <w:delText xml:space="preserve">One of these measures was </w:delText>
        </w:r>
        <w:r w:rsidRPr="00314390" w:rsidDel="007A1410">
          <w:rPr>
            <w:rFonts w:ascii="Times New Roman" w:hAnsi="Times New Roman" w:cs="Times New Roman"/>
          </w:rPr>
          <w:delText>the Tractament Integrat de Llengües or TIL (Comprehensive Treatment of Languages, in English) was a decree promoted by the Government of the Balearic Islands between 2013 and 2015 that forced schools to teach one third of the subjects in Spanish, another third in Catalan, and another third in English. The Government stated that its aim was to promote linguistic immersion in English, although many saw it as an attack on the Catalan languag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BB7113"/>
    <w:multiLevelType w:val="hybridMultilevel"/>
    <w:tmpl w:val="7FEA9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8707161">
    <w:abstractNumId w:val="1"/>
  </w:num>
  <w:num w:numId="2"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jandro Andreas Jaume Losa">
    <w15:presenceInfo w15:providerId="AD" w15:userId="S::aj898@spanport.rutgers.edu::4f6f8036-1eea-48bd-9a1d-fe6374c35763"/>
  </w15:person>
  <w15:person w15:author="Kendra Dickinson">
    <w15:presenceInfo w15:providerId="AD" w15:userId="S::kd866@connect.rutgers.edu::453a5979-f629-47c6-b178-c7feeb10dddc"/>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4C5"/>
    <w:rsid w:val="0000128D"/>
    <w:rsid w:val="000041DB"/>
    <w:rsid w:val="00012047"/>
    <w:rsid w:val="000147EF"/>
    <w:rsid w:val="0001703D"/>
    <w:rsid w:val="00021367"/>
    <w:rsid w:val="00021B1D"/>
    <w:rsid w:val="00025506"/>
    <w:rsid w:val="00044405"/>
    <w:rsid w:val="000839C9"/>
    <w:rsid w:val="00085F6E"/>
    <w:rsid w:val="000A5DE0"/>
    <w:rsid w:val="000C03CC"/>
    <w:rsid w:val="000C576C"/>
    <w:rsid w:val="000D10E4"/>
    <w:rsid w:val="000D704D"/>
    <w:rsid w:val="000F21E3"/>
    <w:rsid w:val="00100A2D"/>
    <w:rsid w:val="0010104D"/>
    <w:rsid w:val="00102C1D"/>
    <w:rsid w:val="00123ADA"/>
    <w:rsid w:val="001454F2"/>
    <w:rsid w:val="00151FF8"/>
    <w:rsid w:val="00166F24"/>
    <w:rsid w:val="00173F62"/>
    <w:rsid w:val="001817E8"/>
    <w:rsid w:val="00187CB5"/>
    <w:rsid w:val="001B2938"/>
    <w:rsid w:val="001C691B"/>
    <w:rsid w:val="001D7897"/>
    <w:rsid w:val="0026243D"/>
    <w:rsid w:val="00264470"/>
    <w:rsid w:val="00290296"/>
    <w:rsid w:val="002B6D3F"/>
    <w:rsid w:val="002F7963"/>
    <w:rsid w:val="00302424"/>
    <w:rsid w:val="00314390"/>
    <w:rsid w:val="003305C7"/>
    <w:rsid w:val="00337194"/>
    <w:rsid w:val="00337920"/>
    <w:rsid w:val="00351795"/>
    <w:rsid w:val="00354FAC"/>
    <w:rsid w:val="003839E3"/>
    <w:rsid w:val="00386A69"/>
    <w:rsid w:val="0038722A"/>
    <w:rsid w:val="003A2F9E"/>
    <w:rsid w:val="003A4F2A"/>
    <w:rsid w:val="003D0EB8"/>
    <w:rsid w:val="003D795C"/>
    <w:rsid w:val="003F2E7A"/>
    <w:rsid w:val="0041355A"/>
    <w:rsid w:val="00424704"/>
    <w:rsid w:val="00430680"/>
    <w:rsid w:val="004314C5"/>
    <w:rsid w:val="004317E7"/>
    <w:rsid w:val="00431D4C"/>
    <w:rsid w:val="00443A48"/>
    <w:rsid w:val="00452BAA"/>
    <w:rsid w:val="00455016"/>
    <w:rsid w:val="00491025"/>
    <w:rsid w:val="0049128F"/>
    <w:rsid w:val="004C34C5"/>
    <w:rsid w:val="004E467D"/>
    <w:rsid w:val="004F1F73"/>
    <w:rsid w:val="00503E87"/>
    <w:rsid w:val="005254C5"/>
    <w:rsid w:val="00526E53"/>
    <w:rsid w:val="00533A52"/>
    <w:rsid w:val="00536BC0"/>
    <w:rsid w:val="00537B15"/>
    <w:rsid w:val="00551912"/>
    <w:rsid w:val="0055231E"/>
    <w:rsid w:val="00565188"/>
    <w:rsid w:val="005858A2"/>
    <w:rsid w:val="005A0BAE"/>
    <w:rsid w:val="005C015D"/>
    <w:rsid w:val="005C32EE"/>
    <w:rsid w:val="005D274C"/>
    <w:rsid w:val="005E6E0B"/>
    <w:rsid w:val="005F5BF0"/>
    <w:rsid w:val="00602695"/>
    <w:rsid w:val="00620431"/>
    <w:rsid w:val="00640418"/>
    <w:rsid w:val="00645343"/>
    <w:rsid w:val="006529E5"/>
    <w:rsid w:val="006550F9"/>
    <w:rsid w:val="00661924"/>
    <w:rsid w:val="00665F66"/>
    <w:rsid w:val="006724A4"/>
    <w:rsid w:val="0068685F"/>
    <w:rsid w:val="00695AB3"/>
    <w:rsid w:val="00697209"/>
    <w:rsid w:val="006A2829"/>
    <w:rsid w:val="006C4A08"/>
    <w:rsid w:val="006D5E02"/>
    <w:rsid w:val="006D7F88"/>
    <w:rsid w:val="006E50C2"/>
    <w:rsid w:val="006F2513"/>
    <w:rsid w:val="00701852"/>
    <w:rsid w:val="0070332A"/>
    <w:rsid w:val="007037A1"/>
    <w:rsid w:val="007143EC"/>
    <w:rsid w:val="00720A63"/>
    <w:rsid w:val="00721A66"/>
    <w:rsid w:val="007429CE"/>
    <w:rsid w:val="0075149F"/>
    <w:rsid w:val="007542C0"/>
    <w:rsid w:val="00756C3C"/>
    <w:rsid w:val="00757937"/>
    <w:rsid w:val="00757B0C"/>
    <w:rsid w:val="00767433"/>
    <w:rsid w:val="007770CA"/>
    <w:rsid w:val="00790344"/>
    <w:rsid w:val="007903C7"/>
    <w:rsid w:val="0079227C"/>
    <w:rsid w:val="00797B62"/>
    <w:rsid w:val="007A1410"/>
    <w:rsid w:val="007A7E4D"/>
    <w:rsid w:val="007C2986"/>
    <w:rsid w:val="007F2228"/>
    <w:rsid w:val="008023AA"/>
    <w:rsid w:val="00805635"/>
    <w:rsid w:val="0081630D"/>
    <w:rsid w:val="00834CA8"/>
    <w:rsid w:val="00835CB3"/>
    <w:rsid w:val="00836047"/>
    <w:rsid w:val="00836A8C"/>
    <w:rsid w:val="0084007B"/>
    <w:rsid w:val="00845928"/>
    <w:rsid w:val="00850949"/>
    <w:rsid w:val="00857776"/>
    <w:rsid w:val="00863D33"/>
    <w:rsid w:val="0086543B"/>
    <w:rsid w:val="008A6593"/>
    <w:rsid w:val="008F1D04"/>
    <w:rsid w:val="009059D2"/>
    <w:rsid w:val="00907C6D"/>
    <w:rsid w:val="0091230E"/>
    <w:rsid w:val="00927B81"/>
    <w:rsid w:val="0093181C"/>
    <w:rsid w:val="009743C9"/>
    <w:rsid w:val="00976190"/>
    <w:rsid w:val="009802A4"/>
    <w:rsid w:val="00980324"/>
    <w:rsid w:val="0098628E"/>
    <w:rsid w:val="00993CDA"/>
    <w:rsid w:val="009A0851"/>
    <w:rsid w:val="009A2819"/>
    <w:rsid w:val="009E102E"/>
    <w:rsid w:val="009E2E1C"/>
    <w:rsid w:val="009F4BC4"/>
    <w:rsid w:val="00A229E0"/>
    <w:rsid w:val="00A25704"/>
    <w:rsid w:val="00A76E25"/>
    <w:rsid w:val="00A8184F"/>
    <w:rsid w:val="00A846C2"/>
    <w:rsid w:val="00A97420"/>
    <w:rsid w:val="00AC1B98"/>
    <w:rsid w:val="00AC55BA"/>
    <w:rsid w:val="00AE36C1"/>
    <w:rsid w:val="00AE50D6"/>
    <w:rsid w:val="00AE791F"/>
    <w:rsid w:val="00AF5119"/>
    <w:rsid w:val="00B03825"/>
    <w:rsid w:val="00B03ABB"/>
    <w:rsid w:val="00B04D77"/>
    <w:rsid w:val="00B139A2"/>
    <w:rsid w:val="00B318B6"/>
    <w:rsid w:val="00B4777F"/>
    <w:rsid w:val="00B5015B"/>
    <w:rsid w:val="00B6388E"/>
    <w:rsid w:val="00B7040A"/>
    <w:rsid w:val="00B85D71"/>
    <w:rsid w:val="00B8703F"/>
    <w:rsid w:val="00BB6837"/>
    <w:rsid w:val="00BD5BC8"/>
    <w:rsid w:val="00C22F6D"/>
    <w:rsid w:val="00C24AA2"/>
    <w:rsid w:val="00C40EB1"/>
    <w:rsid w:val="00C509DF"/>
    <w:rsid w:val="00C5133B"/>
    <w:rsid w:val="00C57894"/>
    <w:rsid w:val="00C6053D"/>
    <w:rsid w:val="00C6462A"/>
    <w:rsid w:val="00C82367"/>
    <w:rsid w:val="00C93567"/>
    <w:rsid w:val="00CA55DA"/>
    <w:rsid w:val="00CA740E"/>
    <w:rsid w:val="00CD11FF"/>
    <w:rsid w:val="00CE762F"/>
    <w:rsid w:val="00CF58DB"/>
    <w:rsid w:val="00CF66D0"/>
    <w:rsid w:val="00CF7F7C"/>
    <w:rsid w:val="00D11DA7"/>
    <w:rsid w:val="00D12EA3"/>
    <w:rsid w:val="00D1389D"/>
    <w:rsid w:val="00D23B9E"/>
    <w:rsid w:val="00D27B69"/>
    <w:rsid w:val="00D37E5B"/>
    <w:rsid w:val="00D527B0"/>
    <w:rsid w:val="00D601BA"/>
    <w:rsid w:val="00D76D2E"/>
    <w:rsid w:val="00DA7415"/>
    <w:rsid w:val="00DB4DF9"/>
    <w:rsid w:val="00DF05DF"/>
    <w:rsid w:val="00DF3487"/>
    <w:rsid w:val="00E17EDC"/>
    <w:rsid w:val="00E25BF5"/>
    <w:rsid w:val="00E32F21"/>
    <w:rsid w:val="00E42010"/>
    <w:rsid w:val="00E709A6"/>
    <w:rsid w:val="00E74DC6"/>
    <w:rsid w:val="00E85533"/>
    <w:rsid w:val="00E963F7"/>
    <w:rsid w:val="00EA73A9"/>
    <w:rsid w:val="00EA7C42"/>
    <w:rsid w:val="00EB2AF3"/>
    <w:rsid w:val="00EE526F"/>
    <w:rsid w:val="00EF3CCB"/>
    <w:rsid w:val="00F07493"/>
    <w:rsid w:val="00F16B35"/>
    <w:rsid w:val="00F21E4D"/>
    <w:rsid w:val="00F5087A"/>
    <w:rsid w:val="00F51B23"/>
    <w:rsid w:val="00F85B2D"/>
    <w:rsid w:val="00F87982"/>
    <w:rsid w:val="00F937E7"/>
    <w:rsid w:val="00F9515F"/>
    <w:rsid w:val="00FC1652"/>
    <w:rsid w:val="00FC2A93"/>
    <w:rsid w:val="00FD2BCE"/>
    <w:rsid w:val="00FE0A36"/>
    <w:rsid w:val="00FE7FD9"/>
    <w:rsid w:val="00FF5E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7F132"/>
  <w15:chartTrackingRefBased/>
  <w15:docId w15:val="{14CD4E42-2CCD-C448-8E15-6BFE59B89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FE0A36"/>
  </w:style>
  <w:style w:type="character" w:styleId="CommentReference">
    <w:name w:val="annotation reference"/>
    <w:basedOn w:val="DefaultParagraphFont"/>
    <w:uiPriority w:val="99"/>
    <w:semiHidden/>
    <w:unhideWhenUsed/>
    <w:rsid w:val="00FE0A36"/>
    <w:rPr>
      <w:sz w:val="16"/>
      <w:szCs w:val="16"/>
    </w:rPr>
  </w:style>
  <w:style w:type="paragraph" w:styleId="CommentText">
    <w:name w:val="annotation text"/>
    <w:basedOn w:val="Normal"/>
    <w:link w:val="CommentTextChar"/>
    <w:uiPriority w:val="99"/>
    <w:semiHidden/>
    <w:unhideWhenUsed/>
    <w:rsid w:val="00FE0A36"/>
    <w:rPr>
      <w:sz w:val="20"/>
      <w:szCs w:val="20"/>
    </w:rPr>
  </w:style>
  <w:style w:type="character" w:customStyle="1" w:styleId="CommentTextChar">
    <w:name w:val="Comment Text Char"/>
    <w:basedOn w:val="DefaultParagraphFont"/>
    <w:link w:val="CommentText"/>
    <w:uiPriority w:val="99"/>
    <w:semiHidden/>
    <w:rsid w:val="00FE0A36"/>
    <w:rPr>
      <w:sz w:val="20"/>
      <w:szCs w:val="20"/>
    </w:rPr>
  </w:style>
  <w:style w:type="paragraph" w:styleId="CommentSubject">
    <w:name w:val="annotation subject"/>
    <w:basedOn w:val="CommentText"/>
    <w:next w:val="CommentText"/>
    <w:link w:val="CommentSubjectChar"/>
    <w:uiPriority w:val="99"/>
    <w:semiHidden/>
    <w:unhideWhenUsed/>
    <w:rsid w:val="00FE0A36"/>
    <w:rPr>
      <w:b/>
      <w:bCs/>
    </w:rPr>
  </w:style>
  <w:style w:type="character" w:customStyle="1" w:styleId="CommentSubjectChar">
    <w:name w:val="Comment Subject Char"/>
    <w:basedOn w:val="CommentTextChar"/>
    <w:link w:val="CommentSubject"/>
    <w:uiPriority w:val="99"/>
    <w:semiHidden/>
    <w:rsid w:val="00FE0A36"/>
    <w:rPr>
      <w:b/>
      <w:bCs/>
      <w:sz w:val="20"/>
      <w:szCs w:val="20"/>
    </w:rPr>
  </w:style>
  <w:style w:type="paragraph" w:styleId="FootnoteText">
    <w:name w:val="footnote text"/>
    <w:basedOn w:val="Normal"/>
    <w:link w:val="FootnoteTextChar"/>
    <w:uiPriority w:val="99"/>
    <w:semiHidden/>
    <w:unhideWhenUsed/>
    <w:rsid w:val="007429CE"/>
    <w:rPr>
      <w:sz w:val="20"/>
      <w:szCs w:val="20"/>
    </w:rPr>
  </w:style>
  <w:style w:type="character" w:customStyle="1" w:styleId="FootnoteTextChar">
    <w:name w:val="Footnote Text Char"/>
    <w:basedOn w:val="DefaultParagraphFont"/>
    <w:link w:val="FootnoteText"/>
    <w:uiPriority w:val="99"/>
    <w:semiHidden/>
    <w:rsid w:val="007429CE"/>
    <w:rPr>
      <w:sz w:val="20"/>
      <w:szCs w:val="20"/>
    </w:rPr>
  </w:style>
  <w:style w:type="character" w:styleId="FootnoteReference">
    <w:name w:val="footnote reference"/>
    <w:basedOn w:val="DefaultParagraphFont"/>
    <w:uiPriority w:val="99"/>
    <w:semiHidden/>
    <w:unhideWhenUsed/>
    <w:rsid w:val="007429CE"/>
    <w:rPr>
      <w:vertAlign w:val="superscript"/>
    </w:rPr>
  </w:style>
  <w:style w:type="paragraph" w:styleId="NormalWeb">
    <w:name w:val="Normal (Web)"/>
    <w:basedOn w:val="Normal"/>
    <w:uiPriority w:val="99"/>
    <w:semiHidden/>
    <w:unhideWhenUsed/>
    <w:rsid w:val="00314390"/>
    <w:pPr>
      <w:spacing w:before="100" w:beforeAutospacing="1" w:after="100" w:afterAutospacing="1"/>
    </w:pPr>
    <w:rPr>
      <w:rFonts w:ascii="Times New Roman" w:eastAsia="Times New Roman" w:hAnsi="Times New Roman" w:cs="Times New Roman"/>
      <w:kern w:val="0"/>
      <w14:ligatures w14:val="none"/>
    </w:rPr>
  </w:style>
  <w:style w:type="paragraph" w:styleId="ListParagraph">
    <w:name w:val="List Paragraph"/>
    <w:basedOn w:val="Normal"/>
    <w:uiPriority w:val="34"/>
    <w:qFormat/>
    <w:rsid w:val="003A2F9E"/>
    <w:pPr>
      <w:ind w:left="720"/>
      <w:contextualSpacing/>
    </w:pPr>
  </w:style>
  <w:style w:type="table" w:styleId="ListTable6Colorful">
    <w:name w:val="List Table 6 Colorful"/>
    <w:basedOn w:val="TableNormal"/>
    <w:uiPriority w:val="51"/>
    <w:rsid w:val="00085F6E"/>
    <w:rPr>
      <w:color w:val="000000" w:themeColor="text1"/>
      <w:lang w:val="en-E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749679">
      <w:bodyDiv w:val="1"/>
      <w:marLeft w:val="0"/>
      <w:marRight w:val="0"/>
      <w:marTop w:val="0"/>
      <w:marBottom w:val="0"/>
      <w:divBdr>
        <w:top w:val="none" w:sz="0" w:space="0" w:color="auto"/>
        <w:left w:val="none" w:sz="0" w:space="0" w:color="auto"/>
        <w:bottom w:val="none" w:sz="0" w:space="0" w:color="auto"/>
        <w:right w:val="none" w:sz="0" w:space="0" w:color="auto"/>
      </w:divBdr>
      <w:divsChild>
        <w:div w:id="845941761">
          <w:marLeft w:val="0"/>
          <w:marRight w:val="0"/>
          <w:marTop w:val="0"/>
          <w:marBottom w:val="0"/>
          <w:divBdr>
            <w:top w:val="single" w:sz="2" w:space="0" w:color="auto"/>
            <w:left w:val="single" w:sz="2" w:space="0" w:color="auto"/>
            <w:bottom w:val="single" w:sz="6" w:space="0" w:color="auto"/>
            <w:right w:val="single" w:sz="2" w:space="0" w:color="auto"/>
          </w:divBdr>
          <w:divsChild>
            <w:div w:id="85616061">
              <w:marLeft w:val="0"/>
              <w:marRight w:val="0"/>
              <w:marTop w:val="100"/>
              <w:marBottom w:val="100"/>
              <w:divBdr>
                <w:top w:val="single" w:sz="2" w:space="0" w:color="D9D9E3"/>
                <w:left w:val="single" w:sz="2" w:space="0" w:color="D9D9E3"/>
                <w:bottom w:val="single" w:sz="2" w:space="0" w:color="D9D9E3"/>
                <w:right w:val="single" w:sz="2" w:space="0" w:color="D9D9E3"/>
              </w:divBdr>
              <w:divsChild>
                <w:div w:id="802233536">
                  <w:marLeft w:val="0"/>
                  <w:marRight w:val="0"/>
                  <w:marTop w:val="0"/>
                  <w:marBottom w:val="0"/>
                  <w:divBdr>
                    <w:top w:val="single" w:sz="2" w:space="0" w:color="D9D9E3"/>
                    <w:left w:val="single" w:sz="2" w:space="0" w:color="D9D9E3"/>
                    <w:bottom w:val="single" w:sz="2" w:space="0" w:color="D9D9E3"/>
                    <w:right w:val="single" w:sz="2" w:space="0" w:color="D9D9E3"/>
                  </w:divBdr>
                  <w:divsChild>
                    <w:div w:id="1627195931">
                      <w:marLeft w:val="0"/>
                      <w:marRight w:val="0"/>
                      <w:marTop w:val="0"/>
                      <w:marBottom w:val="0"/>
                      <w:divBdr>
                        <w:top w:val="single" w:sz="2" w:space="0" w:color="D9D9E3"/>
                        <w:left w:val="single" w:sz="2" w:space="0" w:color="D9D9E3"/>
                        <w:bottom w:val="single" w:sz="2" w:space="0" w:color="D9D9E3"/>
                        <w:right w:val="single" w:sz="2" w:space="0" w:color="D9D9E3"/>
                      </w:divBdr>
                      <w:divsChild>
                        <w:div w:id="234357646">
                          <w:marLeft w:val="0"/>
                          <w:marRight w:val="0"/>
                          <w:marTop w:val="0"/>
                          <w:marBottom w:val="0"/>
                          <w:divBdr>
                            <w:top w:val="single" w:sz="2" w:space="0" w:color="D9D9E3"/>
                            <w:left w:val="single" w:sz="2" w:space="0" w:color="D9D9E3"/>
                            <w:bottom w:val="single" w:sz="2" w:space="0" w:color="D9D9E3"/>
                            <w:right w:val="single" w:sz="2" w:space="0" w:color="D9D9E3"/>
                          </w:divBdr>
                          <w:divsChild>
                            <w:div w:id="1358434619">
                              <w:marLeft w:val="0"/>
                              <w:marRight w:val="0"/>
                              <w:marTop w:val="0"/>
                              <w:marBottom w:val="0"/>
                              <w:divBdr>
                                <w:top w:val="single" w:sz="2" w:space="0" w:color="D9D9E3"/>
                                <w:left w:val="single" w:sz="2" w:space="0" w:color="D9D9E3"/>
                                <w:bottom w:val="single" w:sz="2" w:space="0" w:color="D9D9E3"/>
                                <w:right w:val="single" w:sz="2" w:space="0" w:color="D9D9E3"/>
                              </w:divBdr>
                              <w:divsChild>
                                <w:div w:id="1489663597">
                                  <w:marLeft w:val="0"/>
                                  <w:marRight w:val="0"/>
                                  <w:marTop w:val="0"/>
                                  <w:marBottom w:val="0"/>
                                  <w:divBdr>
                                    <w:top w:val="single" w:sz="2" w:space="0" w:color="D9D9E3"/>
                                    <w:left w:val="single" w:sz="2" w:space="0" w:color="D9D9E3"/>
                                    <w:bottom w:val="single" w:sz="2" w:space="0" w:color="D9D9E3"/>
                                    <w:right w:val="single" w:sz="2" w:space="0" w:color="D9D9E3"/>
                                  </w:divBdr>
                                  <w:divsChild>
                                    <w:div w:id="754475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95182020">
      <w:bodyDiv w:val="1"/>
      <w:marLeft w:val="0"/>
      <w:marRight w:val="0"/>
      <w:marTop w:val="0"/>
      <w:marBottom w:val="0"/>
      <w:divBdr>
        <w:top w:val="none" w:sz="0" w:space="0" w:color="auto"/>
        <w:left w:val="none" w:sz="0" w:space="0" w:color="auto"/>
        <w:bottom w:val="none" w:sz="0" w:space="0" w:color="auto"/>
        <w:right w:val="none" w:sz="0" w:space="0" w:color="auto"/>
      </w:divBdr>
    </w:div>
    <w:div w:id="1122768931">
      <w:bodyDiv w:val="1"/>
      <w:marLeft w:val="0"/>
      <w:marRight w:val="0"/>
      <w:marTop w:val="0"/>
      <w:marBottom w:val="0"/>
      <w:divBdr>
        <w:top w:val="none" w:sz="0" w:space="0" w:color="auto"/>
        <w:left w:val="none" w:sz="0" w:space="0" w:color="auto"/>
        <w:bottom w:val="none" w:sz="0" w:space="0" w:color="auto"/>
        <w:right w:val="none" w:sz="0" w:space="0" w:color="auto"/>
      </w:divBdr>
    </w:div>
    <w:div w:id="1527258685">
      <w:bodyDiv w:val="1"/>
      <w:marLeft w:val="0"/>
      <w:marRight w:val="0"/>
      <w:marTop w:val="0"/>
      <w:marBottom w:val="0"/>
      <w:divBdr>
        <w:top w:val="none" w:sz="0" w:space="0" w:color="auto"/>
        <w:left w:val="none" w:sz="0" w:space="0" w:color="auto"/>
        <w:bottom w:val="none" w:sz="0" w:space="0" w:color="auto"/>
        <w:right w:val="none" w:sz="0" w:space="0" w:color="auto"/>
      </w:divBdr>
    </w:div>
    <w:div w:id="1536234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066EB-2223-0449-BF82-379D2A751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TotalTime>
  <Pages>14</Pages>
  <Words>21498</Words>
  <Characters>122540</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ume Losa, Alejandro Andreas</dc:creator>
  <cp:keywords/>
  <dc:description/>
  <cp:lastModifiedBy>Alejandro Andreas Jaume Losa</cp:lastModifiedBy>
  <cp:revision>88</cp:revision>
  <dcterms:created xsi:type="dcterms:W3CDTF">2024-02-05T19:24:00Z</dcterms:created>
  <dcterms:modified xsi:type="dcterms:W3CDTF">2024-03-0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lBO7GMy"/&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